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8B05DC3" w14:textId="48BD90BE" w:rsidR="0024062D" w:rsidRPr="00D84938" w:rsidRDefault="0005391E" w:rsidP="003D3B28">
      <w:pPr>
        <w:pStyle w:val="Title"/>
      </w:pPr>
      <w:r w:rsidRPr="00D84938">
        <w:t xml:space="preserve">Changes in Network Socioeconomic Diversity, and Market Justice Preferences: Longitudinal Evidence from Chile </w:t>
      </w:r>
    </w:p>
    <w:p w14:paraId="3D47F693" w14:textId="3B753618" w:rsidR="0024062D" w:rsidRPr="00F93620" w:rsidRDefault="0024062D" w:rsidP="0024062D">
      <w:pPr>
        <w:jc w:val="center"/>
      </w:pPr>
      <w:r w:rsidRPr="00F93620">
        <w:t>Julio Iturra-Sanhueza</w:t>
      </w:r>
    </w:p>
    <w:p w14:paraId="15237403" w14:textId="32DD06D3" w:rsidR="002632A2" w:rsidRPr="00D84938" w:rsidRDefault="00606669">
      <w:pPr>
        <w:pStyle w:val="Heading1"/>
      </w:pPr>
      <w:r w:rsidRPr="00D84938">
        <w:t xml:space="preserve">Introduction </w:t>
      </w:r>
    </w:p>
    <w:p w14:paraId="1302D2B9" w14:textId="60D92591" w:rsidR="00B225DC" w:rsidRPr="00D84938" w:rsidRDefault="00E10D73" w:rsidP="00300FC8">
      <w:bookmarkStart w:id="0" w:name="_296y4t4natck"/>
      <w:bookmarkEnd w:id="0"/>
      <w:r w:rsidRPr="00D84938">
        <w:t>The role of market institutions and principles has been pivotal in shaping the evolution of social policy regimes in</w:t>
      </w:r>
      <w:r w:rsidR="00644FC4" w:rsidRPr="00D84938">
        <w:t xml:space="preserve"> highly unequal contexts such as</w:t>
      </w:r>
      <w:r w:rsidRPr="00D84938">
        <w:t xml:space="preserve"> Latin America </w:t>
      </w:r>
      <w:r w:rsidRPr="00D84938">
        <w:fldChar w:fldCharType="begin"/>
      </w:r>
      <w:r w:rsidR="00351642" w:rsidRPr="00D84938">
        <w:instrText xml:space="preserve"> ADDIN ZOTERO_ITEM CSL_CITATION {"citationID":"ZLSRgC2Z","properties":{"formattedCitation":"(Huber &amp; Stephens, 2012)","plainCitation":"(Huber &amp; Stephens, 2012)","noteIndex":0},"citationItems":[{"id":15297,"uris":["http://zotero.org/users/5414506/items/STNE7AQ7"],"itemData":{"id":15297,"type":"book","event-place":"Chicago","ISBN":"978-0-226-35653-2","language":"eng","number-of-pages":"342","publisher":"University of Chicago Press","publisher-place":"Chicago","source":"K10plus ISBN","title":"Democracy and the left: social policy and inequality in Latin America","title-short":"Democracy and the left","author":[{"family":"Huber","given":"Evelyne"},{"family":"Stephens","given":"John D."}],"issued":{"date-parts":[["2012"]]},"citation-key":"huber_democracy_2012"}}],"schema":"https://github.com/citation-style-language/schema/raw/master/csl-citation.json"} </w:instrText>
      </w:r>
      <w:r w:rsidRPr="00D84938">
        <w:fldChar w:fldCharType="separate"/>
      </w:r>
      <w:r w:rsidR="00E22673" w:rsidRPr="00D84938">
        <w:t>(Huber &amp; Stephens, 2012)</w:t>
      </w:r>
      <w:r w:rsidRPr="00D84938">
        <w:fldChar w:fldCharType="end"/>
      </w:r>
      <w:r w:rsidRPr="00D84938">
        <w:t xml:space="preserve">. From the 1970s onward, neoliberal reforms—marked by deregulation and privatization—transformed the architecture </w:t>
      </w:r>
      <w:r w:rsidR="00EB2D1E" w:rsidRPr="00D84938">
        <w:t xml:space="preserve">of </w:t>
      </w:r>
      <w:r w:rsidR="00CC7BA8" w:rsidRPr="00D84938">
        <w:t>the</w:t>
      </w:r>
      <w:r w:rsidR="00483C3C" w:rsidRPr="00D84938">
        <w:t xml:space="preserve"> </w:t>
      </w:r>
      <w:r w:rsidR="00E0766C" w:rsidRPr="00D84938">
        <w:t>institutions</w:t>
      </w:r>
      <w:r w:rsidR="00814558" w:rsidRPr="00D84938">
        <w:t xml:space="preserve"> of Latin American </w:t>
      </w:r>
      <w:r w:rsidR="00657501" w:rsidRPr="00D84938">
        <w:t>welfare systems</w:t>
      </w:r>
      <w:r w:rsidRPr="00D84938">
        <w:t>, reinforcing the centrality of contractual relations in the marketplace</w:t>
      </w:r>
      <w:r w:rsidR="00EB2D1E" w:rsidRPr="00D84938">
        <w:t xml:space="preserve">, </w:t>
      </w:r>
      <w:r w:rsidR="004C3CEC" w:rsidRPr="00D84938">
        <w:t xml:space="preserve">and </w:t>
      </w:r>
      <w:r w:rsidRPr="00D84938">
        <w:t>extend</w:t>
      </w:r>
      <w:r w:rsidR="00EB2D1E" w:rsidRPr="00D84938">
        <w:t>ing</w:t>
      </w:r>
      <w:r w:rsidRPr="00D84938">
        <w:t xml:space="preserve"> market logic </w:t>
      </w:r>
      <w:r w:rsidR="00F576CF" w:rsidRPr="00D84938">
        <w:t xml:space="preserve">to </w:t>
      </w:r>
      <w:r w:rsidR="00EB2D1E" w:rsidRPr="00D84938">
        <w:t>social domains</w:t>
      </w:r>
      <w:r w:rsidR="002A68C2" w:rsidRPr="00D84938">
        <w:t xml:space="preserve"> that previously were mainly attended by </w:t>
      </w:r>
      <w:r w:rsidR="00533D1A" w:rsidRPr="00D84938">
        <w:t>the state</w:t>
      </w:r>
      <w:r w:rsidR="00A11579" w:rsidRPr="00D84938">
        <w:t xml:space="preserve"> </w:t>
      </w:r>
      <w:r w:rsidRPr="00D84938">
        <w:fldChar w:fldCharType="begin"/>
      </w:r>
      <w:r w:rsidR="00D15319">
        <w:instrText xml:space="preserve"> ADDIN ZOTERO_ITEM CSL_CITATION {"citationID":"JN3pKPcr","properties":{"formattedCitation":"(Arrizabalo, 1995)","plainCitation":"(Arrizabalo, 1995)","noteIndex":0},"citationItems":[{"id":549,"uris":["http://zotero.org/users/5414506/items/2NVZKC5A"],"itemData":{"id":549,"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instrText>
      </w:r>
      <w:r w:rsidRPr="00D84938">
        <w:fldChar w:fldCharType="separate"/>
      </w:r>
      <w:r w:rsidR="00DD23B3" w:rsidRPr="00D84938">
        <w:t>(Arrizabalo, 1995)</w:t>
      </w:r>
      <w:r w:rsidRPr="00D84938">
        <w:fldChar w:fldCharType="end"/>
      </w:r>
      <w:r w:rsidR="002A68C2" w:rsidRPr="00D84938">
        <w:t xml:space="preserve">. </w:t>
      </w:r>
      <w:r w:rsidR="00FB2F48" w:rsidRPr="00D84938">
        <w:t>In consequence</w:t>
      </w:r>
      <w:r w:rsidR="002B2BAA" w:rsidRPr="00D84938">
        <w:t xml:space="preserve">, </w:t>
      </w:r>
      <w:r w:rsidR="00EB2D1E" w:rsidRPr="00D84938">
        <w:t xml:space="preserve">the role of public provision </w:t>
      </w:r>
      <w:r w:rsidR="00AF7E71" w:rsidRPr="00D84938">
        <w:t xml:space="preserve">was reduced </w:t>
      </w:r>
      <w:r w:rsidR="00EB2D1E" w:rsidRPr="00D84938">
        <w:t xml:space="preserve">and </w:t>
      </w:r>
      <w:r w:rsidR="00AF7E71" w:rsidRPr="00D84938">
        <w:t>counterbalanced</w:t>
      </w:r>
      <w:r w:rsidR="00EB2D1E" w:rsidRPr="00D84938">
        <w:t xml:space="preserve"> with a </w:t>
      </w:r>
      <w:r w:rsidR="0055757F" w:rsidRPr="00D84938">
        <w:t>stronger presence</w:t>
      </w:r>
      <w:r w:rsidR="00EB2D1E" w:rsidRPr="00D84938">
        <w:t xml:space="preserve"> of market actors </w:t>
      </w:r>
      <w:r w:rsidR="0055757F" w:rsidRPr="00D84938">
        <w:t xml:space="preserve">in the provision of social services </w:t>
      </w:r>
      <w:r w:rsidRPr="00D84938">
        <w:fldChar w:fldCharType="begin"/>
      </w:r>
      <w:r w:rsidR="00351642" w:rsidRPr="00D84938">
        <w:instrText xml:space="preserve"> ADDIN ZOTERO_ITEM CSL_CITATION {"citationID":"YAGcG1gy","properties":{"formattedCitation":"(Harvey, 2020)","plainCitation":"(Harvey, 2020)","noteIndex":0},"citationItems":[{"id":15301,"uris":["http://zotero.org/users/5414506/items/L59GYMAV"],"itemData":{"id":15301,"type":"book","abstract":"Neoliberalism - the doctrine that market exchange is an ethic in itself, capable of acting as a guide for all human action - has become dominant in both thought and practice throughout much of the world since 1970 or so. David Harvey, author of 'The New Imperialism' and 'The Condition of Postmodernity', tells the political-economic story of where neoliberalisation came from and how it proliferated on the world stage","collection-title":"Oxford scholarship online","event-place":"Oxford","ISBN":"978-0-19-191766-0","language":"eng","note":"DOI: 10.1093/oso/9780199283262.001.0001","number-of-pages":"1","publisher":"Oxford University Press","publisher-place":"Oxford","source":"K10plus ISBN","title":"A brief history of neoliberalism","author":[{"family":"Harvey","given":"David"}],"issued":{"date-parts":[["2020"]]},"citation-key":"harvey_brief_2020"}}],"schema":"https://github.com/citation-style-language/schema/raw/master/csl-citation.json"} </w:instrText>
      </w:r>
      <w:r w:rsidRPr="00D84938">
        <w:fldChar w:fldCharType="separate"/>
      </w:r>
      <w:r w:rsidR="003451A9" w:rsidRPr="00D84938">
        <w:t>(Harvey, 2020)</w:t>
      </w:r>
      <w:r w:rsidRPr="00D84938">
        <w:fldChar w:fldCharType="end"/>
      </w:r>
      <w:r w:rsidR="00554215" w:rsidRPr="00D84938">
        <w:t>.</w:t>
      </w:r>
      <w:r w:rsidR="00167F16" w:rsidRPr="00D84938">
        <w:t xml:space="preserve"> </w:t>
      </w:r>
      <w:r w:rsidRPr="00D84938">
        <w:t>F</w:t>
      </w:r>
      <w:r w:rsidR="00B54DA0" w:rsidRPr="00D84938">
        <w:t>rom a moral economy perspective,</w:t>
      </w:r>
      <w:r w:rsidR="003949C3" w:rsidRPr="00D84938">
        <w:t xml:space="preserve"> </w:t>
      </w:r>
      <w:r w:rsidR="0053106F" w:rsidRPr="00D84938">
        <w:t xml:space="preserve">the role of </w:t>
      </w:r>
      <w:r w:rsidR="007B383D" w:rsidRPr="00D84938">
        <w:t xml:space="preserve">the market </w:t>
      </w:r>
      <w:r w:rsidR="005D0FAE" w:rsidRPr="00D84938">
        <w:t xml:space="preserve">mechanisms </w:t>
      </w:r>
      <w:r w:rsidR="007B383D" w:rsidRPr="00D84938">
        <w:t xml:space="preserve">in the allocation of resources </w:t>
      </w:r>
      <w:r w:rsidR="003949C3" w:rsidRPr="00D84938">
        <w:t>ha</w:t>
      </w:r>
      <w:r w:rsidR="0053106F" w:rsidRPr="00D84938">
        <w:t>s</w:t>
      </w:r>
      <w:r w:rsidR="003949C3" w:rsidRPr="00D84938">
        <w:t xml:space="preserve"> coexisted with principles of economic redistribution and reciprocity</w:t>
      </w:r>
      <w:r w:rsidR="00D30059">
        <w:t>,</w:t>
      </w:r>
      <w:r w:rsidR="00B54DA0" w:rsidRPr="00D84938">
        <w:t xml:space="preserve"> </w:t>
      </w:r>
      <w:r w:rsidR="00D30059">
        <w:t>crystallized</w:t>
      </w:r>
      <w:r w:rsidR="00B54DA0" w:rsidRPr="00D84938">
        <w:t xml:space="preserve"> </w:t>
      </w:r>
      <w:r w:rsidR="00757F92" w:rsidRPr="00D84938">
        <w:t xml:space="preserve">in </w:t>
      </w:r>
      <w:r w:rsidR="00B54DA0" w:rsidRPr="00D84938">
        <w:t>welfare state institutions</w:t>
      </w:r>
      <w:r w:rsidR="00FD3B35" w:rsidRPr="00D84938">
        <w:t xml:space="preserve"> and </w:t>
      </w:r>
      <w:r w:rsidR="00B54DA0" w:rsidRPr="00D84938">
        <w:t xml:space="preserve">family </w:t>
      </w:r>
      <w:r w:rsidR="568EFC7F" w:rsidRPr="00D84938">
        <w:t>norms</w:t>
      </w:r>
      <w:r w:rsidR="00B54DA0" w:rsidRPr="00D84938">
        <w:t xml:space="preserve">, in conjunction with their manifestation in popular views on each of these domains </w:t>
      </w:r>
      <w:r w:rsidRPr="00D84938">
        <w:fldChar w:fldCharType="begin"/>
      </w:r>
      <w:r w:rsidR="00351642" w:rsidRPr="00D84938">
        <w:instrText xml:space="preserve"> ADDIN ZOTERO_ITEM CSL_CITATION {"citationID":"AheeJ1LG","properties":{"formattedCitation":"(Koos &amp; Sachweh, 2019)","plainCitation":"(Koos &amp; Sachweh, 2019)","noteIndex":0},"citationItems":[{"id":3210,"uris":["http://zotero.org/users/5414506/items/QLAEJ2NX"],"itemData":{"id":3210,"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schema":"https://github.com/citation-style-language/schema/raw/master/csl-citation.json"} </w:instrText>
      </w:r>
      <w:r w:rsidRPr="00D84938">
        <w:fldChar w:fldCharType="separate"/>
      </w:r>
      <w:r w:rsidR="00B54DA0" w:rsidRPr="00D84938">
        <w:t>(Koos &amp; Sachweh, 2019)</w:t>
      </w:r>
      <w:r w:rsidRPr="00D84938">
        <w:fldChar w:fldCharType="end"/>
      </w:r>
      <w:r w:rsidR="00B54DA0" w:rsidRPr="00D84938">
        <w:t>.</w:t>
      </w:r>
      <w:r w:rsidR="00B750DE" w:rsidRPr="00D84938">
        <w:t xml:space="preserve"> </w:t>
      </w:r>
      <w:r w:rsidR="00FB7405" w:rsidRPr="00D84938">
        <w:t xml:space="preserve">In the literature, </w:t>
      </w:r>
      <w:r w:rsidR="00E21D1A" w:rsidRPr="00D84938">
        <w:t>the</w:t>
      </w:r>
      <w:r w:rsidR="00300FC8" w:rsidRPr="00D84938">
        <w:t xml:space="preserve"> </w:t>
      </w:r>
      <w:r w:rsidR="004E0DD6" w:rsidRPr="00D84938">
        <w:t>set of principles and norms</w:t>
      </w:r>
      <w:r w:rsidR="00300FC8" w:rsidRPr="00D84938">
        <w:t xml:space="preserve"> </w:t>
      </w:r>
      <w:r w:rsidR="004E0DD6" w:rsidRPr="00D84938">
        <w:t>related to how</w:t>
      </w:r>
      <w:r w:rsidR="00300FC8" w:rsidRPr="00D84938">
        <w:t xml:space="preserve"> </w:t>
      </w:r>
      <w:r w:rsidR="008B401B" w:rsidRPr="00D84938">
        <w:t>the public</w:t>
      </w:r>
      <w:r w:rsidR="00246C16" w:rsidRPr="00D84938">
        <w:t xml:space="preserve"> </w:t>
      </w:r>
      <w:r w:rsidR="007C7A9B" w:rsidRPr="00D84938">
        <w:t>embraces</w:t>
      </w:r>
      <w:r w:rsidR="008B401B" w:rsidRPr="00D84938">
        <w:t xml:space="preserve"> </w:t>
      </w:r>
      <w:r w:rsidR="00300FC8" w:rsidRPr="00D84938">
        <w:t>individual effort and productivity</w:t>
      </w:r>
      <w:r w:rsidR="004E0DD6" w:rsidRPr="00D84938">
        <w:t xml:space="preserve"> </w:t>
      </w:r>
      <w:r w:rsidR="00CD621E" w:rsidRPr="00D84938">
        <w:t>as</w:t>
      </w:r>
      <w:r w:rsidR="004E0DD6" w:rsidRPr="00D84938">
        <w:t xml:space="preserve"> the central criteria for resource allocation has been addressed under the concept of </w:t>
      </w:r>
      <w:r w:rsidR="004E0DD6" w:rsidRPr="00D84938">
        <w:rPr>
          <w:i/>
          <w:iCs/>
        </w:rPr>
        <w:t>market justice</w:t>
      </w:r>
      <w:r w:rsidR="00EF6B34" w:rsidRPr="00D84938">
        <w:t xml:space="preserve"> </w:t>
      </w:r>
      <w:r w:rsidRPr="00D84938">
        <w:fldChar w:fldCharType="begin"/>
      </w:r>
      <w:r w:rsidR="00351642" w:rsidRPr="00D84938">
        <w:instrText xml:space="preserve"> ADDIN ZOTERO_ITEM CSL_CITATION {"citationID":"pHypMI9J","properties":{"formattedCitation":"(Kluegel, Mason, &amp; Wegener, 1999; Lane, 1986)","plainCitation":"(Kluegel, Mason, &amp; Wegener, 1999; Lane, 1986)","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Pr="00D84938">
        <w:fldChar w:fldCharType="separate"/>
      </w:r>
      <w:r w:rsidR="000849CF" w:rsidRPr="00D84938">
        <w:t>(Kluegel, Mason, &amp; Wegener, 1999; Lane, 1986)</w:t>
      </w:r>
      <w:r w:rsidRPr="00D84938">
        <w:fldChar w:fldCharType="end"/>
      </w:r>
      <w:r w:rsidR="00300FC8" w:rsidRPr="00D84938">
        <w:t xml:space="preserve">. </w:t>
      </w:r>
      <w:r w:rsidR="00517730" w:rsidRPr="00D84938">
        <w:t>As these</w:t>
      </w:r>
      <w:r w:rsidR="005B719E" w:rsidRPr="00D84938">
        <w:t xml:space="preserve"> principles </w:t>
      </w:r>
      <w:r w:rsidR="00300FC8" w:rsidRPr="00D84938">
        <w:t>emphasiz</w:t>
      </w:r>
      <w:r w:rsidR="005B719E" w:rsidRPr="00D84938">
        <w:t>e</w:t>
      </w:r>
      <w:r w:rsidR="00300FC8" w:rsidRPr="00D84938">
        <w:t xml:space="preserve"> self-reliance and minimal government intervention, </w:t>
      </w:r>
      <w:r w:rsidR="00517730" w:rsidRPr="00D84938">
        <w:t>they function as a legitimizing mechanism of</w:t>
      </w:r>
      <w:r w:rsidR="00300FC8" w:rsidRPr="00D84938">
        <w:t xml:space="preserve"> economic inequality by framing it as the result of fair competition</w:t>
      </w:r>
      <w:r w:rsidR="0041536C" w:rsidRPr="00D84938">
        <w:t xml:space="preserve"> </w:t>
      </w:r>
      <w:r w:rsidRPr="00D84938">
        <w:fldChar w:fldCharType="begin"/>
      </w:r>
      <w:r w:rsidR="00351642" w:rsidRPr="00D84938">
        <w:instrText xml:space="preserve"> ADDIN ZOTERO_ITEM CSL_CITATION {"citationID":"iVCOaaC4","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Pr="00D84938">
        <w:fldChar w:fldCharType="separate"/>
      </w:r>
      <w:r w:rsidR="00B5243B" w:rsidRPr="00D84938">
        <w:t>(Svallfors, 2007)</w:t>
      </w:r>
      <w:r w:rsidRPr="00D84938">
        <w:fldChar w:fldCharType="end"/>
      </w:r>
      <w:r w:rsidR="00300FC8" w:rsidRPr="00D84938">
        <w:t xml:space="preserve">. </w:t>
      </w:r>
    </w:p>
    <w:p w14:paraId="26ED10A0" w14:textId="3D23C50B" w:rsidR="007C4685" w:rsidRPr="00D84938" w:rsidRDefault="00473AC9" w:rsidP="00300FC8">
      <w:r w:rsidRPr="00D84938">
        <w:t>T</w:t>
      </w:r>
      <w:r w:rsidR="00A2021C" w:rsidRPr="00D84938">
        <w:t>he empirical distributive justice</w:t>
      </w:r>
      <w:r w:rsidR="00DC0CFC" w:rsidRPr="00D84938">
        <w:t xml:space="preserve"> literature</w:t>
      </w:r>
      <w:r w:rsidR="00A2021C" w:rsidRPr="00D84938">
        <w:t xml:space="preserve"> </w:t>
      </w:r>
      <w:r w:rsidR="00F5643C" w:rsidRPr="00D84938">
        <w:t xml:space="preserve">has </w:t>
      </w:r>
      <w:r w:rsidR="00872170" w:rsidRPr="00D84938">
        <w:t xml:space="preserve">shown that </w:t>
      </w:r>
      <w:r w:rsidR="00300FC8" w:rsidRPr="00D84938">
        <w:t xml:space="preserve">market justice </w:t>
      </w:r>
      <w:r w:rsidR="00F5643C" w:rsidRPr="00D84938">
        <w:t xml:space="preserve">attitudes </w:t>
      </w:r>
      <w:r w:rsidR="003B0832" w:rsidRPr="00D84938">
        <w:t xml:space="preserve">are particularly salient in contexts of high inequality and modest </w:t>
      </w:r>
      <w:r w:rsidR="00206959" w:rsidRPr="00D84938">
        <w:t xml:space="preserve">public </w:t>
      </w:r>
      <w:r w:rsidR="003B0832" w:rsidRPr="00D84938">
        <w:t>provision</w:t>
      </w:r>
      <w:r w:rsidR="00206959" w:rsidRPr="00D84938">
        <w:t xml:space="preserve"> of welfare</w:t>
      </w:r>
      <w:r w:rsidR="005D6B6B">
        <w:t>,</w:t>
      </w:r>
      <w:r w:rsidR="00206959" w:rsidRPr="00D84938">
        <w:t xml:space="preserve"> </w:t>
      </w:r>
      <w:r w:rsidR="00300FC8" w:rsidRPr="00D84938">
        <w:t xml:space="preserve">where </w:t>
      </w:r>
      <w:r w:rsidR="00295573" w:rsidRPr="00D84938">
        <w:t xml:space="preserve">the capacity of </w:t>
      </w:r>
      <w:r w:rsidR="00AB2163" w:rsidRPr="00D84938">
        <w:t>citizens</w:t>
      </w:r>
      <w:r w:rsidR="00295573" w:rsidRPr="00D84938">
        <w:t xml:space="preserve"> to </w:t>
      </w:r>
      <w:r w:rsidR="005B719E" w:rsidRPr="00D84938">
        <w:t xml:space="preserve">contribute or pay </w:t>
      </w:r>
      <w:r w:rsidR="00295573" w:rsidRPr="00D84938">
        <w:t xml:space="preserve">largely </w:t>
      </w:r>
      <w:r w:rsidR="00AB2163" w:rsidRPr="00D84938">
        <w:t>constrains</w:t>
      </w:r>
      <w:r w:rsidR="00295573" w:rsidRPr="00D84938">
        <w:t xml:space="preserve"> </w:t>
      </w:r>
      <w:r w:rsidR="00300FC8" w:rsidRPr="00D84938">
        <w:t xml:space="preserve">access to </w:t>
      </w:r>
      <w:r w:rsidR="005B719E" w:rsidRPr="00D84938">
        <w:t xml:space="preserve">welfare </w:t>
      </w:r>
      <w:r w:rsidR="00E32411" w:rsidRPr="00D84938">
        <w:t xml:space="preserve">services </w:t>
      </w:r>
      <w:r w:rsidR="00167C6A" w:rsidRPr="00D84938">
        <w:fldChar w:fldCharType="begin"/>
      </w:r>
      <w:r w:rsidR="00351642" w:rsidRPr="00D84938">
        <w:instrText xml:space="preserve"> ADDIN ZOTERO_ITEM CSL_CITATION {"citationID":"X7hOL7E9","properties":{"formattedCitation":"(Immergut &amp; Schneider, 2020; Lindh, 2015; von dem Knesebeck, Vonneilich, &amp; Kim, 2016)","plainCitation":"(Immergut &amp; Schneider, 2020; Lindh, 2015; von dem Knesebeck, Vonneilich, &amp; Kim, 201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schema":"https://github.com/citation-style-language/schema/raw/master/csl-citation.json"} </w:instrText>
      </w:r>
      <w:r w:rsidR="00167C6A" w:rsidRPr="00D84938">
        <w:fldChar w:fldCharType="separate"/>
      </w:r>
      <w:r w:rsidR="00760572" w:rsidRPr="00D84938">
        <w:t>(Immergut &amp; Schneider, 2020; Lindh, 2015; von dem Knesebeck, Vonneilich, &amp; Kim, 2016)</w:t>
      </w:r>
      <w:r w:rsidR="00167C6A" w:rsidRPr="00D84938">
        <w:fldChar w:fldCharType="end"/>
      </w:r>
      <w:r w:rsidR="0009328D" w:rsidRPr="00D84938">
        <w:t>.</w:t>
      </w:r>
      <w:r w:rsidR="00C5281D" w:rsidRPr="00D84938">
        <w:t xml:space="preserve"> Under these circumstances, </w:t>
      </w:r>
      <w:r w:rsidR="00ED5202" w:rsidRPr="00D84938">
        <w:t>individuals in structurally advantaged positions in the labor market tend to be more supportive of market justice principles</w:t>
      </w:r>
      <w:r w:rsidR="0097743D" w:rsidRPr="00D84938">
        <w:t xml:space="preserve"> </w:t>
      </w:r>
      <w:r w:rsidR="005F4EDF" w:rsidRPr="00D84938">
        <w:t>compared</w:t>
      </w:r>
      <w:r w:rsidR="0097743D" w:rsidRPr="00D84938">
        <w:t xml:space="preserve"> to those in occupations </w:t>
      </w:r>
      <w:r w:rsidR="00C45440" w:rsidRPr="00D84938">
        <w:t>with</w:t>
      </w:r>
      <w:r w:rsidR="006B250A" w:rsidRPr="00D84938">
        <w:t xml:space="preserve"> greater labor market risk</w:t>
      </w:r>
      <w:r w:rsidR="001F070D" w:rsidRPr="00D84938">
        <w:t xml:space="preserve">, </w:t>
      </w:r>
      <w:r w:rsidR="006F49E7" w:rsidRPr="00D84938">
        <w:t>low-demanded</w:t>
      </w:r>
      <w:r w:rsidR="0097743D" w:rsidRPr="00D84938">
        <w:t xml:space="preserve"> skills</w:t>
      </w:r>
      <w:r w:rsidR="00997982" w:rsidRPr="00D84938">
        <w:t>,</w:t>
      </w:r>
      <w:r w:rsidR="0097743D" w:rsidRPr="00D84938">
        <w:t xml:space="preserve"> and </w:t>
      </w:r>
      <w:r w:rsidR="009D4DDD" w:rsidRPr="00D84938">
        <w:t>lower income</w:t>
      </w:r>
      <w:r w:rsidR="009C2178" w:rsidRPr="00D84938">
        <w:t xml:space="preserve"> </w:t>
      </w:r>
      <w:r w:rsidR="00760572" w:rsidRPr="00D84938">
        <w:fldChar w:fldCharType="begin"/>
      </w:r>
      <w:r w:rsidR="00351642" w:rsidRPr="00D84938">
        <w:instrText xml:space="preserve"> ADDIN ZOTERO_ITEM CSL_CITATION {"citationID":"gF4aDXHf","properties":{"formattedCitation":"(Castillo, Salgado, Carrasco, &amp; Laffert, 2024; Lee &amp; Stacey, 2023)","plainCitation":"(Castillo, Salgado, Carrasco, &amp; Laffert, 2024; Lee &amp; Stacey, 2023)","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r w:rsidR="00760572" w:rsidRPr="00D84938">
        <w:fldChar w:fldCharType="separate"/>
      </w:r>
      <w:r w:rsidR="00760572" w:rsidRPr="00D84938">
        <w:t>(Castillo, Salgado, Carrasco, &amp; Laffert, 2024; Lee &amp; Stacey, 2023)</w:t>
      </w:r>
      <w:r w:rsidR="00760572" w:rsidRPr="00D84938">
        <w:fldChar w:fldCharType="end"/>
      </w:r>
      <w:r w:rsidR="00997982" w:rsidRPr="00D84938">
        <w:t>.</w:t>
      </w:r>
      <w:r w:rsidR="006F49E7" w:rsidRPr="00D84938">
        <w:t xml:space="preserve"> </w:t>
      </w:r>
      <w:r w:rsidR="005D289A" w:rsidRPr="00D84938">
        <w:t xml:space="preserve"> </w:t>
      </w:r>
    </w:p>
    <w:p w14:paraId="2FE1D1F9" w14:textId="60CF8C04" w:rsidR="009B2FC7" w:rsidRPr="00D84938" w:rsidRDefault="00785166" w:rsidP="00300FC8">
      <w:r w:rsidRPr="00D84938">
        <w:t xml:space="preserve">In addition, beyond individual labor market </w:t>
      </w:r>
      <w:r w:rsidR="0075477A" w:rsidRPr="00D84938">
        <w:t>positions</w:t>
      </w:r>
      <w:r w:rsidR="00665AFD" w:rsidRPr="00D84938">
        <w:t>,</w:t>
      </w:r>
      <w:r w:rsidRPr="00D84938">
        <w:t xml:space="preserve"> the</w:t>
      </w:r>
      <w:r w:rsidR="00DF052F" w:rsidRPr="00D84938">
        <w:t xml:space="preserve"> literature </w:t>
      </w:r>
      <w:r w:rsidR="00665AFD" w:rsidRPr="00D84938">
        <w:t>on</w:t>
      </w:r>
      <w:r w:rsidR="00DF052F" w:rsidRPr="00D84938">
        <w:t xml:space="preserve"> </w:t>
      </w:r>
      <w:r w:rsidR="00665AFD" w:rsidRPr="00D84938">
        <w:t>attitudes</w:t>
      </w:r>
      <w:r w:rsidR="00FA34DA" w:rsidRPr="00D84938">
        <w:t xml:space="preserve"> toward </w:t>
      </w:r>
      <w:r w:rsidR="00DF052F" w:rsidRPr="00D84938">
        <w:t xml:space="preserve">economic inequality </w:t>
      </w:r>
      <w:r w:rsidR="00FF4665" w:rsidRPr="00D84938">
        <w:t xml:space="preserve">has recently </w:t>
      </w:r>
      <w:r w:rsidR="00665AFD" w:rsidRPr="00D84938">
        <w:t>discussed</w:t>
      </w:r>
      <w:r w:rsidR="00FF4665" w:rsidRPr="00D84938">
        <w:t xml:space="preserve"> </w:t>
      </w:r>
      <w:r w:rsidR="00665AFD" w:rsidRPr="00D84938">
        <w:t xml:space="preserve">the </w:t>
      </w:r>
      <w:r w:rsidR="00DF052F" w:rsidRPr="00D84938">
        <w:t xml:space="preserve">role </w:t>
      </w:r>
      <w:r w:rsidR="00A71243" w:rsidRPr="00D84938">
        <w:t>of social networks</w:t>
      </w:r>
      <w:r w:rsidR="00446760" w:rsidRPr="00D84938">
        <w:t xml:space="preserve"> in preference formation</w:t>
      </w:r>
      <w:r w:rsidR="003D1A97" w:rsidRPr="00D84938">
        <w:t>.</w:t>
      </w:r>
      <w:r w:rsidRPr="00D84938">
        <w:t xml:space="preserve"> </w:t>
      </w:r>
      <w:r w:rsidR="00A81009" w:rsidRPr="00D84938">
        <w:t>These</w:t>
      </w:r>
      <w:r w:rsidRPr="00D84938">
        <w:t xml:space="preserve"> studies have </w:t>
      </w:r>
      <w:r w:rsidR="00C26FB6" w:rsidRPr="00D84938">
        <w:t>theorized that</w:t>
      </w:r>
      <w:r w:rsidR="0097724E" w:rsidRPr="00D84938">
        <w:t xml:space="preserve"> as</w:t>
      </w:r>
      <w:r w:rsidR="00C26FB6" w:rsidRPr="00D84938">
        <w:t xml:space="preserve"> </w:t>
      </w:r>
      <w:r w:rsidR="004E732E" w:rsidRPr="00D84938">
        <w:t xml:space="preserve">interpersonal networks </w:t>
      </w:r>
      <w:r w:rsidR="0097724E" w:rsidRPr="00D84938">
        <w:t>provide information and experiences of other individuals</w:t>
      </w:r>
      <w:r w:rsidR="00731FA7" w:rsidRPr="00D84938">
        <w:t xml:space="preserve"> </w:t>
      </w:r>
      <w:r w:rsidR="004D5394" w:rsidRPr="00D84938">
        <w:fldChar w:fldCharType="begin"/>
      </w:r>
      <w:r w:rsidR="00351642" w:rsidRPr="00D84938">
        <w:instrText xml:space="preserve"> ADDIN ZOTERO_ITEM CSL_CITATION {"citationID":"Ii9pvhxT","properties":{"formattedCitation":"(Lin, 2001)","plainCitation":"(Lin, 2001)","noteIndex":0},"citationItems":[{"id":1,"uris":["http://zotero.org/users/5414506/items/PPVNE58D"],"itemData":{"id":1,"type":"chapter","container-title":"Social Capital","edition":"1","ISBN":"978-1-315-12945-7","language":"en","note":"DOI: 10.4324/9781315129457-1","page":"3-28","publisher":"Routledge","source":"DOI.org (Crossref)","title":"Building a Network Theory of Social Capital","URL":"https://www.taylorfrancis.com/books/9781351490542/chapters/10.4324/9781315129457-1","container-author":[{"family":"Lin","given":"Nan"},{"family":"Cook","given":"Karen"},{"family":"Burt","given":"Ronald S."}],"author":[{"family":"Lin","given":"Nan"}],"accessed":{"date-parts":[["2023",3,24]]},"issued":{"date-parts":[["2001"]]},"citation-key":"lin_building_2001"}}],"schema":"https://github.com/citation-style-language/schema/raw/master/csl-citation.json"} </w:instrText>
      </w:r>
      <w:r w:rsidR="004D5394" w:rsidRPr="00D84938">
        <w:fldChar w:fldCharType="separate"/>
      </w:r>
      <w:r w:rsidR="004D5394" w:rsidRPr="00D84938">
        <w:t>(Lin, 2001)</w:t>
      </w:r>
      <w:r w:rsidR="004D5394" w:rsidRPr="00D84938">
        <w:fldChar w:fldCharType="end"/>
      </w:r>
      <w:r w:rsidR="0097724E" w:rsidRPr="00D84938">
        <w:t xml:space="preserve">, this can </w:t>
      </w:r>
      <w:r w:rsidR="00630254" w:rsidRPr="00D84938">
        <w:t xml:space="preserve">affect attitudes in the form of a social influence mechanism which is contingent </w:t>
      </w:r>
      <w:r w:rsidR="000A5981" w:rsidRPr="00D84938">
        <w:t>on</w:t>
      </w:r>
      <w:r w:rsidR="00630254" w:rsidRPr="00D84938">
        <w:t xml:space="preserve"> the composition </w:t>
      </w:r>
      <w:r w:rsidR="00731FA7" w:rsidRPr="00D84938">
        <w:t xml:space="preserve">of these ties </w:t>
      </w:r>
      <w:r w:rsidR="004D5394" w:rsidRPr="00D84938">
        <w:fldChar w:fldCharType="begin"/>
      </w:r>
      <w:r w:rsidR="00351642" w:rsidRPr="00D84938">
        <w:instrText xml:space="preserve"> ADDIN ZOTERO_ITEM CSL_CITATION {"citationID":"K3i0BrhN","properties":{"formattedCitation":"(Lindh, Andersson, &amp; V\\uc0\\u246{}lker, 2021)","plainCitation":"(Lindh, Andersson, &amp; Völker,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4D5394" w:rsidRPr="00D84938">
        <w:fldChar w:fldCharType="separate"/>
      </w:r>
      <w:r w:rsidR="004D5394" w:rsidRPr="00D84938">
        <w:t>(Lindh, Andersson, &amp; Völker, 2021)</w:t>
      </w:r>
      <w:r w:rsidR="004D5394" w:rsidRPr="00D84938">
        <w:fldChar w:fldCharType="end"/>
      </w:r>
      <w:r w:rsidR="00731FA7" w:rsidRPr="00D84938">
        <w:t xml:space="preserve">. </w:t>
      </w:r>
      <w:r w:rsidR="00053954" w:rsidRPr="00D84938">
        <w:t>Empirically</w:t>
      </w:r>
      <w:r w:rsidR="00731FA7" w:rsidRPr="00D84938">
        <w:t xml:space="preserve">, studies have shown that </w:t>
      </w:r>
      <w:r w:rsidR="00665AFD" w:rsidRPr="00D84938">
        <w:t>class profiles</w:t>
      </w:r>
      <w:r w:rsidRPr="00D84938">
        <w:t xml:space="preserve"> – understood as single </w:t>
      </w:r>
      <w:r w:rsidR="0056350C" w:rsidRPr="00D84938">
        <w:t>ties</w:t>
      </w:r>
      <w:r w:rsidRPr="00D84938">
        <w:t xml:space="preserve"> </w:t>
      </w:r>
      <w:r w:rsidR="00CA5FD3" w:rsidRPr="00D84938">
        <w:t xml:space="preserve">to certain occupational-class categories </w:t>
      </w:r>
      <w:r w:rsidR="008F5176" w:rsidRPr="00D84938">
        <w:t>can affect inequality perception</w:t>
      </w:r>
      <w:r w:rsidR="003D1A97" w:rsidRPr="00D84938">
        <w:t xml:space="preserve"> </w:t>
      </w:r>
      <w:r w:rsidR="008F5176" w:rsidRPr="00D84938">
        <w:t xml:space="preserve">and </w:t>
      </w:r>
      <w:r w:rsidR="00C26FB6" w:rsidRPr="00D84938">
        <w:t xml:space="preserve">support for redistribution </w:t>
      </w:r>
      <w:r w:rsidR="00117B84" w:rsidRPr="00D84938">
        <w:fldChar w:fldCharType="begin"/>
      </w:r>
      <w:r w:rsidR="00351642" w:rsidRPr="00D84938">
        <w:instrText xml:space="preserve"> ADDIN ZOTERO_ITEM CSL_CITATION {"citationID":"XULEEjL6","properties":{"formattedCitation":"(Cobo-Arroyo, 2022; Lindh et al., 2021)","plainCitation":"(Cobo-Arroyo, 2022; Lindh et al., 2021)","noteIndex":0},"citationItems":[{"id":14760,"uris":["http://zotero.org/users/5414506/items/TZ3NJSFK"],"itemData":{"id":14760,"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7B84" w:rsidRPr="00D84938">
        <w:fldChar w:fldCharType="separate"/>
      </w:r>
      <w:r w:rsidR="004D5394" w:rsidRPr="00D84938">
        <w:t>(Cobo-Arroyo, 2022; Lindh et al., 2021)</w:t>
      </w:r>
      <w:r w:rsidR="00117B84" w:rsidRPr="00D84938">
        <w:fldChar w:fldCharType="end"/>
      </w:r>
      <w:r w:rsidR="00C26FB6" w:rsidRPr="00D84938">
        <w:t xml:space="preserve">. </w:t>
      </w:r>
      <w:r w:rsidR="00053954" w:rsidRPr="00D84938">
        <w:t xml:space="preserve">Moreover, research suggests that being connected to a diverse range of socioeconomic positions within </w:t>
      </w:r>
      <w:r w:rsidR="00DE7D4D" w:rsidRPr="00D84938">
        <w:t xml:space="preserve">interpersonal </w:t>
      </w:r>
      <w:r w:rsidR="00053954" w:rsidRPr="00D84938">
        <w:t>network</w:t>
      </w:r>
      <w:r w:rsidR="00DE7D4D" w:rsidRPr="00D84938">
        <w:t>s</w:t>
      </w:r>
      <w:r w:rsidR="00053954" w:rsidRPr="00D84938">
        <w:t xml:space="preserve"> is linked to more critical </w:t>
      </w:r>
      <w:r w:rsidR="00053954" w:rsidRPr="00D84938">
        <w:lastRenderedPageBreak/>
        <w:t>perspectives on economic inequality</w:t>
      </w:r>
      <w:r w:rsidR="00313EC9" w:rsidRPr="00D84938">
        <w:t xml:space="preserve"> </w:t>
      </w:r>
      <w:r w:rsidR="00313EC9" w:rsidRPr="00D84938">
        <w:fldChar w:fldCharType="begin"/>
      </w:r>
      <w:r w:rsidR="00351642" w:rsidRPr="00D84938">
        <w:instrText xml:space="preserve"> ADDIN ZOTERO_ITEM CSL_CITATION {"citationID":"0LaNaMJu","properties":{"formattedCitation":"(Otero &amp; Mendoza, 2023; Paskov &amp; Weisstanner, 2022)","plainCitation":"(Otero &amp; Mendoza, 2023; Paskov &amp; Weisstanner, 2022)","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313EC9" w:rsidRPr="00D84938">
        <w:fldChar w:fldCharType="separate"/>
      </w:r>
      <w:r w:rsidR="00313EC9" w:rsidRPr="00D84938">
        <w:t>(Otero &amp; Mendoza, 2023; Paskov &amp; Weisstanner, 2022)</w:t>
      </w:r>
      <w:r w:rsidR="00313EC9" w:rsidRPr="00D84938">
        <w:fldChar w:fldCharType="end"/>
      </w:r>
      <w:r w:rsidR="00053954" w:rsidRPr="00D84938">
        <w:t xml:space="preserve">. Specifically, </w:t>
      </w:r>
      <w:r w:rsidR="009B2FC7" w:rsidRPr="00D84938">
        <w:t xml:space="preserve">it has been argued that </w:t>
      </w:r>
      <w:r w:rsidR="00053954" w:rsidRPr="00D84938">
        <w:t xml:space="preserve">socioeconomic diversity in interpersonal networks—defined as the extent to which individuals are connected to others in different socioeconomic </w:t>
      </w:r>
      <w:r w:rsidR="00971D2F" w:rsidRPr="00D84938">
        <w:t>positions</w:t>
      </w:r>
      <w:r w:rsidR="00053954" w:rsidRPr="00D84938">
        <w:t xml:space="preserve"> (e.g., </w:t>
      </w:r>
      <w:r w:rsidR="001226BC" w:rsidRPr="00D84938">
        <w:t>occupations)</w:t>
      </w:r>
      <w:r w:rsidR="009B2FC7" w:rsidRPr="00D84938">
        <w:t xml:space="preserve"> </w:t>
      </w:r>
      <w:r w:rsidR="00574E57" w:rsidRPr="00D84938">
        <w:t>provides</w:t>
      </w:r>
      <w:r w:rsidR="009B2FC7" w:rsidRPr="00D84938">
        <w:t xml:space="preserve"> a</w:t>
      </w:r>
      <w:r w:rsidR="004C0336" w:rsidRPr="00D84938">
        <w:t xml:space="preserve"> broader</w:t>
      </w:r>
      <w:r w:rsidR="009B2FC7" w:rsidRPr="00D84938">
        <w:t xml:space="preserve"> window </w:t>
      </w:r>
      <w:r w:rsidR="009B5FDA" w:rsidRPr="00D84938">
        <w:t xml:space="preserve">through which </w:t>
      </w:r>
      <w:r w:rsidR="00574E57" w:rsidRPr="00D84938">
        <w:t>individuals</w:t>
      </w:r>
      <w:r w:rsidR="009B5FDA" w:rsidRPr="00D84938">
        <w:t xml:space="preserve"> learn about </w:t>
      </w:r>
      <w:r w:rsidR="009B2FC7" w:rsidRPr="00D84938">
        <w:t xml:space="preserve">others’ life conditions </w:t>
      </w:r>
      <w:r w:rsidR="008C1DCD" w:rsidRPr="00D84938">
        <w:t>and views on economic inequality</w:t>
      </w:r>
      <w:r w:rsidR="007A00AE" w:rsidRPr="00D84938">
        <w:t xml:space="preserve">. </w:t>
      </w:r>
    </w:p>
    <w:p w14:paraId="4743A670" w14:textId="32E7D44F" w:rsidR="00002708" w:rsidRPr="00D84938" w:rsidRDefault="00C63C68" w:rsidP="00300FC8">
      <w:r w:rsidRPr="00D84938">
        <w:t xml:space="preserve">Recently, </w:t>
      </w:r>
      <w:r w:rsidR="00490BE0" w:rsidRPr="00D84938">
        <w:t>longitudinal studies</w:t>
      </w:r>
      <w:r w:rsidRPr="00D84938">
        <w:t xml:space="preserve"> </w:t>
      </w:r>
      <w:r w:rsidR="006F6B2E" w:rsidRPr="00D84938">
        <w:t xml:space="preserve">have argued that theories of class-based attitude </w:t>
      </w:r>
      <w:r w:rsidR="000F3B58" w:rsidRPr="00D84938">
        <w:t>formation</w:t>
      </w:r>
      <w:r w:rsidR="006F6B2E" w:rsidRPr="00D84938">
        <w:t xml:space="preserve"> have mainly relied on cross-sectional </w:t>
      </w:r>
      <w:r w:rsidR="00291A23" w:rsidRPr="00D84938">
        <w:t>evidence</w:t>
      </w:r>
      <w:r w:rsidR="00BD49B0" w:rsidRPr="00D84938">
        <w:t>.</w:t>
      </w:r>
      <w:r w:rsidR="00402382" w:rsidRPr="00D84938">
        <w:t xml:space="preserve"> </w:t>
      </w:r>
      <w:r w:rsidR="005831CA" w:rsidRPr="00D84938">
        <w:t xml:space="preserve">The theoretical relevance of this claim is that </w:t>
      </w:r>
      <w:r w:rsidR="00203C63" w:rsidRPr="00D84938">
        <w:t xml:space="preserve">the </w:t>
      </w:r>
      <w:r w:rsidR="005831CA" w:rsidRPr="00D84938">
        <w:t>hypoth</w:t>
      </w:r>
      <w:r w:rsidR="006D1CF5" w:rsidRPr="00D84938">
        <w:t>e</w:t>
      </w:r>
      <w:r w:rsidR="005831CA" w:rsidRPr="00D84938">
        <w:t>s</w:t>
      </w:r>
      <w:r w:rsidR="006D1CF5" w:rsidRPr="00D84938">
        <w:t>e</w:t>
      </w:r>
      <w:r w:rsidR="005831CA" w:rsidRPr="00D84938">
        <w:t xml:space="preserve">s </w:t>
      </w:r>
      <w:r w:rsidR="003D25CC" w:rsidRPr="00D84938">
        <w:t>on</w:t>
      </w:r>
      <w:r w:rsidR="005831CA" w:rsidRPr="00D84938">
        <w:t xml:space="preserve"> attitude </w:t>
      </w:r>
      <w:r w:rsidR="006E0D73" w:rsidRPr="00D84938">
        <w:t>formation</w:t>
      </w:r>
      <w:r w:rsidR="005831CA" w:rsidRPr="00D84938">
        <w:t xml:space="preserve"> </w:t>
      </w:r>
      <w:r w:rsidR="006D1CF5" w:rsidRPr="00D84938">
        <w:t>have</w:t>
      </w:r>
      <w:r w:rsidR="005831CA" w:rsidRPr="00D84938">
        <w:t xml:space="preserve"> underscored the role of “class experiences” </w:t>
      </w:r>
      <w:r w:rsidR="00925A7E" w:rsidRPr="00D84938">
        <w:t xml:space="preserve">– </w:t>
      </w:r>
      <w:r w:rsidR="00F62681" w:rsidRPr="00D84938">
        <w:t>understood</w:t>
      </w:r>
      <w:r w:rsidR="005831CA" w:rsidRPr="00D84938">
        <w:t xml:space="preserve"> as the socialization </w:t>
      </w:r>
      <w:r w:rsidR="00BA5667" w:rsidRPr="00D84938">
        <w:t xml:space="preserve">processes </w:t>
      </w:r>
      <w:r w:rsidR="00CB5131" w:rsidRPr="00D84938">
        <w:t xml:space="preserve">linked to </w:t>
      </w:r>
      <w:r w:rsidR="007C1310" w:rsidRPr="00D84938">
        <w:t xml:space="preserve">individual </w:t>
      </w:r>
      <w:r w:rsidR="00410049" w:rsidRPr="00D84938">
        <w:t>experiences</w:t>
      </w:r>
      <w:r w:rsidR="005831CA" w:rsidRPr="00D84938">
        <w:t xml:space="preserve"> within the class structure</w:t>
      </w:r>
      <w:r w:rsidR="00D91986" w:rsidRPr="00D84938">
        <w:t xml:space="preserve"> across the life course</w:t>
      </w:r>
      <w:r w:rsidR="0091679A" w:rsidRPr="00D84938">
        <w:t xml:space="preserve"> </w:t>
      </w:r>
      <w:r w:rsidR="00BB72ED" w:rsidRPr="00D84938">
        <w:fldChar w:fldCharType="begin"/>
      </w:r>
      <w:r w:rsidR="00351642" w:rsidRPr="00D84938">
        <w:instrText xml:space="preserve"> ADDIN ZOTERO_ITEM CSL_CITATION {"citationID":"KppKWrPO","properties":{"formattedCitation":"(Ares, 2020; Helgason &amp; Rehm, 2024; Langs\\uc0\\u230{}ther, Evans, &amp; O\\uc0\\u8217{}Grady, 2022)","plainCitation":"(Ares, 2020; Helgason &amp; Rehm, 2024; Langsæther, Evans, &amp; O’Grady, 2022)","noteIndex":0},"citationItems":[{"id":14815,"uris":["http://zotero.org/users/5414506/items/U3F22TQP"],"itemData":{"id":14815,"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id":13342,"uris":["http://zotero.org/users/5414506/items/EJ2NAFSI"],"itemData":{"id":13342,"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BB72ED" w:rsidRPr="00D84938">
        <w:fldChar w:fldCharType="separate"/>
      </w:r>
      <w:r w:rsidR="00BB72ED" w:rsidRPr="00D84938">
        <w:t>(Ares, 2020; Helgason &amp; Rehm, 2024; Langsæther, Evans, &amp; O’Grady, 2022)</w:t>
      </w:r>
      <w:r w:rsidR="00BB72ED" w:rsidRPr="00D84938">
        <w:fldChar w:fldCharType="end"/>
      </w:r>
      <w:r w:rsidR="003C7355" w:rsidRPr="00D84938">
        <w:t>.</w:t>
      </w:r>
      <w:r w:rsidR="00871A4A" w:rsidRPr="00D84938">
        <w:t xml:space="preserve"> These studies have shown that </w:t>
      </w:r>
      <w:r w:rsidR="00990A9F" w:rsidRPr="00D84938">
        <w:t xml:space="preserve">preference formation </w:t>
      </w:r>
      <w:r w:rsidR="00095572" w:rsidRPr="00D84938">
        <w:t>is neither completely shaped by the class of destination nor origin, showing that</w:t>
      </w:r>
      <w:r w:rsidR="002F242E" w:rsidRPr="00D84938">
        <w:t>,</w:t>
      </w:r>
      <w:r w:rsidR="00095572" w:rsidRPr="00D84938">
        <w:t xml:space="preserve"> indeed</w:t>
      </w:r>
      <w:r w:rsidR="002F242E" w:rsidRPr="00D84938">
        <w:t>,</w:t>
      </w:r>
      <w:r w:rsidR="00095572" w:rsidRPr="00D84938">
        <w:t xml:space="preserve"> those </w:t>
      </w:r>
      <w:r w:rsidR="002F242E" w:rsidRPr="00D84938">
        <w:t>immobile</w:t>
      </w:r>
      <w:r w:rsidR="00095572" w:rsidRPr="00D84938">
        <w:t xml:space="preserve"> in </w:t>
      </w:r>
      <w:r w:rsidR="002F242E" w:rsidRPr="00D84938">
        <w:t>their class positions are much more aligned with class-based economic interests than the economically mobile</w:t>
      </w:r>
      <w:r w:rsidR="00E46C96" w:rsidRPr="00D84938">
        <w:t xml:space="preserve">. </w:t>
      </w:r>
    </w:p>
    <w:p w14:paraId="474ECF30" w14:textId="4739FF4F" w:rsidR="00F77651" w:rsidRPr="00D84938" w:rsidRDefault="00F77651" w:rsidP="00300FC8">
      <w:r>
        <w:t xml:space="preserve">A related argument is that mobile individuals are exposed to diverse “class experiences” through changes in their interpersonal networks, which offer varied information as they navigate different social positions throughout their </w:t>
      </w:r>
      <w:r w:rsidR="00EC766E">
        <w:t xml:space="preserve">lives </w:t>
      </w:r>
      <w:del w:id="1" w:author="Iturra, Julio" w:date="2025-04-24T16:41:00Z" w16du:dateUtc="2025-04-24T14:41:00Z">
        <w:r w:rsidR="00EC766E" w:rsidDel="00531227">
          <w:delText>[</w:delText>
        </w:r>
        <w:r w:rsidR="000F3B58" w:rsidDel="00531227">
          <w:delText>CIT</w:delText>
        </w:r>
        <w:r w:rsidR="005E7418" w:rsidDel="00531227">
          <w:delText>E</w:delText>
        </w:r>
        <w:r w:rsidR="000F3B58" w:rsidDel="00531227">
          <w:delText>]</w:delText>
        </w:r>
      </w:del>
      <w:ins w:id="2" w:author="Iturra, Julio" w:date="2025-04-24T16:41:00Z" w16du:dateUtc="2025-04-24T14:41:00Z">
        <w:r w:rsidR="00531227">
          <w:fldChar w:fldCharType="begin"/>
        </w:r>
      </w:ins>
      <w:ins w:id="3" w:author="Iturra, Julio" w:date="2025-04-24T16:42:00Z" w16du:dateUtc="2025-04-24T14:42:00Z">
        <w:r w:rsidR="00531227">
          <w:instrText xml:space="preserve"> ADDIN ZOTERO_ITEM CSL_CITATION {"citationID":"kzkKzWdf","properties":{"formattedCitation":"(Ares, 2020; Helgason &amp; Rehm, 2023, 2024)","plainCitation":"(Ares, 2020; Helgason &amp; Rehm, 2023, 2024)","noteIndex":0},"citationItems":[{"id":14815,"uris":["http://zotero.org/users/5414506/items/U3F22TQP"],"itemData":{"id":14815,"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ins>
      <w:r w:rsidR="00531227">
        <w:fldChar w:fldCharType="separate"/>
      </w:r>
      <w:ins w:id="4" w:author="Iturra, Julio" w:date="2025-04-24T16:42:00Z" w16du:dateUtc="2025-04-24T14:42:00Z">
        <w:r w:rsidR="00531227" w:rsidRPr="00346D99">
          <w:rPr>
            <w:rFonts w:cs="Times New Roman"/>
          </w:rPr>
          <w:t>(Ares, 2020; Helgason &amp; Rehm, 2023, 2024)</w:t>
        </w:r>
      </w:ins>
      <w:ins w:id="5" w:author="Iturra, Julio" w:date="2025-04-24T16:41:00Z" w16du:dateUtc="2025-04-24T14:41:00Z">
        <w:r w:rsidR="00531227">
          <w:fldChar w:fldCharType="end"/>
        </w:r>
      </w:ins>
      <w:r>
        <w:t xml:space="preserve">. </w:t>
      </w:r>
      <w:r w:rsidR="00925A7E">
        <w:t xml:space="preserve">In this context, I argue that a research gap remains regarding how socioeconomic </w:t>
      </w:r>
      <w:r w:rsidR="00925A7E" w:rsidRPr="2BF6615A">
        <w:rPr>
          <w:i/>
          <w:iCs/>
        </w:rPr>
        <w:t xml:space="preserve">changes </w:t>
      </w:r>
      <w:r w:rsidR="00925A7E">
        <w:t>in personal networks shape attitudes toward economic inequality.</w:t>
      </w:r>
      <w:r w:rsidR="235C951E">
        <w:t xml:space="preserve"> </w:t>
      </w:r>
      <w:r w:rsidR="00925A7E">
        <w:t>Specifically, I suggest that network socioeconomic diversity plays a pivotal role, as it represents cross-class embeddedness through ties with family, friends, and acquaintances. These</w:t>
      </w:r>
      <w:r>
        <w:t xml:space="preserve"> </w:t>
      </w:r>
      <w:r w:rsidR="00EC766E">
        <w:t>diverse connections</w:t>
      </w:r>
      <w:r>
        <w:t xml:space="preserve"> </w:t>
      </w:r>
      <w:r w:rsidR="00EC766E">
        <w:t>provide</w:t>
      </w:r>
      <w:r>
        <w:t xml:space="preserve"> access to a broad range of class experiences, contributing to preference formation by exposing individuals to a wider spectrum of </w:t>
      </w:r>
      <w:r w:rsidR="004C3FC9">
        <w:t>experiences</w:t>
      </w:r>
      <w:r>
        <w:t>.</w:t>
      </w:r>
    </w:p>
    <w:p w14:paraId="3B8E2DE3" w14:textId="77777777" w:rsidR="00495609" w:rsidRPr="00D84938" w:rsidRDefault="00390455" w:rsidP="00300FC8">
      <w:r w:rsidRPr="00D84938">
        <w:t>Using longitudinal data from the Chilean Longitudinal Social Survey (ELSOC, 2016–2023) t</w:t>
      </w:r>
      <w:r w:rsidR="006F7BFA" w:rsidRPr="00D84938">
        <w:t xml:space="preserve">his paper </w:t>
      </w:r>
      <w:r w:rsidRPr="00D84938">
        <w:t>aims to scrutinize</w:t>
      </w:r>
      <w:r w:rsidR="006F7BFA" w:rsidRPr="00D84938">
        <w:t xml:space="preserve"> how changes in </w:t>
      </w:r>
      <w:r w:rsidR="00495609" w:rsidRPr="00D84938">
        <w:t xml:space="preserve">the </w:t>
      </w:r>
      <w:r w:rsidR="006F7BFA" w:rsidRPr="00D84938">
        <w:t xml:space="preserve">socioeconomic </w:t>
      </w:r>
      <w:r w:rsidR="00373ACA" w:rsidRPr="00D84938">
        <w:t xml:space="preserve">network </w:t>
      </w:r>
      <w:r w:rsidR="006F7BFA" w:rsidRPr="00D84938">
        <w:t xml:space="preserve">affect </w:t>
      </w:r>
      <w:r w:rsidR="00373ACA" w:rsidRPr="00D84938">
        <w:t xml:space="preserve">changes in </w:t>
      </w:r>
      <w:r w:rsidR="006F7BFA" w:rsidRPr="00D84938">
        <w:t xml:space="preserve">support for market justice principles in Chile. </w:t>
      </w:r>
      <w:r w:rsidR="00373ACA" w:rsidRPr="00D84938">
        <w:t xml:space="preserve">Thus, </w:t>
      </w:r>
      <w:r w:rsidR="006F7BFA" w:rsidRPr="00D84938">
        <w:t>I hypothesize that positive cha</w:t>
      </w:r>
      <w:r w:rsidRPr="00D84938">
        <w:t>nges in</w:t>
      </w:r>
      <w:r w:rsidR="006F7BFA" w:rsidRPr="00D84938">
        <w:t xml:space="preserve"> network diversity</w:t>
      </w:r>
      <w:r w:rsidRPr="00D84938">
        <w:t xml:space="preserve"> will reduce support for market justice principles in the provision of social welfare</w:t>
      </w:r>
      <w:r w:rsidR="006F7BFA" w:rsidRPr="00D84938">
        <w:t xml:space="preserve">. </w:t>
      </w:r>
      <w:r w:rsidR="00CE21D8" w:rsidRPr="00D84938">
        <w:t>D</w:t>
      </w:r>
      <w:r w:rsidR="00120D40" w:rsidRPr="00D84938">
        <w:t xml:space="preserve">espite being one of Latin America’s more prosperous nations, </w:t>
      </w:r>
      <w:r w:rsidR="00CE21D8" w:rsidRPr="00D84938">
        <w:t xml:space="preserve">Chile </w:t>
      </w:r>
      <w:r w:rsidR="00E05965" w:rsidRPr="00D84938">
        <w:t>has</w:t>
      </w:r>
      <w:r w:rsidR="00CE21D8" w:rsidRPr="00D84938">
        <w:t xml:space="preserve"> one of the highest levels of economic inequality </w:t>
      </w:r>
      <w:r w:rsidR="009E495D" w:rsidRPr="00D84938">
        <w:t>in</w:t>
      </w:r>
      <w:r w:rsidR="00CE21D8" w:rsidRPr="00D84938">
        <w:t xml:space="preserve"> the region</w:t>
      </w:r>
      <w:r w:rsidR="009E495D" w:rsidRPr="00D84938">
        <w:t>. At the same time, the institutional architecture of the social policy regime in Chile is characterized as a</w:t>
      </w:r>
      <w:r w:rsidR="00120D40" w:rsidRPr="00D84938">
        <w:t xml:space="preserve"> welfare model heavily reliant on private provision.</w:t>
      </w:r>
      <w:r w:rsidR="00E32AB6" w:rsidRPr="00D84938">
        <w:t xml:space="preserve"> </w:t>
      </w:r>
    </w:p>
    <w:p w14:paraId="7DA118CC" w14:textId="37A52C8D" w:rsidR="009C2BB4" w:rsidRPr="00D84938" w:rsidRDefault="009C2BB4" w:rsidP="00300FC8">
      <w:r w:rsidRPr="00D84938">
        <w:t xml:space="preserve">Against this backdrop, </w:t>
      </w:r>
      <w:r w:rsidR="00796333" w:rsidRPr="00D84938">
        <w:t>the main question of this paper is</w:t>
      </w:r>
      <w:r w:rsidRPr="00D84938">
        <w:t xml:space="preserve">: to what extent do individual changes </w:t>
      </w:r>
      <w:r w:rsidR="00E32AB6" w:rsidRPr="00D84938">
        <w:t xml:space="preserve">in </w:t>
      </w:r>
      <w:r w:rsidR="00EE5B4A" w:rsidRPr="00D84938">
        <w:t xml:space="preserve">socioeconomic network </w:t>
      </w:r>
      <w:r w:rsidRPr="00D84938">
        <w:t xml:space="preserve">diversity influence changes in </w:t>
      </w:r>
      <w:r w:rsidR="00623262" w:rsidRPr="00D84938">
        <w:t>market justice preferences</w:t>
      </w:r>
      <w:r w:rsidRPr="00D84938">
        <w:t xml:space="preserve">? </w:t>
      </w:r>
      <w:r w:rsidR="00EF6B34" w:rsidRPr="00D84938">
        <w:t xml:space="preserve">This study contributes to the literature by providing evidence from </w:t>
      </w:r>
      <w:r w:rsidR="008E5135" w:rsidRPr="00D84938">
        <w:t xml:space="preserve">a </w:t>
      </w:r>
      <w:r w:rsidR="00581BC7" w:rsidRPr="00D84938">
        <w:t>Latin American</w:t>
      </w:r>
      <w:r w:rsidR="008E5135" w:rsidRPr="00D84938">
        <w:t xml:space="preserve"> </w:t>
      </w:r>
      <w:r w:rsidR="00EE5B4A" w:rsidRPr="00D84938">
        <w:t>developing</w:t>
      </w:r>
      <w:r w:rsidR="00EF6B34" w:rsidRPr="00D84938">
        <w:t xml:space="preserve"> </w:t>
      </w:r>
      <w:r w:rsidR="008E5135" w:rsidRPr="00D84938">
        <w:t>country</w:t>
      </w:r>
      <w:r w:rsidR="00EF6B34" w:rsidRPr="00D84938">
        <w:t xml:space="preserve">, emphasizing how socioeconomic </w:t>
      </w:r>
      <w:r w:rsidR="00FA1E8A" w:rsidRPr="00D84938">
        <w:t xml:space="preserve">changes in </w:t>
      </w:r>
      <w:r w:rsidR="00200B85" w:rsidRPr="00D84938">
        <w:t xml:space="preserve">personal networks </w:t>
      </w:r>
      <w:r w:rsidR="00EF6B34" w:rsidRPr="00D84938">
        <w:t xml:space="preserve">shape </w:t>
      </w:r>
      <w:r w:rsidR="006601B4" w:rsidRPr="00D84938">
        <w:t>market justice preferences over time</w:t>
      </w:r>
      <w:r w:rsidR="00EF6B34" w:rsidRPr="00D84938">
        <w:t xml:space="preserve">. </w:t>
      </w:r>
    </w:p>
    <w:p w14:paraId="28BB9A35" w14:textId="3DFD5B2F" w:rsidR="00BB5CF8" w:rsidRPr="00D84938" w:rsidRDefault="00BB5CF8" w:rsidP="00BB5CF8">
      <w:pPr>
        <w:pStyle w:val="Heading1"/>
      </w:pPr>
      <w:r w:rsidRPr="00D84938">
        <w:t xml:space="preserve">Theoretical views on market justice, </w:t>
      </w:r>
      <w:r w:rsidR="00AC34B8" w:rsidRPr="00D84938">
        <w:t xml:space="preserve">the </w:t>
      </w:r>
      <w:r w:rsidRPr="00D84938">
        <w:t xml:space="preserve">socioeconomic </w:t>
      </w:r>
      <w:r w:rsidR="00585377" w:rsidRPr="00D84938">
        <w:t xml:space="preserve">position </w:t>
      </w:r>
      <w:r w:rsidR="00582807" w:rsidRPr="00D84938">
        <w:t>o</w:t>
      </w:r>
      <w:r w:rsidR="00585377" w:rsidRPr="00D84938">
        <w:t>f</w:t>
      </w:r>
      <w:r w:rsidR="00582807" w:rsidRPr="00D84938">
        <w:t xml:space="preserve"> </w:t>
      </w:r>
      <w:r w:rsidR="00585377" w:rsidRPr="00D84938">
        <w:t>individuals</w:t>
      </w:r>
      <w:r w:rsidR="00AC34B8" w:rsidRPr="00D84938">
        <w:t>,</w:t>
      </w:r>
      <w:r w:rsidR="00582807" w:rsidRPr="00D84938">
        <w:t xml:space="preserve"> and </w:t>
      </w:r>
      <w:r w:rsidRPr="00D84938">
        <w:t>social networks</w:t>
      </w:r>
    </w:p>
    <w:p w14:paraId="1523740C" w14:textId="3BCDA03D" w:rsidR="002632A2" w:rsidRPr="00D84938" w:rsidRDefault="00DF1960" w:rsidP="00BB5CF8">
      <w:pPr>
        <w:pStyle w:val="Heading2"/>
      </w:pPr>
      <w:bookmarkStart w:id="6" w:name="_8dx9y4ntxqh" w:colFirst="0" w:colLast="0"/>
      <w:bookmarkEnd w:id="6"/>
      <w:r w:rsidRPr="00D84938">
        <w:t xml:space="preserve">Inequality and </w:t>
      </w:r>
      <w:r w:rsidR="00606669" w:rsidRPr="00D84938">
        <w:t xml:space="preserve">market justice </w:t>
      </w:r>
      <w:r w:rsidRPr="00D84938">
        <w:t>preferences</w:t>
      </w:r>
    </w:p>
    <w:p w14:paraId="15237413" w14:textId="792BCEFD" w:rsidR="002632A2" w:rsidRPr="00D84938" w:rsidRDefault="00435862">
      <w:r>
        <w:t xml:space="preserve">While redistribution in market societies mainly focuses on the capacity </w:t>
      </w:r>
      <w:r w:rsidR="00FB339D">
        <w:t xml:space="preserve">of the state </w:t>
      </w:r>
      <w:r>
        <w:t xml:space="preserve">to reallocate resources from those in more advantageous positions to those in greater </w:t>
      </w:r>
      <w:r>
        <w:lastRenderedPageBreak/>
        <w:t xml:space="preserve">vulnerability, market </w:t>
      </w:r>
      <w:r w:rsidR="003D18C2">
        <w:t xml:space="preserve">institutions also </w:t>
      </w:r>
      <w:r>
        <w:t>play</w:t>
      </w:r>
      <w:r w:rsidR="003D18C2">
        <w:t xml:space="preserve"> </w:t>
      </w:r>
      <w:r>
        <w:t xml:space="preserve">a role in </w:t>
      </w:r>
      <w:r w:rsidR="003D18C2">
        <w:t xml:space="preserve">shaping the distribution of economic resources </w:t>
      </w:r>
      <w:r>
        <w:fldChar w:fldCharType="begin"/>
      </w:r>
      <w:r>
        <w:instrText xml:space="preserve"> ADDIN ZOTERO_ITEM CSL_CITATION {"citationID":"iO9KwCGS","properties":{"formattedCitation":"(Koos &amp; Sachweh, 2019; Lindh &amp; McCall, 2020)","plainCitation":"(Koos &amp; Sachweh, 2019; Lindh &amp; McCall, 2020)","noteIndex":0},"citationItems":[{"id":3210,"uris":["http://zotero.org/users/5414506/items/QLAEJ2NX"],"itemData":{"id":3210,"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fldChar w:fldCharType="separate"/>
      </w:r>
      <w:r w:rsidR="00224919">
        <w:t>(Koos &amp; Sachweh, 2019; Lindh &amp; McCall, 2020)</w:t>
      </w:r>
      <w:r>
        <w:fldChar w:fldCharType="end"/>
      </w:r>
      <w:r>
        <w:t xml:space="preserve">. </w:t>
      </w:r>
      <w:r w:rsidR="002E340F">
        <w:t xml:space="preserve">Hereby, </w:t>
      </w:r>
      <w:r w:rsidR="00656E18">
        <w:t xml:space="preserve">the legitimacy of resource allocation based on market principles has been referred to in the literature as </w:t>
      </w:r>
      <w:r w:rsidR="00656E18" w:rsidRPr="2BF6615A">
        <w:rPr>
          <w:i/>
          <w:iCs/>
        </w:rPr>
        <w:t>market justice</w:t>
      </w:r>
      <w:r w:rsidR="00656E18">
        <w:t>.</w:t>
      </w:r>
      <w:r w:rsidR="00CA3F07">
        <w:t xml:space="preserve"> </w:t>
      </w:r>
      <w:r w:rsidR="00654E11">
        <w:t xml:space="preserve">In his seminal work, </w:t>
      </w:r>
      <w:r w:rsidR="00DA753A">
        <w:t>Lane</w:t>
      </w:r>
      <w:r w:rsidR="00654E11">
        <w:t xml:space="preserve"> </w:t>
      </w:r>
      <w:r>
        <w:fldChar w:fldCharType="begin"/>
      </w:r>
      <w:r>
        <w:instrText xml:space="preserve"> ADDIN ZOTERO_ITEM CSL_CITATION {"citationID":"WRhDoJnA","properties":{"formattedCitation":"(1986)","plainCitation":"(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label":"page","suppress-author":true}],"schema":"https://github.com/citation-style-language/schema/raw/master/csl-citation.json"} </w:instrText>
      </w:r>
      <w:r>
        <w:fldChar w:fldCharType="separate"/>
      </w:r>
      <w:r w:rsidR="00251673">
        <w:t>(1986)</w:t>
      </w:r>
      <w:r>
        <w:fldChar w:fldCharType="end"/>
      </w:r>
      <w:r w:rsidR="00DA753A">
        <w:t xml:space="preserve"> defines </w:t>
      </w:r>
      <w:r w:rsidR="00DA753A" w:rsidRPr="2BF6615A">
        <w:rPr>
          <w:i/>
          <w:iCs/>
        </w:rPr>
        <w:t>market justice</w:t>
      </w:r>
      <w:r w:rsidR="00DA753A">
        <w:t xml:space="preserve"> as a </w:t>
      </w:r>
      <w:r w:rsidR="00A330AB">
        <w:t xml:space="preserve">distributive principle </w:t>
      </w:r>
      <w:r w:rsidR="00DA753A">
        <w:t xml:space="preserve">that </w:t>
      </w:r>
      <w:r w:rsidR="00A330AB">
        <w:t>mainly focuses on</w:t>
      </w:r>
      <w:r w:rsidR="00DA753A">
        <w:t xml:space="preserve"> rewards based on "earned deserts"</w:t>
      </w:r>
      <w:r w:rsidR="002D3EAE">
        <w:t xml:space="preserve">. At the same time, this contrasts with </w:t>
      </w:r>
      <w:r w:rsidR="00DA753A">
        <w:t xml:space="preserve">political justice, </w:t>
      </w:r>
      <w:r w:rsidR="00B42A4F">
        <w:t xml:space="preserve">more closely </w:t>
      </w:r>
      <w:r w:rsidR="009E777A">
        <w:t>related</w:t>
      </w:r>
      <w:r w:rsidR="00B42A4F">
        <w:t xml:space="preserve"> to </w:t>
      </w:r>
      <w:r w:rsidR="00EA5BED">
        <w:t xml:space="preserve">the social policy </w:t>
      </w:r>
      <w:r w:rsidR="006E6BEC">
        <w:t>architecture</w:t>
      </w:r>
      <w:r w:rsidR="00B42A4F">
        <w:t xml:space="preserve"> that prioritize</w:t>
      </w:r>
      <w:r w:rsidR="00EA5BED">
        <w:t>s</w:t>
      </w:r>
      <w:r w:rsidR="00DA753A">
        <w:t xml:space="preserve"> </w:t>
      </w:r>
      <w:r w:rsidR="00B42A4F">
        <w:t xml:space="preserve">the principles of </w:t>
      </w:r>
      <w:r w:rsidR="00DA753A">
        <w:t>equality and need.</w:t>
      </w:r>
      <w:r w:rsidR="00D56E52">
        <w:t xml:space="preserve"> In this line, he</w:t>
      </w:r>
      <w:r w:rsidR="00DA753A">
        <w:t xml:space="preserve"> argues that individuals </w:t>
      </w:r>
      <w:r w:rsidR="00193B0F">
        <w:t>perceive</w:t>
      </w:r>
      <w:r w:rsidR="00DA753A">
        <w:t xml:space="preserve"> market outcomes as fair </w:t>
      </w:r>
      <w:r w:rsidR="6ED4105B">
        <w:t>because they</w:t>
      </w:r>
      <w:r w:rsidR="00DA753A">
        <w:t xml:space="preserve"> </w:t>
      </w:r>
      <w:r w:rsidR="0075477A">
        <w:t>are directly linked to</w:t>
      </w:r>
      <w:r w:rsidR="00DA753A">
        <w:t xml:space="preserve"> </w:t>
      </w:r>
      <w:r w:rsidR="00B42A4F">
        <w:t>individual</w:t>
      </w:r>
      <w:r w:rsidR="00DA753A">
        <w:t xml:space="preserve"> effort, </w:t>
      </w:r>
      <w:r w:rsidR="004A3962">
        <w:t>which in turn reinforces the</w:t>
      </w:r>
      <w:r w:rsidR="00DA753A">
        <w:t xml:space="preserve"> </w:t>
      </w:r>
      <w:r w:rsidR="004A3962">
        <w:t>importance</w:t>
      </w:r>
      <w:r w:rsidR="00DA753A">
        <w:t xml:space="preserve"> </w:t>
      </w:r>
      <w:r w:rsidR="00C01EA4">
        <w:t xml:space="preserve">of </w:t>
      </w:r>
      <w:r w:rsidR="004A3962">
        <w:t>self-reliance and individual responsibility</w:t>
      </w:r>
      <w:r w:rsidR="0048346B">
        <w:t xml:space="preserve"> </w:t>
      </w:r>
      <w:r>
        <w:fldChar w:fldCharType="begin"/>
      </w:r>
      <w:r>
        <w:instrText xml:space="preserve"> ADDIN ZOTERO_ITEM CSL_CITATION {"citationID":"pvJNscLo","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fldChar w:fldCharType="separate"/>
      </w:r>
      <w:r w:rsidR="00251673">
        <w:t>(Lane, 1986)</w:t>
      </w:r>
      <w:r>
        <w:fldChar w:fldCharType="end"/>
      </w:r>
      <w:r w:rsidR="00C07171">
        <w:t xml:space="preserve">. </w:t>
      </w:r>
      <w:r w:rsidR="004B6B95">
        <w:t>These</w:t>
      </w:r>
      <w:r w:rsidR="003B68A1">
        <w:t xml:space="preserve"> principles</w:t>
      </w:r>
      <w:r w:rsidR="00DA753A">
        <w:t xml:space="preserve"> </w:t>
      </w:r>
      <w:r w:rsidR="00EF1093">
        <w:t>advocate</w:t>
      </w:r>
      <w:r w:rsidR="00DA753A">
        <w:t xml:space="preserve"> efficiency through competition, minimal government intervention, and voluntary </w:t>
      </w:r>
      <w:r w:rsidR="007742D3">
        <w:t xml:space="preserve">asset </w:t>
      </w:r>
      <w:r w:rsidR="00D0326C">
        <w:t>exchange</w:t>
      </w:r>
      <w:r w:rsidR="00DA753A">
        <w:t xml:space="preserve">. Additionally, market justice underscores the protection of individual rights, particularly </w:t>
      </w:r>
      <w:r w:rsidR="0071585F">
        <w:t xml:space="preserve">those related </w:t>
      </w:r>
      <w:r w:rsidR="003557EE">
        <w:t xml:space="preserve">to </w:t>
      </w:r>
      <w:r w:rsidR="0071585F">
        <w:t xml:space="preserve">private </w:t>
      </w:r>
      <w:r w:rsidR="00DA753A">
        <w:t>property, allowing individuals to control resources and benefit from their labor.</w:t>
      </w:r>
    </w:p>
    <w:p w14:paraId="52565E32" w14:textId="35D73BC5" w:rsidR="008A07BB" w:rsidRPr="00D84938" w:rsidRDefault="006500E8" w:rsidP="007F287E">
      <w:bookmarkStart w:id="7" w:name="_p4j03qdkz5hc" w:colFirst="0" w:colLast="0"/>
      <w:bookmarkEnd w:id="7"/>
      <w:r w:rsidRPr="00D84938">
        <w:t xml:space="preserve">Theoretically, </w:t>
      </w:r>
      <w:r w:rsidR="000908CF" w:rsidRPr="00D84938">
        <w:t xml:space="preserve">I conceive </w:t>
      </w:r>
      <w:r w:rsidRPr="00D84938">
        <w:rPr>
          <w:i/>
          <w:iCs/>
        </w:rPr>
        <w:t>market justice</w:t>
      </w:r>
      <w:r w:rsidRPr="00D84938">
        <w:t xml:space="preserve"> preferences </w:t>
      </w:r>
      <w:r w:rsidR="003C07E9" w:rsidRPr="00D84938">
        <w:t xml:space="preserve">as </w:t>
      </w:r>
      <w:r w:rsidRPr="00D84938">
        <w:t xml:space="preserve">individual beliefs that </w:t>
      </w:r>
      <w:r w:rsidR="005C333F" w:rsidRPr="00D84938">
        <w:t xml:space="preserve">legitimate </w:t>
      </w:r>
      <w:r w:rsidRPr="00D84938">
        <w:t xml:space="preserve">inequalities associated with market outcomes, such as wage </w:t>
      </w:r>
      <w:r w:rsidR="00E9496E" w:rsidRPr="00D84938">
        <w:t>inequality</w:t>
      </w:r>
      <w:r w:rsidRPr="00D84938">
        <w:t xml:space="preserve"> among groups or </w:t>
      </w:r>
      <w:r w:rsidR="005C333F" w:rsidRPr="00D84938">
        <w:t xml:space="preserve">unequal </w:t>
      </w:r>
      <w:r w:rsidRPr="00D84938">
        <w:t xml:space="preserve">access to welfare services </w:t>
      </w:r>
      <w:r w:rsidR="005C333F" w:rsidRPr="00D84938">
        <w:t xml:space="preserve">based on </w:t>
      </w:r>
      <w:r w:rsidRPr="00D84938">
        <w:t>personal income</w:t>
      </w:r>
      <w:r w:rsidR="008A07BB" w:rsidRPr="00D84938">
        <w:t xml:space="preserve"> </w:t>
      </w:r>
      <w:r w:rsidR="00DE1C55" w:rsidRPr="00D84938">
        <w:fldChar w:fldCharType="begin"/>
      </w:r>
      <w:r w:rsidR="00351642" w:rsidRPr="00D84938">
        <w:instrText xml:space="preserve"> ADDIN ZOTERO_ITEM CSL_CITATION {"citationID":"iXeLzIqL","properties":{"formattedCitation":"(Kluegel et al., 1999)","plainCitation":"(Kluegel et al., 1999)","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DE1C55" w:rsidRPr="00D84938">
        <w:fldChar w:fldCharType="separate"/>
      </w:r>
      <w:r w:rsidR="000849CF" w:rsidRPr="00D84938">
        <w:t>(Kluegel et al., 1999)</w:t>
      </w:r>
      <w:r w:rsidR="00DE1C55" w:rsidRPr="00D84938">
        <w:fldChar w:fldCharType="end"/>
      </w:r>
      <w:r w:rsidR="008A07BB" w:rsidRPr="00D84938">
        <w:t>.</w:t>
      </w:r>
      <w:r w:rsidR="00F43EBC" w:rsidRPr="00D84938">
        <w:t xml:space="preserve"> </w:t>
      </w:r>
      <w:r w:rsidR="00BE5131" w:rsidRPr="00D84938">
        <w:t xml:space="preserve">In this sense, the </w:t>
      </w:r>
      <w:r w:rsidR="008A07BB" w:rsidRPr="00D84938">
        <w:t xml:space="preserve">market </w:t>
      </w:r>
      <w:r w:rsidR="008C0CAD" w:rsidRPr="00D84938">
        <w:t>is understood as a</w:t>
      </w:r>
      <w:r w:rsidR="008A07BB" w:rsidRPr="00D84938">
        <w:t xml:space="preserve"> self-regulating arena, </w:t>
      </w:r>
      <w:r w:rsidR="00B145F6" w:rsidRPr="00D84938">
        <w:t xml:space="preserve">which </w:t>
      </w:r>
      <w:r w:rsidR="007F3D8C" w:rsidRPr="00D84938">
        <w:t>coordinates</w:t>
      </w:r>
      <w:r w:rsidR="00B145F6" w:rsidRPr="00D84938">
        <w:t xml:space="preserve"> </w:t>
      </w:r>
      <w:r w:rsidR="008A07BB" w:rsidRPr="00D84938">
        <w:t>economic exchanges based on supply and demand, where rewards are distributed according to individual contributions and efforts</w:t>
      </w:r>
      <w:r w:rsidR="002F585A" w:rsidRPr="00D84938">
        <w:t xml:space="preserve"> </w:t>
      </w:r>
      <w:r w:rsidR="002F585A" w:rsidRPr="00D84938">
        <w:fldChar w:fldCharType="begin"/>
      </w:r>
      <w:r w:rsidR="00351642" w:rsidRPr="00D84938">
        <w:instrText xml:space="preserve"> ADDIN ZOTERO_ITEM CSL_CITATION {"citationID":"RbzS27Ng","properties":{"formattedCitation":"(Kluegel &amp; Smith, 1981)","plainCitation":"(Kluegel &amp; Smith, 1981)","noteIndex":0},"citationItems":[{"id":505,"uris":["http://zotero.org/users/5414506/items/KIMIFBAN"],"itemData":{"id":505,"type":"article-journal","container-title":"Annual Review of Sociology","page":"29-56","title":"Beliefs About Stratification","author":[{"family":"Kluegel","given":"James R."},{"family":"Smith","given":"Eliot R."}],"issued":{"date-parts":[["1981"]]},"citation-key":"kluegel_beliefs_1981"}}],"schema":"https://github.com/citation-style-language/schema/raw/master/csl-citation.json"} </w:instrText>
      </w:r>
      <w:r w:rsidR="002F585A" w:rsidRPr="00D84938">
        <w:fldChar w:fldCharType="separate"/>
      </w:r>
      <w:r w:rsidR="00224919" w:rsidRPr="00D84938">
        <w:t>(Kluegel &amp; Smith, 1981)</w:t>
      </w:r>
      <w:r w:rsidR="002F585A" w:rsidRPr="00D84938">
        <w:fldChar w:fldCharType="end"/>
      </w:r>
      <w:r w:rsidR="008A07BB" w:rsidRPr="00D84938">
        <w:t xml:space="preserve">. This idea is grounded in the belief that the market promotes procedural fairness, where everyone has equal opportunities to compete, yet </w:t>
      </w:r>
      <w:r w:rsidR="005C30EC" w:rsidRPr="00D84938">
        <w:t>individual capabilities determine the outcomes</w:t>
      </w:r>
      <w:r w:rsidR="008A07BB" w:rsidRPr="00D84938">
        <w:t xml:space="preserve"> </w:t>
      </w:r>
      <w:r w:rsidR="000B6BB8" w:rsidRPr="00D84938">
        <w:fldChar w:fldCharType="begin"/>
      </w:r>
      <w:r w:rsidR="00351642" w:rsidRPr="00D84938">
        <w:instrText xml:space="preserve"> ADDIN ZOTERO_ITEM CSL_CITATION {"citationID":"i0OlqZ2z","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sidRPr="00D84938">
        <w:fldChar w:fldCharType="separate"/>
      </w:r>
      <w:r w:rsidR="00251673" w:rsidRPr="00D84938">
        <w:t>(Lane, 1986)</w:t>
      </w:r>
      <w:r w:rsidR="000B6BB8" w:rsidRPr="00D84938">
        <w:fldChar w:fldCharType="end"/>
      </w:r>
      <w:r w:rsidR="008A07BB" w:rsidRPr="00D84938">
        <w:t xml:space="preserve">. Unlike systems based on political justice, which emphasize equality and need, market justice is seen as a process where </w:t>
      </w:r>
      <w:r w:rsidR="00B145F6" w:rsidRPr="00D84938">
        <w:t>just</w:t>
      </w:r>
      <w:r w:rsidR="00B81C70" w:rsidRPr="00D84938">
        <w:t xml:space="preserve"> outcomes are </w:t>
      </w:r>
      <w:r w:rsidR="008A07BB" w:rsidRPr="00D84938">
        <w:t xml:space="preserve">achieved through the fair competition of agents </w:t>
      </w:r>
      <w:r w:rsidR="000B6BB8" w:rsidRPr="00D84938">
        <w:fldChar w:fldCharType="begin"/>
      </w:r>
      <w:r w:rsidR="00351642" w:rsidRPr="00D84938">
        <w:instrText xml:space="preserve"> ADDIN ZOTERO_ITEM CSL_CITATION {"citationID":"pHDMrZtm","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sidRPr="00D84938">
        <w:fldChar w:fldCharType="separate"/>
      </w:r>
      <w:r w:rsidR="00251673" w:rsidRPr="00D84938">
        <w:t>(Lane, 1986)</w:t>
      </w:r>
      <w:r w:rsidR="000B6BB8" w:rsidRPr="00D84938">
        <w:fldChar w:fldCharType="end"/>
      </w:r>
      <w:r w:rsidR="008A07BB" w:rsidRPr="00D84938">
        <w:t xml:space="preserve">. This notion of justice stems from the </w:t>
      </w:r>
      <w:r w:rsidR="00D45F27" w:rsidRPr="00D84938">
        <w:t>assumption</w:t>
      </w:r>
      <w:r w:rsidR="008A07BB" w:rsidRPr="00D84938">
        <w:t xml:space="preserve"> that outcomes are deserved, as they reflect </w:t>
      </w:r>
      <w:r w:rsidR="00F4214D" w:rsidRPr="00D84938">
        <w:t>individual</w:t>
      </w:r>
      <w:r w:rsidR="008A07BB" w:rsidRPr="00D84938">
        <w:t xml:space="preserve"> effort</w:t>
      </w:r>
      <w:r w:rsidR="00F4214D" w:rsidRPr="00D84938">
        <w:t xml:space="preserve"> and ability</w:t>
      </w:r>
      <w:r w:rsidR="008A07BB" w:rsidRPr="00D84938">
        <w:t>, fostering a sense of fairness</w:t>
      </w:r>
      <w:r w:rsidR="00227DD4" w:rsidRPr="00D84938">
        <w:t xml:space="preserve"> </w:t>
      </w:r>
      <w:r w:rsidR="00147FCE" w:rsidRPr="00D84938">
        <w:fldChar w:fldCharType="begin"/>
      </w:r>
      <w:r w:rsidR="00351642" w:rsidRPr="00D84938">
        <w:instrText xml:space="preserve"> ADDIN ZOTERO_ITEM CSL_CITATION {"citationID":"FyyZiXYq","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147FCE" w:rsidRPr="00D84938">
        <w:fldChar w:fldCharType="separate"/>
      </w:r>
      <w:r w:rsidR="00251673" w:rsidRPr="00D84938">
        <w:t>(Svallfors, 2007)</w:t>
      </w:r>
      <w:r w:rsidR="00147FCE" w:rsidRPr="00D84938">
        <w:fldChar w:fldCharType="end"/>
      </w:r>
      <w:r w:rsidR="008A07BB" w:rsidRPr="00D84938">
        <w:t xml:space="preserve">. However, achieving perceived fairness depends on maintaining open and responsive systems, where </w:t>
      </w:r>
      <w:r w:rsidR="001C22F5" w:rsidRPr="00D84938">
        <w:t xml:space="preserve">equal opportunities </w:t>
      </w:r>
      <w:r w:rsidR="002721C9" w:rsidRPr="00D84938">
        <w:t>are</w:t>
      </w:r>
      <w:r w:rsidR="001C22F5" w:rsidRPr="00D84938">
        <w:t xml:space="preserve"> a precondition</w:t>
      </w:r>
      <w:r w:rsidR="00E95892" w:rsidRPr="00D84938">
        <w:t xml:space="preserve"> for an outcome to be considered just</w:t>
      </w:r>
      <w:r w:rsidR="00825DF9" w:rsidRPr="00D84938">
        <w:t xml:space="preserve"> </w:t>
      </w:r>
      <w:r w:rsidR="0075355D" w:rsidRPr="00D84938">
        <w:fldChar w:fldCharType="begin"/>
      </w:r>
      <w:r w:rsidR="00351642" w:rsidRPr="00D84938">
        <w:instrText xml:space="preserve"> ADDIN ZOTERO_ITEM CSL_CITATION {"citationID":"Saq1x4Xh","properties":{"formattedCitation":"(Kluegel et al., 1999)","plainCitation":"(Kluegel et al., 1999)","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75355D" w:rsidRPr="00D84938">
        <w:fldChar w:fldCharType="separate"/>
      </w:r>
      <w:r w:rsidR="00251673" w:rsidRPr="00D84938">
        <w:t>(Kluegel et al., 1999)</w:t>
      </w:r>
      <w:r w:rsidR="0075355D" w:rsidRPr="00D84938">
        <w:fldChar w:fldCharType="end"/>
      </w:r>
      <w:r w:rsidR="008A07BB" w:rsidRPr="00D84938">
        <w:t xml:space="preserve">. Through this lens, inequalities are accepted—even seen as necessary—because they incentivize innovation and productivity, reinforcing societal prosperity by rewarding individual achievements and self-responsibility </w:t>
      </w:r>
      <w:r w:rsidR="00023F2B" w:rsidRPr="00D84938">
        <w:fldChar w:fldCharType="begin"/>
      </w:r>
      <w:r w:rsidR="00351642" w:rsidRPr="00D84938">
        <w:instrText xml:space="preserve"> ADDIN ZOTERO_ITEM CSL_CITATION {"citationID":"5heDjxaV","properties":{"formattedCitation":"(Castillo, Madero-Cabib, &amp; Salamovich, 2013)","plainCitation":"(Castillo, Madero-Cabib, &amp; Salamovich, 2013)","noteIndex":0},"citationItems":[{"id":718,"uris":["http://zotero.org/users/5414506/items/HJXYCW95"],"itemData":{"id":718,"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schema":"https://github.com/citation-style-language/schema/raw/master/csl-citation.json"} </w:instrText>
      </w:r>
      <w:r w:rsidR="00023F2B" w:rsidRPr="00D84938">
        <w:fldChar w:fldCharType="separate"/>
      </w:r>
      <w:r w:rsidR="00224919" w:rsidRPr="00D84938">
        <w:t>(Castillo, Madero-Cabib, &amp; Salamovich, 2013)</w:t>
      </w:r>
      <w:r w:rsidR="00023F2B" w:rsidRPr="00D84938">
        <w:fldChar w:fldCharType="end"/>
      </w:r>
      <w:r w:rsidR="008A07BB" w:rsidRPr="00D84938">
        <w:t>. Thus, market justice values individual responsibility, linking economic rewards to personal contributions rather than redistributive mechanisms</w:t>
      </w:r>
      <w:r w:rsidR="00B77F22" w:rsidRPr="00D84938">
        <w:t xml:space="preserve"> based on the principles of equality and need</w:t>
      </w:r>
      <w:r w:rsidR="008A07BB" w:rsidRPr="00D84938">
        <w:t>.</w:t>
      </w:r>
    </w:p>
    <w:p w14:paraId="0CAE66FE" w14:textId="0143D4E6" w:rsidR="00C9465E" w:rsidRPr="00D84938" w:rsidRDefault="008F1F86" w:rsidP="000E363E">
      <w:r w:rsidRPr="00D84938">
        <w:t xml:space="preserve">Research in empirical distributive justice has </w:t>
      </w:r>
      <w:r w:rsidR="00CC4FB2">
        <w:t>diversely</w:t>
      </w:r>
      <w:r w:rsidR="00CC4FB2" w:rsidRPr="00D84938">
        <w:t xml:space="preserve"> </w:t>
      </w:r>
      <w:r w:rsidRPr="00D84938">
        <w:t xml:space="preserve">addressed the study of the justification of economic inequality. In this landscape, </w:t>
      </w:r>
      <w:r w:rsidR="0057476B" w:rsidRPr="00D84938">
        <w:t>one line of research is</w:t>
      </w:r>
      <w:r w:rsidRPr="00D84938">
        <w:t xml:space="preserve"> the literature on the justification of wage inequality based </w:t>
      </w:r>
      <w:r w:rsidR="00B91AE4" w:rsidRPr="00D84938">
        <w:t xml:space="preserve">on </w:t>
      </w:r>
      <w:r w:rsidR="007B29EC" w:rsidRPr="00D84938">
        <w:t xml:space="preserve">salary gaps between occupations </w:t>
      </w:r>
      <w:r w:rsidR="006621E1" w:rsidRPr="00D84938">
        <w:fldChar w:fldCharType="begin"/>
      </w:r>
      <w:r w:rsidR="00351642" w:rsidRPr="00D84938">
        <w:instrText xml:space="preserve"> ADDIN ZOTERO_ITEM CSL_CITATION {"citationID":"puXPWjaE","properties":{"formattedCitation":"(Jasso, 1978; Kelley &amp; Evans, 1993; Osberg &amp; Smeeding, 2006; Wegener, 1987)","plainCitation":"(Jasso, 1978; Kelley &amp; Evans, 1993; Osberg &amp; Smeeding, 2006; Wegener, 1987)","noteIndex":0},"citationItems":[{"id":640,"uris":["http://zotero.org/users/5414506/items/ISRFCJLK"],"itemData":{"id":640,"type":"article-journal","abstract":"This paper describes a new specification of the justice evaluation function. It predicts precisely and unambiguously the kind of injustice (i.e., underreward or overreward) and the degree of injustice associated with given departures from perfect justice. The new justice evaluation function was inducted from extensive analyses of survey data on the perceived justice or injustice of earnings. It is directly generalizable to cover all socially distributed goods, and hence I propose it as a candidate for a universal Law of Justice Evaluation in distributional matters. Finally, I suggest that such a Law of Justice Evaluation performs one of the three tasks essential to a scientific theory of distributive justice.","container-title":"American Journal of Sociology","ISSN":"0002-9602","issue":"6","note":"publisher: University of Chicago Press","page":"1398-1419","source":"JSTOR","title":"On the Justice of Earnings: A New Specification of the Justice Evaluation Function","title-short":"On the Justice of Earnings","volume":"83","author":[{"family":"Jasso","given":"Guillermina"}],"issued":{"date-parts":[["1978"]]},"citation-key":"jasso_justice_1978"}},{"id":923,"uris":["http://zotero.org/users/5414506/items/SZUH6RQ7"],"itemData":{"id":923,"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container-title":"American Journal of Sociology","ISSN":"00029602, 15375390","issue":"1","page":"75-125","title":"The legitimation of inequality: Occupational earnings in nine nations","volume":"99","author":[{"family":"Kelley","given":"Jonathan"},{"family":"Evans","given":"M.D.R."}],"issued":{"date-parts":[["1993"]]},"citation-key":"kelley_legitimation_1993"}},{"id":790,"uris":["http://zotero.org/users/5414506/items/AFVBXB4C"],"itemData":{"id":790,"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 1. Less awareness concerning the extent of inequality at the top of the income distribution in America 2. More polarization in attitudes among Americans 3. Similar preferences for “leveling down” at the top of the earnings distribution in the United States, but also 4. Less concern for reducing differentials at the bottom of the distribution","container-title":"American Sociological Review","DOI":"10.1177/000312240607100305","ISSN":"0003-1224","issue":"3","page":"450-473","title":"“Fair” Inequality? Attitudes toward Pay Differentials: The United States in Comparative Perspective","volume":"71","author":[{"family":"Osberg","given":"Lars"},{"family":"Smeeding","given":"Timothy"}],"issued":{"date-parts":[["2006"]]},"citation-key":"osberg_fair_2006"}},{"id":550,"uris":["http://zotero.org/users/5414506/items/YTN2EG5Z"],"itemData":{"id":550,"type":"article-journal","abstract":"[The paper deals with the perception of social inequalities and their consequences for illusory judgments on distributive justice. Drawing on several empirical studies on subjective social hierarchy scaling, the major part of the article is concerned with regularities in the perceptual basis of justice evaluations. In particular, it is demonstrated that the perception of social status and reward hierarchies are relative to the location an observer occupies within these hierarchies.]","archive":"JSTOR","container-title":"European Sociological Review","ISSN":"02667215, 14682672","issue":"1","page":"1-13","title":"The Illusion of Distributive Justice","volume":"3","author":[{"family":"Wegener","given":"Bernd"}],"issued":{"date-parts":[["1987"]]},"citation-key":"wegener_illusion_1987"}}],"schema":"https://github.com/citation-style-language/schema/raw/master/csl-citation.json"} </w:instrText>
      </w:r>
      <w:r w:rsidR="006621E1" w:rsidRPr="00D84938">
        <w:fldChar w:fldCharType="separate"/>
      </w:r>
      <w:r w:rsidR="00224919" w:rsidRPr="00D84938">
        <w:t>(Jasso, 1978; Kelley &amp; Evans, 1993; Osberg &amp; Smeeding, 2006; Wegener, 1987)</w:t>
      </w:r>
      <w:r w:rsidR="006621E1" w:rsidRPr="00D84938">
        <w:fldChar w:fldCharType="end"/>
      </w:r>
      <w:r w:rsidR="003339E4" w:rsidRPr="00D84938">
        <w:t xml:space="preserve">. </w:t>
      </w:r>
      <w:r w:rsidR="006C18F8" w:rsidRPr="00D84938">
        <w:t xml:space="preserve">Additionally, </w:t>
      </w:r>
      <w:r w:rsidR="00B34904" w:rsidRPr="00D84938">
        <w:t>another</w:t>
      </w:r>
      <w:r w:rsidR="006C18F8" w:rsidRPr="00D84938">
        <w:t xml:space="preserve"> part of the literature has </w:t>
      </w:r>
      <w:r w:rsidR="002807F9" w:rsidRPr="00D84938">
        <w:t>underscored</w:t>
      </w:r>
      <w:r w:rsidR="006C18F8" w:rsidRPr="00D84938">
        <w:t xml:space="preserve"> </w:t>
      </w:r>
      <w:r w:rsidR="00D61CA0" w:rsidRPr="00D84938">
        <w:t>how the</w:t>
      </w:r>
      <w:r w:rsidR="00365CAB" w:rsidRPr="00D84938">
        <w:t xml:space="preserve"> </w:t>
      </w:r>
      <w:r w:rsidR="00A912A6" w:rsidRPr="00D84938">
        <w:t>market justice principles</w:t>
      </w:r>
      <w:r w:rsidR="00365CAB" w:rsidRPr="00D84938">
        <w:t xml:space="preserve"> </w:t>
      </w:r>
      <w:r w:rsidR="00A912A6" w:rsidRPr="00D84938">
        <w:t xml:space="preserve">permeate other </w:t>
      </w:r>
      <w:r w:rsidR="007A78A8" w:rsidRPr="00D84938">
        <w:t>spheres of society</w:t>
      </w:r>
      <w:r w:rsidR="00365CAB" w:rsidRPr="00D84938">
        <w:t xml:space="preserve">, </w:t>
      </w:r>
      <w:r w:rsidR="00D61CA0" w:rsidRPr="00D84938">
        <w:t xml:space="preserve">such </w:t>
      </w:r>
      <w:r w:rsidR="00470084" w:rsidRPr="00D84938">
        <w:t xml:space="preserve">as the legitimacy </w:t>
      </w:r>
      <w:r w:rsidR="006A6555" w:rsidRPr="00D84938">
        <w:t>of</w:t>
      </w:r>
      <w:r w:rsidR="00470084" w:rsidRPr="00D84938">
        <w:t xml:space="preserve"> how</w:t>
      </w:r>
      <w:r w:rsidR="00365CAB" w:rsidRPr="00D84938">
        <w:t xml:space="preserve"> </w:t>
      </w:r>
      <w:r w:rsidR="00C555FD" w:rsidRPr="00D84938">
        <w:t>market outcomes</w:t>
      </w:r>
      <w:r w:rsidR="00365CAB" w:rsidRPr="00D84938">
        <w:t xml:space="preserve"> </w:t>
      </w:r>
      <w:r w:rsidR="00470084" w:rsidRPr="00D84938">
        <w:t>(e.g.</w:t>
      </w:r>
      <w:ins w:id="8" w:author="Iturra, Julio" w:date="2025-04-24T16:42:00Z" w16du:dateUtc="2025-04-24T14:42:00Z">
        <w:r w:rsidR="001379FE">
          <w:t>,</w:t>
        </w:r>
      </w:ins>
      <w:r w:rsidR="00470084" w:rsidRPr="00D84938">
        <w:t xml:space="preserve"> wages) </w:t>
      </w:r>
      <w:r w:rsidR="00F23EA4" w:rsidRPr="00D84938">
        <w:t>are</w:t>
      </w:r>
      <w:r w:rsidR="00365CAB" w:rsidRPr="00D84938">
        <w:t xml:space="preserve"> transferred to </w:t>
      </w:r>
      <w:r w:rsidR="00CF3A3A" w:rsidRPr="00D84938">
        <w:t>other social domains</w:t>
      </w:r>
      <w:r w:rsidR="00365CAB" w:rsidRPr="00D84938">
        <w:t xml:space="preserve">, such as </w:t>
      </w:r>
      <w:r w:rsidR="00D00A4F" w:rsidRPr="00D84938">
        <w:t xml:space="preserve">income-based </w:t>
      </w:r>
      <w:r w:rsidR="00365CAB" w:rsidRPr="00D84938">
        <w:t xml:space="preserve">access to </w:t>
      </w:r>
      <w:r w:rsidR="002E49F1" w:rsidRPr="00D84938">
        <w:t>welfare</w:t>
      </w:r>
      <w:ins w:id="9" w:author="Iturra, Julio" w:date="2025-04-24T16:42:00Z" w16du:dateUtc="2025-04-24T14:42:00Z">
        <w:r w:rsidR="00B53592">
          <w:t>,</w:t>
        </w:r>
      </w:ins>
      <w:r w:rsidR="002E49F1" w:rsidRPr="00D84938">
        <w:t xml:space="preserve"> </w:t>
      </w:r>
      <w:r w:rsidR="00F92E79" w:rsidRPr="00D84938">
        <w:t xml:space="preserve">such as </w:t>
      </w:r>
      <w:r w:rsidR="002E49F1" w:rsidRPr="00D84938">
        <w:t>education, health</w:t>
      </w:r>
      <w:r w:rsidR="006E3F3C" w:rsidRPr="00D84938">
        <w:t>care</w:t>
      </w:r>
      <w:r w:rsidR="003518B4" w:rsidRPr="00D84938">
        <w:t>,</w:t>
      </w:r>
      <w:r w:rsidR="002E49F1" w:rsidRPr="00D84938">
        <w:t xml:space="preserve"> </w:t>
      </w:r>
      <w:r w:rsidR="00F92E79" w:rsidRPr="00D84938">
        <w:t>or</w:t>
      </w:r>
      <w:r w:rsidR="002E49F1" w:rsidRPr="00D84938">
        <w:t xml:space="preserve"> </w:t>
      </w:r>
      <w:r w:rsidR="009B4064" w:rsidRPr="00D84938">
        <w:t xml:space="preserve">old age </w:t>
      </w:r>
      <w:r w:rsidR="002E49F1" w:rsidRPr="00D84938">
        <w:t>pensions</w:t>
      </w:r>
      <w:r w:rsidR="000C031F" w:rsidRPr="00D84938">
        <w:t xml:space="preserve"> </w:t>
      </w:r>
      <w:r w:rsidR="00D61CA0" w:rsidRPr="00D84938">
        <w:fldChar w:fldCharType="begin"/>
      </w:r>
      <w:r w:rsidR="00351642" w:rsidRPr="00D84938">
        <w:instrText xml:space="preserve"> ADDIN ZOTERO_ITEM CSL_CITATION {"citationID":"bhaTD3P3","properties":{"formattedCitation":"(Castillo et al., 2024; Lindh, 2015)","plainCitation":"(Castillo et al., 2024; Lindh, 2015)","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instrText>
      </w:r>
      <w:r w:rsidR="00D61CA0" w:rsidRPr="00D84938">
        <w:fldChar w:fldCharType="separate"/>
      </w:r>
      <w:r w:rsidR="00760572" w:rsidRPr="00D84938">
        <w:t>(Castillo et al., 2024; Lindh, 2015)</w:t>
      </w:r>
      <w:r w:rsidR="00D61CA0" w:rsidRPr="00D84938">
        <w:fldChar w:fldCharType="end"/>
      </w:r>
      <w:r w:rsidR="00A65B68" w:rsidRPr="00D84938">
        <w:t xml:space="preserve">. </w:t>
      </w:r>
      <w:r w:rsidR="000E363E" w:rsidRPr="00D84938">
        <w:t xml:space="preserve">This </w:t>
      </w:r>
      <w:r w:rsidR="002C1EDA" w:rsidRPr="00D84938">
        <w:t>implies</w:t>
      </w:r>
      <w:r w:rsidR="00C9465E" w:rsidRPr="00D84938">
        <w:t xml:space="preserve"> </w:t>
      </w:r>
      <w:r w:rsidR="00B30C86" w:rsidRPr="00D84938">
        <w:t>are viewed as legitimate commodities that can be traded, evaluated, and priced</w:t>
      </w:r>
      <w:r w:rsidR="00C82F4A" w:rsidRPr="00D84938">
        <w:t xml:space="preserve"> </w:t>
      </w:r>
      <w:r w:rsidR="00266A5F" w:rsidRPr="00D84938">
        <w:fldChar w:fldCharType="begin"/>
      </w:r>
      <w:r w:rsidR="00351642" w:rsidRPr="00D84938">
        <w:instrText xml:space="preserve"> ADDIN ZOTERO_ITEM CSL_CITATION {"citationID":"0ccLDN6H","properties":{"formattedCitation":"(Busemeyer &amp; Iversen, 2020)","plainCitation":"(Busemeyer &amp; Iversen, 2020)","noteIndex":0},"citationItems":[{"id":11587,"uris":["http://zotero.org/users/5414506/items/W5M3PNGR"],"itemData":{"id":11587,"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266A5F" w:rsidRPr="00D84938">
        <w:fldChar w:fldCharType="separate"/>
      </w:r>
      <w:r w:rsidR="00224919" w:rsidRPr="00D84938">
        <w:t>(Busemeyer &amp; Iversen, 2020)</w:t>
      </w:r>
      <w:r w:rsidR="00266A5F" w:rsidRPr="00D84938">
        <w:fldChar w:fldCharType="end"/>
      </w:r>
      <w:r w:rsidR="00266A5F" w:rsidRPr="00D84938">
        <w:t>.</w:t>
      </w:r>
    </w:p>
    <w:p w14:paraId="6DD9C785" w14:textId="0A8B878C" w:rsidR="00365CAB" w:rsidRPr="00D84938" w:rsidRDefault="005E1D03" w:rsidP="001B50C3">
      <w:r w:rsidRPr="00D84938">
        <w:t>Currently, t</w:t>
      </w:r>
      <w:r w:rsidR="000E363E" w:rsidRPr="00D84938">
        <w:t xml:space="preserve">here </w:t>
      </w:r>
      <w:r w:rsidR="000D398C" w:rsidRPr="00D84938">
        <w:t xml:space="preserve">are </w:t>
      </w:r>
      <w:r w:rsidR="001E41A0" w:rsidRPr="00D84938">
        <w:t>several</w:t>
      </w:r>
      <w:r w:rsidR="000E363E" w:rsidRPr="00D84938">
        <w:t xml:space="preserve"> ways in which </w:t>
      </w:r>
      <w:r w:rsidR="000D398C" w:rsidRPr="00D84938">
        <w:t>researchers</w:t>
      </w:r>
      <w:r w:rsidR="000E363E" w:rsidRPr="00D84938">
        <w:t xml:space="preserve"> have </w:t>
      </w:r>
      <w:r w:rsidR="004E2A73" w:rsidRPr="00D84938">
        <w:t>named</w:t>
      </w:r>
      <w:r w:rsidR="000E363E" w:rsidRPr="00D84938">
        <w:t xml:space="preserve"> </w:t>
      </w:r>
      <w:r w:rsidR="0099360E" w:rsidRPr="00D84938">
        <w:t xml:space="preserve">individual </w:t>
      </w:r>
      <w:r w:rsidR="00E430A1" w:rsidRPr="00D84938">
        <w:t>preferences</w:t>
      </w:r>
      <w:r w:rsidR="00AD234A" w:rsidRPr="00D84938">
        <w:t xml:space="preserve"> </w:t>
      </w:r>
      <w:r w:rsidR="00D65944" w:rsidRPr="00D84938">
        <w:t>toward</w:t>
      </w:r>
      <w:r w:rsidR="00AD234A" w:rsidRPr="00D84938">
        <w:t xml:space="preserve"> </w:t>
      </w:r>
      <w:r w:rsidR="00804E26" w:rsidRPr="00D84938">
        <w:t>income-based</w:t>
      </w:r>
      <w:r w:rsidR="00AD234A" w:rsidRPr="00D84938">
        <w:t xml:space="preserve"> </w:t>
      </w:r>
      <w:r w:rsidR="00204C70" w:rsidRPr="00D84938">
        <w:t>access to social services</w:t>
      </w:r>
      <w:r w:rsidR="000E363E" w:rsidRPr="00D84938">
        <w:t>.</w:t>
      </w:r>
      <w:r w:rsidR="00990BE6" w:rsidRPr="00D84938">
        <w:t xml:space="preserve"> </w:t>
      </w:r>
      <w:r w:rsidR="0098745A" w:rsidRPr="00D84938">
        <w:t>Nevertheless</w:t>
      </w:r>
      <w:r w:rsidR="000E363E" w:rsidRPr="00D84938">
        <w:t xml:space="preserve">, </w:t>
      </w:r>
      <w:r w:rsidR="00EA6E67" w:rsidRPr="00D84938">
        <w:t>their common ground</w:t>
      </w:r>
      <w:r w:rsidR="00FA1DB4" w:rsidRPr="00D84938">
        <w:t xml:space="preserve"> is the use of the </w:t>
      </w:r>
      <w:r w:rsidR="00C60576" w:rsidRPr="00D84938">
        <w:t xml:space="preserve">survey </w:t>
      </w:r>
      <w:r w:rsidR="00C14B02" w:rsidRPr="00D84938">
        <w:t>item</w:t>
      </w:r>
      <w:r w:rsidR="00FA1DB4" w:rsidRPr="00D84938">
        <w:t xml:space="preserve"> </w:t>
      </w:r>
      <w:r w:rsidR="00F578AB" w:rsidRPr="00D84938">
        <w:t>which</w:t>
      </w:r>
      <w:r w:rsidR="00FA1DB4" w:rsidRPr="00D84938">
        <w:t xml:space="preserve"> </w:t>
      </w:r>
      <w:r w:rsidR="008B2E20" w:rsidRPr="00D84938">
        <w:t>states</w:t>
      </w:r>
      <w:r w:rsidR="000E363E" w:rsidRPr="00D84938">
        <w:t xml:space="preserve"> </w:t>
      </w:r>
      <w:r w:rsidR="000E363E" w:rsidRPr="00D84938">
        <w:rPr>
          <w:i/>
          <w:iCs/>
        </w:rPr>
        <w:t xml:space="preserve">“Is it just or unjust – right or wrong – that people with higher incomes can buy better [welfare service] than people with lower </w:t>
      </w:r>
      <w:r w:rsidR="005C30EC" w:rsidRPr="00D84938">
        <w:rPr>
          <w:i/>
          <w:iCs/>
        </w:rPr>
        <w:t>incomes?</w:t>
      </w:r>
      <w:r w:rsidR="000E363E" w:rsidRPr="00D84938">
        <w:t xml:space="preserve"> </w:t>
      </w:r>
      <w:r w:rsidR="00551E94" w:rsidRPr="00D84938">
        <w:t xml:space="preserve">In </w:t>
      </w:r>
      <w:r w:rsidR="00551E94" w:rsidRPr="00D84938">
        <w:lastRenderedPageBreak/>
        <w:t>this regard</w:t>
      </w:r>
      <w:r w:rsidR="009D5D1C" w:rsidRPr="00D84938">
        <w:t>,</w:t>
      </w:r>
      <w:r w:rsidR="000E363E" w:rsidRPr="00D84938">
        <w:t xml:space="preserve"> </w:t>
      </w:r>
      <w:r w:rsidR="00AD12FE" w:rsidRPr="00D84938">
        <w:t>s</w:t>
      </w:r>
      <w:r w:rsidR="000E363E" w:rsidRPr="00D84938">
        <w:t xml:space="preserve">tudies on </w:t>
      </w:r>
      <w:r w:rsidR="00D24CDE" w:rsidRPr="00D84938">
        <w:t>“perceptions of fairness” in access to healthcare</w:t>
      </w:r>
      <w:r w:rsidR="000E363E" w:rsidRPr="00D84938">
        <w:t xml:space="preserve">, </w:t>
      </w:r>
      <w:r w:rsidR="00A86BE1" w:rsidRPr="00D84938">
        <w:t xml:space="preserve">such as </w:t>
      </w:r>
      <w:r w:rsidR="000E363E" w:rsidRPr="00D84938">
        <w:t xml:space="preserve">Knesebeck et al. </w:t>
      </w:r>
      <w:r w:rsidR="00517673" w:rsidRPr="00D84938">
        <w:fldChar w:fldCharType="begin"/>
      </w:r>
      <w:r w:rsidR="00351642" w:rsidRPr="00D84938">
        <w:instrText xml:space="preserve"> ADDIN ZOTERO_ITEM CSL_CITATION {"citationID":"gb2fFp7k","properties":{"formattedCitation":"(2016)","plainCitation":"(2016)","noteIndex":0},"citationItems":[{"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label":"page","suppress-author":true}],"schema":"https://github.com/citation-style-language/schema/raw/master/csl-citation.json"} </w:instrText>
      </w:r>
      <w:r w:rsidR="00517673" w:rsidRPr="00D84938">
        <w:fldChar w:fldCharType="separate"/>
      </w:r>
      <w:r w:rsidR="00251673" w:rsidRPr="00D84938">
        <w:t>(2016)</w:t>
      </w:r>
      <w:r w:rsidR="00517673" w:rsidRPr="00D84938">
        <w:fldChar w:fldCharType="end"/>
      </w:r>
      <w:r w:rsidR="000E363E" w:rsidRPr="00D84938">
        <w:t xml:space="preserve"> and Immergut and Schneider</w:t>
      </w:r>
      <w:r w:rsidR="00351642" w:rsidRPr="00D84938">
        <w:t xml:space="preserve"> </w:t>
      </w:r>
      <w:r w:rsidR="00351642" w:rsidRPr="00D84938">
        <w:fldChar w:fldCharType="begin"/>
      </w:r>
      <w:r w:rsidR="00351642" w:rsidRPr="00D84938">
        <w:instrText xml:space="preserve"> ADDIN ZOTERO_ITEM CSL_CITATION {"citationID":"so00I3YX","properties":{"formattedCitation":"(2020)","plainCitation":"(2020)","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label":"page","suppress-author":true}],"schema":"https://github.com/citation-style-language/schema/raw/master/csl-citation.json"} </w:instrText>
      </w:r>
      <w:r w:rsidR="00351642" w:rsidRPr="00D84938">
        <w:fldChar w:fldCharType="separate"/>
      </w:r>
      <w:r w:rsidR="00351642" w:rsidRPr="00D84938">
        <w:rPr>
          <w:rFonts w:cs="Times New Roman"/>
        </w:rPr>
        <w:t>(2020)</w:t>
      </w:r>
      <w:r w:rsidR="00351642" w:rsidRPr="00D84938">
        <w:fldChar w:fldCharType="end"/>
      </w:r>
      <w:r w:rsidR="00480BC4" w:rsidRPr="00D84938">
        <w:t>, have</w:t>
      </w:r>
      <w:r w:rsidR="000E363E" w:rsidRPr="00D84938">
        <w:t xml:space="preserve"> </w:t>
      </w:r>
      <w:r w:rsidR="003D759C" w:rsidRPr="00D84938">
        <w:t>assessed</w:t>
      </w:r>
      <w:r w:rsidR="004E4A72" w:rsidRPr="00D84938">
        <w:t xml:space="preserve"> </w:t>
      </w:r>
      <w:r w:rsidR="000E363E" w:rsidRPr="00D84938">
        <w:t>whether citizens find it fair that wealthier individuals receive better healthcare services</w:t>
      </w:r>
      <w:r w:rsidR="004514A6" w:rsidRPr="00D84938">
        <w:t xml:space="preserve"> than poorer individuals</w:t>
      </w:r>
      <w:r w:rsidR="000E363E" w:rsidRPr="00D84938">
        <w:t xml:space="preserve">. </w:t>
      </w:r>
      <w:r w:rsidR="006C18AA" w:rsidRPr="00D84938">
        <w:t>In the educational domain,</w:t>
      </w:r>
      <w:r w:rsidR="000E363E" w:rsidRPr="00D84938">
        <w:t xml:space="preserve"> Lee and Stacey </w:t>
      </w:r>
      <w:r w:rsidR="008B2227" w:rsidRPr="00D84938">
        <w:fldChar w:fldCharType="begin"/>
      </w:r>
      <w:r w:rsidR="00351642" w:rsidRPr="00D84938">
        <w:instrText xml:space="preserve"> ADDIN ZOTERO_ITEM CSL_CITATION {"citationID":"XOkCIy6v","properties":{"formattedCitation":"(2023)","plainCitation":"(2023)","noteIndex":0},"citationItems":[{"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label":"page","suppress-author":true}],"schema":"https://github.com/citation-style-language/schema/raw/master/csl-citation.json"} </w:instrText>
      </w:r>
      <w:r w:rsidR="008B2227" w:rsidRPr="00D84938">
        <w:fldChar w:fldCharType="separate"/>
      </w:r>
      <w:r w:rsidR="00251673" w:rsidRPr="00D84938">
        <w:t>(2023)</w:t>
      </w:r>
      <w:r w:rsidR="008B2227" w:rsidRPr="00D84938">
        <w:fldChar w:fldCharType="end"/>
      </w:r>
      <w:r w:rsidR="000E363E" w:rsidRPr="00D84938">
        <w:t xml:space="preserve"> </w:t>
      </w:r>
      <w:r w:rsidR="00C6092B" w:rsidRPr="00D84938">
        <w:t>scrutinized</w:t>
      </w:r>
      <w:r w:rsidR="000E363E" w:rsidRPr="00D84938">
        <w:t xml:space="preserve"> Australian </w:t>
      </w:r>
      <w:r w:rsidR="00875E72" w:rsidRPr="00D84938">
        <w:t>citizens'</w:t>
      </w:r>
      <w:r w:rsidR="000E363E" w:rsidRPr="00D84938">
        <w:t xml:space="preserve"> support for income-based access to schooling by gauging whether individuals consider it fair that higher-income </w:t>
      </w:r>
      <w:r w:rsidR="00621A51" w:rsidRPr="00D84938">
        <w:t>families</w:t>
      </w:r>
      <w:r w:rsidR="000E363E" w:rsidRPr="00D84938">
        <w:t xml:space="preserve"> can secure a better education for their children. Similarly, other cross-country comparative studies such as Lindh </w:t>
      </w:r>
      <w:r w:rsidR="00D860C9" w:rsidRPr="00D84938">
        <w:fldChar w:fldCharType="begin"/>
      </w:r>
      <w:r w:rsidR="00351642" w:rsidRPr="00D84938">
        <w:instrText xml:space="preserve"> ADDIN ZOTERO_ITEM CSL_CITATION {"citationID":"EEmLn7eb","properties":{"formattedCitation":"(2015)","plainCitation":"(2015)","noteIndex":0},"citationItems":[{"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r w:rsidR="00D860C9" w:rsidRPr="00D84938">
        <w:fldChar w:fldCharType="separate"/>
      </w:r>
      <w:r w:rsidR="00251673" w:rsidRPr="00D84938">
        <w:t>(2015)</w:t>
      </w:r>
      <w:r w:rsidR="00D860C9" w:rsidRPr="00D84938">
        <w:fldChar w:fldCharType="end"/>
      </w:r>
      <w:r w:rsidR="000E363E" w:rsidRPr="00D84938">
        <w:t xml:space="preserve"> and Svallfors </w:t>
      </w:r>
      <w:r w:rsidR="00D860C9" w:rsidRPr="00D84938">
        <w:fldChar w:fldCharType="begin"/>
      </w:r>
      <w:r w:rsidR="00351642" w:rsidRPr="00D84938">
        <w:instrText xml:space="preserve"> ADDIN ZOTERO_ITEM CSL_CITATION {"citationID":"tcCM5DYs","properties":{"formattedCitation":"(2007)","plainCitation":"(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label":"page","suppress-author":true}],"schema":"https://github.com/citation-style-language/schema/raw/master/csl-citation.json"} </w:instrText>
      </w:r>
      <w:r w:rsidR="00D860C9" w:rsidRPr="00D84938">
        <w:fldChar w:fldCharType="separate"/>
      </w:r>
      <w:r w:rsidR="00251673" w:rsidRPr="00D84938">
        <w:t>(2007)</w:t>
      </w:r>
      <w:r w:rsidR="00D860C9" w:rsidRPr="00D84938">
        <w:fldChar w:fldCharType="end"/>
      </w:r>
      <w:r w:rsidR="000E363E" w:rsidRPr="00D84938">
        <w:t xml:space="preserve"> have combined both indicators as a general </w:t>
      </w:r>
      <w:r w:rsidR="007E2849" w:rsidRPr="00D84938">
        <w:t>indicator</w:t>
      </w:r>
      <w:r w:rsidR="00F23873" w:rsidRPr="00D84938">
        <w:t xml:space="preserve"> for </w:t>
      </w:r>
      <w:r w:rsidR="002C2120" w:rsidRPr="00D84938">
        <w:t xml:space="preserve">the </w:t>
      </w:r>
      <w:r w:rsidR="00F23873" w:rsidRPr="00D84938">
        <w:t>“market-based distribution” of welfare services</w:t>
      </w:r>
      <w:r w:rsidR="000E363E" w:rsidRPr="00D84938">
        <w:t xml:space="preserve">. </w:t>
      </w:r>
      <w:r w:rsidR="00815609" w:rsidRPr="00D84938">
        <w:t xml:space="preserve">Recently, </w:t>
      </w:r>
      <w:r w:rsidR="00FD1E6B" w:rsidRPr="00D84938">
        <w:t xml:space="preserve">a </w:t>
      </w:r>
      <w:r w:rsidR="000E363E" w:rsidRPr="00D84938">
        <w:t xml:space="preserve">study by </w:t>
      </w:r>
      <w:r w:rsidR="00955FCC" w:rsidRPr="00D84938">
        <w:t xml:space="preserve">Castilo et al. </w:t>
      </w:r>
      <w:r w:rsidR="000E363E" w:rsidRPr="00D84938">
        <w:fldChar w:fldCharType="begin"/>
      </w:r>
      <w:r w:rsidR="00351642" w:rsidRPr="00D84938">
        <w:instrText xml:space="preserve"> ADDIN ZOTERO_ITEM CSL_CITATION {"citationID":"QUcTuXwz","properties":{"formattedCitation":"(2024)","plainCitation":"(2024)","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label":"page","suppress-author":true}],"schema":"https://github.com/citation-style-language/schema/raw/master/csl-citation.json"} </w:instrText>
      </w:r>
      <w:r w:rsidR="000E363E" w:rsidRPr="00D84938">
        <w:fldChar w:fldCharType="separate"/>
      </w:r>
      <w:r w:rsidR="00251673" w:rsidRPr="00D84938">
        <w:t>(2024)</w:t>
      </w:r>
      <w:r w:rsidR="000E363E" w:rsidRPr="00D84938">
        <w:fldChar w:fldCharType="end"/>
      </w:r>
      <w:r w:rsidR="000E363E" w:rsidRPr="00D84938">
        <w:t xml:space="preserve"> scrutinized market justice preferences </w:t>
      </w:r>
      <w:r w:rsidR="001B50C3" w:rsidRPr="00D84938">
        <w:t xml:space="preserve">on </w:t>
      </w:r>
      <w:r w:rsidR="00875E72" w:rsidRPr="00D84938">
        <w:t xml:space="preserve">the </w:t>
      </w:r>
      <w:r w:rsidR="001B50C3" w:rsidRPr="00D84938">
        <w:t xml:space="preserve">student population in Chile </w:t>
      </w:r>
      <w:r w:rsidR="000E363E" w:rsidRPr="00D84938">
        <w:t xml:space="preserve">in the domains of </w:t>
      </w:r>
      <w:r w:rsidR="00875E72" w:rsidRPr="00D84938">
        <w:t>education</w:t>
      </w:r>
      <w:r w:rsidR="000E363E" w:rsidRPr="00D84938">
        <w:t>, healthcare</w:t>
      </w:r>
      <w:r w:rsidR="00875E72" w:rsidRPr="00D84938">
        <w:t>,</w:t>
      </w:r>
      <w:r w:rsidR="000E363E" w:rsidRPr="00D84938">
        <w:t xml:space="preserve"> and pensions, as well </w:t>
      </w:r>
      <w:r w:rsidR="00560E40" w:rsidRPr="00D84938">
        <w:t xml:space="preserve">as </w:t>
      </w:r>
      <w:r w:rsidR="000E363E" w:rsidRPr="00D84938">
        <w:t xml:space="preserve">by employing </w:t>
      </w:r>
      <w:r w:rsidR="00622B0F" w:rsidRPr="00D84938">
        <w:t>a single indicator of</w:t>
      </w:r>
      <w:r w:rsidR="000E363E" w:rsidRPr="00D84938">
        <w:t xml:space="preserve"> market justice. In this </w:t>
      </w:r>
      <w:r w:rsidR="00863E93" w:rsidRPr="00D84938">
        <w:t>paper</w:t>
      </w:r>
      <w:r w:rsidR="000E363E" w:rsidRPr="00D84938">
        <w:t xml:space="preserve">, I </w:t>
      </w:r>
      <w:r w:rsidR="00881E3E" w:rsidRPr="00D84938">
        <w:t>adopt</w:t>
      </w:r>
      <w:r w:rsidR="000E363E" w:rsidRPr="00D84938">
        <w:t xml:space="preserve"> the latter approach to scrutinize market justice preferences.</w:t>
      </w:r>
      <w:r w:rsidR="00461FF3" w:rsidRPr="00D84938">
        <w:t xml:space="preserve"> </w:t>
      </w:r>
      <w:r w:rsidR="000E363E" w:rsidRPr="00D84938">
        <w:t xml:space="preserve"> </w:t>
      </w:r>
    </w:p>
    <w:p w14:paraId="1523741D" w14:textId="3E811687" w:rsidR="002632A2" w:rsidRPr="00D84938" w:rsidRDefault="00BB5CF8" w:rsidP="00BB5CF8">
      <w:pPr>
        <w:pStyle w:val="Heading2"/>
      </w:pPr>
      <w:r w:rsidRPr="00D84938">
        <w:t xml:space="preserve">Does time </w:t>
      </w:r>
      <w:r w:rsidR="003A7859" w:rsidRPr="00D84938">
        <w:t>matter?</w:t>
      </w:r>
      <w:r w:rsidRPr="00D84938">
        <w:t xml:space="preserve"> </w:t>
      </w:r>
      <w:r w:rsidR="003A7859" w:rsidRPr="00D84938">
        <w:t>The</w:t>
      </w:r>
      <w:r w:rsidR="0006570C" w:rsidRPr="00D84938">
        <w:t xml:space="preserve"> role of </w:t>
      </w:r>
      <w:r w:rsidR="00C1625B" w:rsidRPr="00D84938">
        <w:t>(changes in) individual</w:t>
      </w:r>
      <w:r w:rsidR="00560E40" w:rsidRPr="00D84938">
        <w:t xml:space="preserve"> structural position</w:t>
      </w:r>
      <w:r w:rsidR="00C1625B" w:rsidRPr="00D84938">
        <w:t xml:space="preserve"> and network</w:t>
      </w:r>
      <w:r w:rsidR="48228BC9" w:rsidRPr="00D84938">
        <w:t>s</w:t>
      </w:r>
      <w:r w:rsidR="00C1625B" w:rsidRPr="00D84938">
        <w:t xml:space="preserve"> </w:t>
      </w:r>
      <w:r w:rsidRPr="00D84938">
        <w:t xml:space="preserve">in attitudes towards inequality  </w:t>
      </w:r>
    </w:p>
    <w:p w14:paraId="06020BB3" w14:textId="18394776" w:rsidR="000F0F25" w:rsidRPr="00D84938" w:rsidRDefault="001E5802" w:rsidP="005E320B">
      <w:pPr>
        <w:pStyle w:val="Heading3"/>
      </w:pPr>
      <w:commentRangeStart w:id="10"/>
      <w:r w:rsidRPr="00D84938">
        <w:t>Socioeconomic status</w:t>
      </w:r>
      <w:r w:rsidR="007D5628" w:rsidRPr="00D84938">
        <w:t xml:space="preserve"> and </w:t>
      </w:r>
      <w:r w:rsidRPr="00D84938">
        <w:t xml:space="preserve">attitudes </w:t>
      </w:r>
      <w:r w:rsidR="007D5628" w:rsidRPr="00D84938">
        <w:t>toward</w:t>
      </w:r>
      <w:r w:rsidRPr="00D84938">
        <w:t xml:space="preserve"> inequality</w:t>
      </w:r>
      <w:commentRangeEnd w:id="10"/>
      <w:r w:rsidR="005E320B" w:rsidRPr="00D84938">
        <w:rPr>
          <w:rStyle w:val="CommentReference"/>
          <w:rFonts w:ascii="Arial" w:eastAsia="Arial" w:hAnsi="Arial" w:cs="Arial"/>
          <w:b w:val="0"/>
        </w:rPr>
        <w:commentReference w:id="10"/>
      </w:r>
      <w:r w:rsidRPr="00D84938">
        <w:t xml:space="preserve"> </w:t>
      </w:r>
    </w:p>
    <w:p w14:paraId="1EDBC081" w14:textId="27602EBD" w:rsidR="005438DE" w:rsidRPr="00D84938" w:rsidRDefault="006C2F9C" w:rsidP="003D716A">
      <w:r w:rsidRPr="00D84938">
        <w:t xml:space="preserve">Most of </w:t>
      </w:r>
      <w:r w:rsidR="00C4762A" w:rsidRPr="00D84938">
        <w:t xml:space="preserve">the </w:t>
      </w:r>
      <w:r w:rsidR="00266AFA" w:rsidRPr="00D84938">
        <w:t>studies</w:t>
      </w:r>
      <w:r w:rsidR="00C4762A" w:rsidRPr="00D84938">
        <w:t xml:space="preserve"> point out </w:t>
      </w:r>
      <w:r w:rsidR="00EA7676" w:rsidRPr="00D84938">
        <w:t>th</w:t>
      </w:r>
      <w:r w:rsidR="00C12E3F" w:rsidRPr="00D84938">
        <w:t>at</w:t>
      </w:r>
      <w:r w:rsidR="00EA7676" w:rsidRPr="00D84938">
        <w:t xml:space="preserve"> individual </w:t>
      </w:r>
      <w:r w:rsidR="00831B83" w:rsidRPr="00D84938">
        <w:t xml:space="preserve">socioeconomic </w:t>
      </w:r>
      <w:r w:rsidR="00C12E3F" w:rsidRPr="00D84938">
        <w:t>position</w:t>
      </w:r>
      <w:r w:rsidR="00831B83" w:rsidRPr="00D84938">
        <w:t xml:space="preserve"> </w:t>
      </w:r>
      <w:r w:rsidR="00D6718E" w:rsidRPr="00D84938">
        <w:t>i</w:t>
      </w:r>
      <w:r w:rsidR="00C4762A" w:rsidRPr="00D84938">
        <w:t>s an important</w:t>
      </w:r>
      <w:r w:rsidR="00831B83" w:rsidRPr="00D84938">
        <w:t xml:space="preserve"> </w:t>
      </w:r>
      <w:r w:rsidR="00266AFA" w:rsidRPr="00D84938">
        <w:t>predicting factor of</w:t>
      </w:r>
      <w:r w:rsidR="00831B83" w:rsidRPr="00D84938">
        <w:t xml:space="preserve"> market justice preference</w:t>
      </w:r>
      <w:r w:rsidR="00C82E2A" w:rsidRPr="00D84938">
        <w:t>s</w:t>
      </w:r>
      <w:r w:rsidR="00831B83" w:rsidRPr="00D84938">
        <w:t xml:space="preserve">. </w:t>
      </w:r>
      <w:r w:rsidR="000870DF" w:rsidRPr="00D84938">
        <w:t xml:space="preserve">This has been explained </w:t>
      </w:r>
      <w:r w:rsidR="00266AFA" w:rsidRPr="00D84938">
        <w:t>mainly</w:t>
      </w:r>
      <w:r w:rsidR="005D3587" w:rsidRPr="00D84938">
        <w:t xml:space="preserve"> – but </w:t>
      </w:r>
      <w:r w:rsidR="00266AFA" w:rsidRPr="00D84938">
        <w:t>not exclus</w:t>
      </w:r>
      <w:r w:rsidR="00F607F1" w:rsidRPr="00D84938">
        <w:t>ive</w:t>
      </w:r>
      <w:r w:rsidR="00266AFA" w:rsidRPr="00D84938">
        <w:t>ly</w:t>
      </w:r>
      <w:r w:rsidR="00F607F1" w:rsidRPr="00D84938">
        <w:t xml:space="preserve"> </w:t>
      </w:r>
      <w:r w:rsidR="005D3587" w:rsidRPr="00D84938">
        <w:t xml:space="preserve">by </w:t>
      </w:r>
      <w:r w:rsidR="000870DF" w:rsidRPr="00D84938">
        <w:t xml:space="preserve">self-interested motivations on the expected desirability of market-based distributions over state-based redistribution among the socioeconomically advantaged groups </w:t>
      </w:r>
      <w:r w:rsidR="000870DF" w:rsidRPr="00D84938">
        <w:fldChar w:fldCharType="begin"/>
      </w:r>
      <w:r w:rsidR="00351642" w:rsidRPr="00D84938">
        <w:instrText xml:space="preserve"> ADDIN ZOTERO_ITEM CSL_CITATION {"citationID":"AWImA6Gx","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0870DF" w:rsidRPr="00D84938">
        <w:fldChar w:fldCharType="separate"/>
      </w:r>
      <w:r w:rsidR="00224919" w:rsidRPr="00D84938">
        <w:t>(Lindh &amp; McCall, 2020)</w:t>
      </w:r>
      <w:r w:rsidR="000870DF" w:rsidRPr="00D84938">
        <w:fldChar w:fldCharType="end"/>
      </w:r>
      <w:r w:rsidR="008B60E0" w:rsidRPr="00D84938">
        <w:t xml:space="preserve">. </w:t>
      </w:r>
      <w:r w:rsidR="00334957">
        <w:t>To this extent, h</w:t>
      </w:r>
      <w:r w:rsidR="00831B83" w:rsidRPr="00D84938">
        <w:t>igher-</w:t>
      </w:r>
      <w:r w:rsidR="00FD447E" w:rsidRPr="00D84938">
        <w:t>status</w:t>
      </w:r>
      <w:r w:rsidR="00831B83" w:rsidRPr="00D84938">
        <w:t xml:space="preserve"> individuals</w:t>
      </w:r>
      <w:r w:rsidR="0084193E" w:rsidRPr="00D84938">
        <w:t>, with higher educational credentials</w:t>
      </w:r>
      <w:r w:rsidR="00831B83" w:rsidRPr="00D84938">
        <w:t xml:space="preserve"> in better-paying </w:t>
      </w:r>
      <w:r w:rsidR="0081126B" w:rsidRPr="00D84938">
        <w:t xml:space="preserve">and secure </w:t>
      </w:r>
      <w:r w:rsidR="00831B83" w:rsidRPr="00D84938">
        <w:t>labor</w:t>
      </w:r>
      <w:r w:rsidR="0081126B" w:rsidRPr="00D84938">
        <w:t xml:space="preserve"> </w:t>
      </w:r>
      <w:r w:rsidR="00831B83" w:rsidRPr="00D84938">
        <w:t>market positions</w:t>
      </w:r>
      <w:r w:rsidR="00363590" w:rsidRPr="00D84938">
        <w:t>,</w:t>
      </w:r>
      <w:r w:rsidR="00831B83" w:rsidRPr="00D84938">
        <w:t xml:space="preserve"> are less likely to challenge market-based distribution, as they justify </w:t>
      </w:r>
      <w:r w:rsidR="0081126B" w:rsidRPr="00D84938">
        <w:t xml:space="preserve">to a greater extent </w:t>
      </w:r>
      <w:r w:rsidR="00831B83" w:rsidRPr="00D84938">
        <w:t xml:space="preserve">that access to welfare should be determined by one's ability to pay, compared to those with </w:t>
      </w:r>
      <w:r w:rsidR="00AE4069" w:rsidRPr="00D84938">
        <w:t>disadvantaged</w:t>
      </w:r>
      <w:r w:rsidR="00831B83" w:rsidRPr="00D84938">
        <w:t xml:space="preserve"> </w:t>
      </w:r>
      <w:r w:rsidR="00A10B88" w:rsidRPr="00D84938">
        <w:t>labor market positions</w:t>
      </w:r>
      <w:r w:rsidR="00831B83" w:rsidRPr="00D84938">
        <w:t xml:space="preserve"> </w:t>
      </w:r>
      <w:r w:rsidR="00831B83" w:rsidRPr="00D84938">
        <w:fldChar w:fldCharType="begin"/>
      </w:r>
      <w:r w:rsidR="00351642" w:rsidRPr="00D84938">
        <w:instrText xml:space="preserve"> ADDIN ZOTERO_ITEM CSL_CITATION {"citationID":"YxX3VASA","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831B83" w:rsidRPr="00D84938">
        <w:fldChar w:fldCharType="separate"/>
      </w:r>
      <w:r w:rsidR="00251673" w:rsidRPr="00D84938">
        <w:t>(Svallfors, 2007)</w:t>
      </w:r>
      <w:r w:rsidR="00831B83" w:rsidRPr="00D84938">
        <w:fldChar w:fldCharType="end"/>
      </w:r>
      <w:r w:rsidR="00022BDF" w:rsidRPr="00D84938">
        <w:t>.</w:t>
      </w:r>
    </w:p>
    <w:p w14:paraId="5EC72B37" w14:textId="031A6EA9" w:rsidR="003D716A" w:rsidRPr="00D84938" w:rsidRDefault="00783476" w:rsidP="003D716A">
      <w:r w:rsidRPr="00D84938">
        <w:t>Empirically</w:t>
      </w:r>
      <w:r w:rsidR="0084193E" w:rsidRPr="00D84938">
        <w:t xml:space="preserve">, </w:t>
      </w:r>
      <w:r w:rsidRPr="00D84938">
        <w:t xml:space="preserve">it has been consistently demonstrated that those in </w:t>
      </w:r>
      <w:r w:rsidR="0084193E" w:rsidRPr="00D84938">
        <w:t xml:space="preserve">socioeconomically advantaged </w:t>
      </w:r>
      <w:r w:rsidRPr="00D84938">
        <w:t>positions</w:t>
      </w:r>
      <w:r w:rsidR="007E6DE7" w:rsidRPr="00D84938">
        <w:t xml:space="preserve"> </w:t>
      </w:r>
      <w:r w:rsidRPr="00D84938">
        <w:t>endorse the idea that</w:t>
      </w:r>
      <w:r w:rsidR="00831B83" w:rsidRPr="00D84938">
        <w:t xml:space="preserve"> those with higher incomes </w:t>
      </w:r>
      <w:r w:rsidR="00A26B14" w:rsidRPr="00D84938">
        <w:t xml:space="preserve">should be able to </w:t>
      </w:r>
      <w:r w:rsidR="00831B83" w:rsidRPr="00D84938">
        <w:t xml:space="preserve">pay more for better </w:t>
      </w:r>
      <w:r w:rsidR="00A26B14" w:rsidRPr="00D84938">
        <w:t>social services in the domains of education</w:t>
      </w:r>
      <w:r w:rsidR="00287106" w:rsidRPr="00D84938">
        <w:t xml:space="preserve"> </w:t>
      </w:r>
      <w:r w:rsidR="00287106" w:rsidRPr="00D84938">
        <w:fldChar w:fldCharType="begin"/>
      </w:r>
      <w:r w:rsidR="00351642" w:rsidRPr="00D84938">
        <w:instrText xml:space="preserve"> ADDIN ZOTERO_ITEM CSL_CITATION {"citationID":"QwGX50FH","properties":{"formattedCitation":"(Lee &amp; Stacey, 2023)","plainCitation":"(Lee &amp; Stacey, 2023)","noteIndex":0},"citationItems":[{"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r w:rsidR="00287106" w:rsidRPr="00D84938">
        <w:fldChar w:fldCharType="separate"/>
      </w:r>
      <w:r w:rsidR="00224919" w:rsidRPr="00D84938">
        <w:t>(Lee &amp; Stacey, 2023)</w:t>
      </w:r>
      <w:r w:rsidR="00287106" w:rsidRPr="00D84938">
        <w:fldChar w:fldCharType="end"/>
      </w:r>
      <w:r w:rsidR="00831B83" w:rsidRPr="00D84938">
        <w:t>,</w:t>
      </w:r>
      <w:r w:rsidR="00187AC5" w:rsidRPr="00D84938">
        <w:t xml:space="preserve"> healthcare</w:t>
      </w:r>
      <w:r w:rsidR="00831B83" w:rsidRPr="00D84938">
        <w:t xml:space="preserve"> </w:t>
      </w:r>
      <w:r w:rsidR="00287106" w:rsidRPr="00D84938">
        <w:fldChar w:fldCharType="begin"/>
      </w:r>
      <w:r w:rsidR="00351642" w:rsidRPr="00D84938">
        <w:instrText xml:space="preserve"> ADDIN ZOTERO_ITEM CSL_CITATION {"citationID":"ycB8glB2","properties":{"formattedCitation":"(Immergut &amp; Schneider, 2020; von dem Knesebeck et al., 2016)","plainCitation":"(Immergut &amp; Schneider, 2020; von dem Knesebeck et al., 201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schema":"https://github.com/citation-style-language/schema/raw/master/csl-citation.json"} </w:instrText>
      </w:r>
      <w:r w:rsidR="00287106" w:rsidRPr="00D84938">
        <w:fldChar w:fldCharType="separate"/>
      </w:r>
      <w:r w:rsidR="00224919" w:rsidRPr="00D84938">
        <w:t>(Immergut &amp; Schneider, 2020; von dem Knesebeck et al., 2016)</w:t>
      </w:r>
      <w:r w:rsidR="00287106" w:rsidRPr="00D84938">
        <w:fldChar w:fldCharType="end"/>
      </w:r>
      <w:r w:rsidR="00287106" w:rsidRPr="00D84938">
        <w:t xml:space="preserve"> </w:t>
      </w:r>
      <w:r w:rsidR="00831B83" w:rsidRPr="00D84938">
        <w:t>and old age pensions</w:t>
      </w:r>
      <w:r w:rsidR="00B02078" w:rsidRPr="00D84938">
        <w:t xml:space="preserve"> </w:t>
      </w:r>
      <w:r w:rsidR="00B02078" w:rsidRPr="00D84938">
        <w:fldChar w:fldCharType="begin"/>
      </w:r>
      <w:r w:rsidR="00351642" w:rsidRPr="00D84938">
        <w:instrText xml:space="preserve"> ADDIN ZOTERO_ITEM CSL_CITATION {"citationID":"29sQHKwg","properties":{"formattedCitation":"(Castillo et al., 2024)","plainCitation":"(Castillo et al., 2024)","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B02078" w:rsidRPr="00D84938">
        <w:fldChar w:fldCharType="separate"/>
      </w:r>
      <w:r w:rsidR="00251673" w:rsidRPr="00D84938">
        <w:t>(Castillo et al., 2024)</w:t>
      </w:r>
      <w:r w:rsidR="00B02078" w:rsidRPr="00D84938">
        <w:fldChar w:fldCharType="end"/>
      </w:r>
      <w:r w:rsidR="00B02078" w:rsidRPr="00D84938">
        <w:t>.</w:t>
      </w:r>
      <w:r w:rsidR="00F64A41" w:rsidRPr="00D84938">
        <w:t xml:space="preserve"> Similarly, Lindh </w:t>
      </w:r>
      <w:r w:rsidR="00F64A41" w:rsidRPr="00D84938">
        <w:fldChar w:fldCharType="begin"/>
      </w:r>
      <w:r w:rsidR="00351642" w:rsidRPr="00D84938">
        <w:instrText xml:space="preserve"> ADDIN ZOTERO_ITEM CSL_CITATION {"citationID":"q6GbizjI","properties":{"formattedCitation":"(2015)","plainCitation":"(2015)","noteIndex":0},"citationItems":[{"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r w:rsidR="00F64A41" w:rsidRPr="00D84938">
        <w:fldChar w:fldCharType="separate"/>
      </w:r>
      <w:r w:rsidR="00251673" w:rsidRPr="00D84938">
        <w:t>(2015)</w:t>
      </w:r>
      <w:r w:rsidR="00F64A41" w:rsidRPr="00D84938">
        <w:fldChar w:fldCharType="end"/>
      </w:r>
      <w:r w:rsidR="00F64A41" w:rsidRPr="00D84938">
        <w:t xml:space="preserve"> argues that </w:t>
      </w:r>
      <w:r w:rsidR="001E0D58" w:rsidRPr="00D84938">
        <w:t>upper</w:t>
      </w:r>
      <w:r w:rsidR="00F64A41" w:rsidRPr="00D84938">
        <w:t>-class individuals support market-based social service distribution because they benefit from systems that align with their financial independence</w:t>
      </w:r>
      <w:r w:rsidR="00E638C1" w:rsidRPr="00D84938">
        <w:t>, without relying on public support</w:t>
      </w:r>
      <w:r w:rsidR="00F64A41" w:rsidRPr="00D84938">
        <w:t>. In contrast, working-class individuals, often dependent on public services, prefer equitable</w:t>
      </w:r>
      <w:r w:rsidR="00AE61EF" w:rsidRPr="00D84938">
        <w:t xml:space="preserve"> </w:t>
      </w:r>
      <w:r w:rsidR="00F64A41" w:rsidRPr="00D84938">
        <w:t>access rather than market-driven systems.</w:t>
      </w:r>
      <w:r w:rsidR="00896D9B" w:rsidRPr="00D84938">
        <w:t xml:space="preserve"> Hereby, </w:t>
      </w:r>
      <w:r w:rsidR="00E32E76" w:rsidRPr="00D84938">
        <w:t>market-based social insurance and services can be appealing to higher-income individuals as an alternative as they involve no redistribution</w:t>
      </w:r>
      <w:r w:rsidR="00C178EE" w:rsidRPr="00D84938">
        <w:t xml:space="preserve"> </w:t>
      </w:r>
      <w:commentRangeStart w:id="11"/>
      <w:r w:rsidR="00E32E76" w:rsidRPr="00D84938">
        <w:fldChar w:fldCharType="begin"/>
      </w:r>
      <w:r w:rsidR="00351642" w:rsidRPr="00D84938">
        <w:instrText xml:space="preserve"> ADDIN ZOTERO_ITEM CSL_CITATION {"citationID":"4ILB1TfW","properties":{"formattedCitation":"(Busemeyer &amp; Iversen, 2020)","plainCitation":"(Busemeyer &amp; Iversen, 2020)","noteIndex":0},"citationItems":[{"id":11587,"uris":["http://zotero.org/users/5414506/items/W5M3PNGR"],"itemData":{"id":11587,"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E32E76" w:rsidRPr="00D84938">
        <w:fldChar w:fldCharType="separate"/>
      </w:r>
      <w:r w:rsidR="00224919" w:rsidRPr="00D84938">
        <w:t>(Busemeyer &amp; Iversen, 2020)</w:t>
      </w:r>
      <w:r w:rsidR="00E32E76" w:rsidRPr="00D84938">
        <w:fldChar w:fldCharType="end"/>
      </w:r>
      <w:commentRangeEnd w:id="11"/>
      <w:r w:rsidR="008218FB" w:rsidRPr="00D84938">
        <w:rPr>
          <w:rStyle w:val="CommentReference"/>
        </w:rPr>
        <w:commentReference w:id="11"/>
      </w:r>
      <w:r w:rsidR="00E32E76" w:rsidRPr="00D84938">
        <w:t xml:space="preserve">. </w:t>
      </w:r>
      <w:r w:rsidR="003F031F" w:rsidRPr="00D84938">
        <w:t xml:space="preserve">Another argument is that </w:t>
      </w:r>
      <w:r w:rsidR="0015640C" w:rsidRPr="00D84938">
        <w:t>h</w:t>
      </w:r>
      <w:r w:rsidR="006C2A3E" w:rsidRPr="00D84938">
        <w:t xml:space="preserve">igher-income </w:t>
      </w:r>
      <w:r w:rsidR="00827904" w:rsidRPr="00D84938">
        <w:t xml:space="preserve">and educated </w:t>
      </w:r>
      <w:r w:rsidR="0015640C" w:rsidRPr="00D84938">
        <w:t>individuals</w:t>
      </w:r>
      <w:r w:rsidR="006C2A3E" w:rsidRPr="00D84938">
        <w:t xml:space="preserve">, who often benefit from market-based distributions, are more likely to view income inequality as fair and merit-based </w:t>
      </w:r>
      <w:r w:rsidR="00E901D7" w:rsidRPr="00D84938">
        <w:fldChar w:fldCharType="begin"/>
      </w:r>
      <w:r w:rsidR="00351642" w:rsidRPr="00D84938">
        <w:instrText xml:space="preserve"> ADDIN ZOTERO_ITEM CSL_CITATION {"citationID":"tbMYUUXw","properties":{"formattedCitation":"(Kluegel et al., 1999; Svallfors, 2007)","plainCitation":"(Kluegel et al., 1999; Svallfors, 2007)","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E901D7" w:rsidRPr="00D84938">
        <w:fldChar w:fldCharType="separate"/>
      </w:r>
      <w:r w:rsidR="00251673" w:rsidRPr="00D84938">
        <w:t>(Kluegel et al., 1999; Svallfors, 2007)</w:t>
      </w:r>
      <w:r w:rsidR="00E901D7" w:rsidRPr="00D84938">
        <w:fldChar w:fldCharType="end"/>
      </w:r>
      <w:r w:rsidR="006C2A3E" w:rsidRPr="00D84938">
        <w:t xml:space="preserve">. </w:t>
      </w:r>
      <w:r w:rsidR="003F031F" w:rsidRPr="00D84938">
        <w:t xml:space="preserve">Also, </w:t>
      </w:r>
      <w:r w:rsidR="006C2A3E" w:rsidRPr="00D84938">
        <w:t xml:space="preserve">higher educational </w:t>
      </w:r>
      <w:r w:rsidR="00832338" w:rsidRPr="00D84938">
        <w:t>credentials</w:t>
      </w:r>
      <w:r w:rsidR="006C2A3E" w:rsidRPr="00D84938">
        <w:t xml:space="preserve"> </w:t>
      </w:r>
      <w:r w:rsidR="005D323D" w:rsidRPr="00D84938">
        <w:t xml:space="preserve">are </w:t>
      </w:r>
      <w:r w:rsidR="00CE1E17" w:rsidRPr="00D84938">
        <w:t>associated</w:t>
      </w:r>
      <w:r w:rsidR="006C2A3E" w:rsidRPr="00D84938">
        <w:t xml:space="preserve"> with greater acceptance of meritocratic ideals and the belief that the market rewards personal achievement </w:t>
      </w:r>
      <w:r w:rsidR="00187AC5" w:rsidRPr="00D84938">
        <w:fldChar w:fldCharType="begin"/>
      </w:r>
      <w:r w:rsidR="00351642" w:rsidRPr="00D84938">
        <w:instrText xml:space="preserve"> ADDIN ZOTERO_ITEM CSL_CITATION {"citationID":"VBiQYeKz","properties":{"formattedCitation":"(Castillo et al., 2013, 2024)","plainCitation":"(Castillo et al., 2013, 2024)","noteIndex":0},"citationItems":[{"id":718,"uris":["http://zotero.org/users/5414506/items/HJXYCW95"],"itemData":{"id":718,"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187AC5" w:rsidRPr="00D84938">
        <w:fldChar w:fldCharType="separate"/>
      </w:r>
      <w:r w:rsidR="00251673" w:rsidRPr="00D84938">
        <w:t>(Castillo et al., 2013, 2024)</w:t>
      </w:r>
      <w:r w:rsidR="00187AC5" w:rsidRPr="00D84938">
        <w:fldChar w:fldCharType="end"/>
      </w:r>
      <w:r w:rsidR="00971BE9" w:rsidRPr="00D84938">
        <w:t xml:space="preserve"> as well as </w:t>
      </w:r>
      <w:r w:rsidR="00280C44" w:rsidRPr="00D84938">
        <w:t xml:space="preserve">more </w:t>
      </w:r>
      <w:r w:rsidR="00A550B6" w:rsidRPr="00D84938">
        <w:t xml:space="preserve">financial </w:t>
      </w:r>
      <w:r w:rsidR="00280C44" w:rsidRPr="00D84938">
        <w:t xml:space="preserve">stability given their </w:t>
      </w:r>
      <w:r w:rsidR="00971BE9" w:rsidRPr="00D84938">
        <w:t>highly valuable skills in the labor market</w:t>
      </w:r>
      <w:r w:rsidR="00300C95" w:rsidRPr="00D84938">
        <w:t xml:space="preserve"> </w:t>
      </w:r>
      <w:r w:rsidR="00300C95" w:rsidRPr="00D84938">
        <w:fldChar w:fldCharType="begin"/>
      </w:r>
      <w:r w:rsidR="00351642" w:rsidRPr="00D84938">
        <w:instrText xml:space="preserve"> ADDIN ZOTERO_ITEM CSL_CITATION {"citationID":"CUILaeBc","properties":{"formattedCitation":"(H\\uc0\\u228{}usermann, Kurer, &amp; Schwander, 2015)","plainCitation":"(Häusermann, Kurer, &amp; Schwander, 2015)","noteIndex":0},"citationItems":[{"id":12204,"uris":["http://zotero.org/users/5414506/items/CFWH4PAZ"],"itemData":{"id":12204,"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schema":"https://github.com/citation-style-language/schema/raw/master/csl-citation.json"} </w:instrText>
      </w:r>
      <w:r w:rsidR="00300C95" w:rsidRPr="00D84938">
        <w:fldChar w:fldCharType="separate"/>
      </w:r>
      <w:r w:rsidR="00224919" w:rsidRPr="00D84938">
        <w:t>(Häusermann, Kurer, &amp; Schwander, 2015)</w:t>
      </w:r>
      <w:r w:rsidR="00300C95" w:rsidRPr="00D84938">
        <w:fldChar w:fldCharType="end"/>
      </w:r>
    </w:p>
    <w:p w14:paraId="0013ED71" w14:textId="7B6B8C97" w:rsidR="000A2608" w:rsidRPr="00D84938" w:rsidRDefault="00611310" w:rsidP="004D4B34">
      <w:commentRangeStart w:id="12"/>
      <w:r w:rsidRPr="00D84938">
        <w:t xml:space="preserve">An </w:t>
      </w:r>
      <w:commentRangeEnd w:id="12"/>
      <w:r w:rsidR="00207D22" w:rsidRPr="00D84938">
        <w:rPr>
          <w:rStyle w:val="CommentReference"/>
        </w:rPr>
        <w:commentReference w:id="12"/>
      </w:r>
      <w:r w:rsidRPr="00D84938">
        <w:t xml:space="preserve">important </w:t>
      </w:r>
      <w:r w:rsidR="00CB05C3" w:rsidRPr="00D84938">
        <w:t>point</w:t>
      </w:r>
      <w:r w:rsidRPr="00D84938">
        <w:t xml:space="preserve"> is that most</w:t>
      </w:r>
      <w:r w:rsidR="001354E0" w:rsidRPr="00D84938">
        <w:t xml:space="preserve"> </w:t>
      </w:r>
      <w:r w:rsidRPr="00D84938">
        <w:t xml:space="preserve">of the </w:t>
      </w:r>
      <w:r w:rsidR="005F76ED" w:rsidRPr="00D84938">
        <w:t>theoretical approaches</w:t>
      </w:r>
      <w:r w:rsidRPr="00D84938">
        <w:t xml:space="preserve"> </w:t>
      </w:r>
      <w:r w:rsidR="00502457" w:rsidRPr="00D84938">
        <w:t>to</w:t>
      </w:r>
      <w:r w:rsidR="007A5692" w:rsidRPr="00D84938">
        <w:t xml:space="preserve"> </w:t>
      </w:r>
      <w:r w:rsidR="0074615B" w:rsidRPr="00D84938">
        <w:t>preference</w:t>
      </w:r>
      <w:r w:rsidR="00F64F87" w:rsidRPr="00D84938">
        <w:t xml:space="preserve"> formation</w:t>
      </w:r>
      <w:r w:rsidR="005F76ED" w:rsidRPr="00D84938">
        <w:t xml:space="preserve">, including attitudes toward public and private </w:t>
      </w:r>
      <w:r w:rsidR="001354E0" w:rsidRPr="00D84938">
        <w:t>alternatives</w:t>
      </w:r>
      <w:r w:rsidR="009956C7" w:rsidRPr="00D84938">
        <w:t xml:space="preserve"> </w:t>
      </w:r>
      <w:r w:rsidR="009C52AC" w:rsidRPr="00D84938">
        <w:t>to</w:t>
      </w:r>
      <w:r w:rsidR="009956C7" w:rsidRPr="00D84938">
        <w:t xml:space="preserve"> social welfare </w:t>
      </w:r>
      <w:r w:rsidR="009956C7" w:rsidRPr="00D84938">
        <w:fldChar w:fldCharType="begin"/>
      </w:r>
      <w:r w:rsidR="00351642" w:rsidRPr="00D84938">
        <w:instrText xml:space="preserve"> ADDIN ZOTERO_ITEM CSL_CITATION {"citationID":"4EjSmseh","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9956C7" w:rsidRPr="00D84938">
        <w:fldChar w:fldCharType="separate"/>
      </w:r>
      <w:r w:rsidR="00224919" w:rsidRPr="00D84938">
        <w:t>(Lindh &amp; McCall, 2020)</w:t>
      </w:r>
      <w:r w:rsidR="009956C7" w:rsidRPr="00D84938">
        <w:fldChar w:fldCharType="end"/>
      </w:r>
      <w:r w:rsidR="001354E0" w:rsidRPr="00D84938">
        <w:t xml:space="preserve"> </w:t>
      </w:r>
      <w:r w:rsidR="005F76ED" w:rsidRPr="00D84938">
        <w:t>and economic inequality</w:t>
      </w:r>
      <w:r w:rsidR="00261A75" w:rsidRPr="00D84938">
        <w:t xml:space="preserve"> </w:t>
      </w:r>
      <w:r w:rsidR="004024EF" w:rsidRPr="00D84938">
        <w:t xml:space="preserve">justification </w:t>
      </w:r>
      <w:r w:rsidR="00C02ECE" w:rsidRPr="00D84938">
        <w:fldChar w:fldCharType="begin"/>
      </w:r>
      <w:r w:rsidR="00351642" w:rsidRPr="00D84938">
        <w:instrText xml:space="preserve"> ADDIN ZOTERO_ITEM CSL_CITATION {"citationID":"tRjJet3Y","properties":{"formattedCitation":"(Janmaat, 2013)","plainCitation":"(Janmaat, 2013)","noteIndex":0},"citationItems":[{"id":784,"uris":["http://zotero.org/users/5414506/items/6HZFJW7E"],"itemData":{"id":784,"type":"article-journal","abstract":"This study reviews international comparative studies investigating people’s views on inequality. These studies are classified using a framework consisting of three types of conceptions on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container-title":"Archives Europeennes de Sociologie","DOI":"10.1017/S0003975613000209","ISSN":"00039756","issue":"3","page":"357-389","title":"Subjective inequality: A review of international comparative studies on people's views about inequality","volume":"54","author":[{"family":"Janmaat","given":"Jan Germen"}],"issued":{"date-parts":[["2013"]]},"citation-key":"janmaat_subjective_2013"}}],"schema":"https://github.com/citation-style-language/schema/raw/master/csl-citation.json"} </w:instrText>
      </w:r>
      <w:r w:rsidR="00C02ECE" w:rsidRPr="00D84938">
        <w:fldChar w:fldCharType="separate"/>
      </w:r>
      <w:r w:rsidR="00251673" w:rsidRPr="00D84938">
        <w:t>(Janmaat, 2013)</w:t>
      </w:r>
      <w:r w:rsidR="00C02ECE" w:rsidRPr="00D84938">
        <w:fldChar w:fldCharType="end"/>
      </w:r>
      <w:r w:rsidR="00046F0D" w:rsidRPr="00D84938">
        <w:t xml:space="preserve"> have been conceived as theories that </w:t>
      </w:r>
      <w:r w:rsidR="00027ECD" w:rsidRPr="00D84938">
        <w:t>aim</w:t>
      </w:r>
      <w:r w:rsidR="00046F0D" w:rsidRPr="00D84938">
        <w:t xml:space="preserve"> to explain </w:t>
      </w:r>
      <w:r w:rsidR="00320785" w:rsidRPr="00D84938">
        <w:t>between-group</w:t>
      </w:r>
      <w:r w:rsidR="003559F6" w:rsidRPr="00D84938">
        <w:t xml:space="preserve"> </w:t>
      </w:r>
      <w:r w:rsidR="00046F0D" w:rsidRPr="00D84938">
        <w:t>differences</w:t>
      </w:r>
      <w:r w:rsidR="00590B1D" w:rsidRPr="00D84938">
        <w:t xml:space="preserve"> instead of </w:t>
      </w:r>
      <w:r w:rsidR="008B121E" w:rsidRPr="00D84938">
        <w:t xml:space="preserve">being </w:t>
      </w:r>
      <w:r w:rsidR="008B121E" w:rsidRPr="00D84938">
        <w:lastRenderedPageBreak/>
        <w:t>theories of individual change</w:t>
      </w:r>
      <w:r w:rsidR="003559F6" w:rsidRPr="00D84938">
        <w:t>.</w:t>
      </w:r>
      <w:r w:rsidR="00BD717F" w:rsidRPr="00D84938">
        <w:t xml:space="preserve"> </w:t>
      </w:r>
      <w:r w:rsidR="00433323" w:rsidRPr="00D84938">
        <w:t xml:space="preserve">While related evidence has shown that upward </w:t>
      </w:r>
      <w:r w:rsidR="00B125CD" w:rsidRPr="00D84938">
        <w:t>intragenerational</w:t>
      </w:r>
      <w:r w:rsidR="00433323" w:rsidRPr="00D84938">
        <w:t xml:space="preserve"> mobility </w:t>
      </w:r>
      <w:r w:rsidR="00FD54C0" w:rsidRPr="00D84938">
        <w:t xml:space="preserve">is associated with greater </w:t>
      </w:r>
      <w:r w:rsidR="00433323" w:rsidRPr="00D84938">
        <w:t xml:space="preserve">individual well-being </w:t>
      </w:r>
      <w:r w:rsidR="00433323" w:rsidRPr="00D84938">
        <w:fldChar w:fldCharType="begin"/>
      </w:r>
      <w:r w:rsidR="00351642" w:rsidRPr="00D84938">
        <w:instrText xml:space="preserve"> ADDIN ZOTERO_ITEM CSL_CITATION {"citationID":"9Tf6jHsR","properties":{"formattedCitation":"(Reche, K\\uc0\\u246{}nig, &amp; Hajek, 2019)","plainCitation":"(Reche, König, &amp; Hajek, 2019)","noteIndex":0},"citationItems":[{"id":13344,"uris":["http://zotero.org/users/5414506/items/X8WRCFRH"],"itemData":{"id":13344,"type":"article-journal","abstract":"If people were asked whether income changes influence self-rated health and morbidity, they would probably answer yes. Indeed, previous studies validated this assumption, but most of them used cross-sectional data and only considered self-rated health as the decisive factor. On the other hand, there are a few studies using longitudinal data, which found a much smaller association between income and self-rated health. In order to give a conclusive overview of the current study situation, this review summarizes and examines studies which use only longitudinal data. In addition to self-rated health, the effects of income on the objective factor of morbidity were also investigated. The review includes a total of 14 papers that use data from seven different countries. It concludes that there is a small, statistically significant, positive impact of increased income on self-rated health, but a negative association between income growth and morbidity. Taking the limitations of confounders, attrition, and selection bias into account, the results may even be insignificant.","container-title":"International Journal of Environmental Research and Public Health","DOI":"10.3390/ijerph16162884","ISSN":"1660-4601","issue":"16","language":"en","license":"http://creativecommons.org/licenses/by/3.0/","note":"number: 16\npublisher: Multidisciplinary Digital Publishing Institute","page":"2884","source":"www.mdpi.com","title":"Income, Self-Rated Health, and Morbidity. A Systematic Review of Longitudinal Studies","volume":"16","author":[{"family":"Reche","given":"Elena"},{"family":"König","given":"Hans-Helmut"},{"family":"Hajek","given":"André"}],"issued":{"date-parts":[["2019",1]]},"citation-key":"reche_income_2019"}}],"schema":"https://github.com/citation-style-language/schema/raw/master/csl-citation.json"} </w:instrText>
      </w:r>
      <w:r w:rsidR="00433323" w:rsidRPr="00D84938">
        <w:fldChar w:fldCharType="separate"/>
      </w:r>
      <w:r w:rsidR="00433323" w:rsidRPr="00D84938">
        <w:t>(Reche, König, &amp; Hajek, 2019)</w:t>
      </w:r>
      <w:r w:rsidR="00433323" w:rsidRPr="00D84938">
        <w:fldChar w:fldCharType="end"/>
      </w:r>
      <w:r w:rsidR="00433323" w:rsidRPr="00D84938">
        <w:t>, the impact of such changes on economic preferences remains underexplored.</w:t>
      </w:r>
      <w:r w:rsidR="0074615B" w:rsidRPr="00D84938">
        <w:t xml:space="preserve"> </w:t>
      </w:r>
      <w:r w:rsidR="00AC0EC7" w:rsidRPr="00D84938">
        <w:t>In this sense</w:t>
      </w:r>
      <w:r w:rsidR="00E91D95" w:rsidRPr="00D84938">
        <w:t xml:space="preserve">, </w:t>
      </w:r>
      <w:r w:rsidR="00BF79C8" w:rsidRPr="00D84938">
        <w:t xml:space="preserve">there are </w:t>
      </w:r>
      <w:r w:rsidR="005A6CBA" w:rsidRPr="00D84938">
        <w:t>extension</w:t>
      </w:r>
      <w:r w:rsidR="00EC1731" w:rsidRPr="00D84938">
        <w:t>s</w:t>
      </w:r>
      <w:r w:rsidR="005A6CBA" w:rsidRPr="00D84938">
        <w:t xml:space="preserve"> of the self-interest model </w:t>
      </w:r>
      <w:r w:rsidR="00A520DE" w:rsidRPr="00D84938">
        <w:t xml:space="preserve">that </w:t>
      </w:r>
      <w:r w:rsidR="00522C9A" w:rsidRPr="00D84938">
        <w:t>have</w:t>
      </w:r>
      <w:r w:rsidR="005A6CBA" w:rsidRPr="00D84938">
        <w:t xml:space="preserve"> </w:t>
      </w:r>
      <w:r w:rsidR="003B5A25" w:rsidRPr="00D84938">
        <w:t xml:space="preserve">considered </w:t>
      </w:r>
      <w:r w:rsidR="000B5C03" w:rsidRPr="00D84938">
        <w:t xml:space="preserve">the </w:t>
      </w:r>
      <w:r w:rsidR="004127E4" w:rsidRPr="00D84938">
        <w:t>role</w:t>
      </w:r>
      <w:r w:rsidR="000B5C03" w:rsidRPr="00D84938">
        <w:t xml:space="preserve"> </w:t>
      </w:r>
      <w:r w:rsidR="00F50C61" w:rsidRPr="00D84938">
        <w:t xml:space="preserve">of </w:t>
      </w:r>
      <w:r w:rsidR="00F5588A" w:rsidRPr="00D84938">
        <w:t xml:space="preserve">optimistic </w:t>
      </w:r>
      <w:r w:rsidR="00722ED1" w:rsidRPr="00D84938">
        <w:t xml:space="preserve">economic prospects </w:t>
      </w:r>
      <w:r w:rsidR="003C2A63" w:rsidRPr="00D84938">
        <w:t>and</w:t>
      </w:r>
      <w:r w:rsidR="00F50C61" w:rsidRPr="00D84938">
        <w:t xml:space="preserve"> </w:t>
      </w:r>
      <w:r w:rsidR="00264833" w:rsidRPr="00D84938">
        <w:t xml:space="preserve">intergenerational mobility </w:t>
      </w:r>
      <w:r w:rsidR="00AD70E1" w:rsidRPr="00D84938">
        <w:t xml:space="preserve">on economic preferences </w:t>
      </w:r>
      <w:r w:rsidR="00FB6E5A" w:rsidRPr="00D84938">
        <w:fldChar w:fldCharType="begin"/>
      </w:r>
      <w:r w:rsidR="00351642" w:rsidRPr="00D84938">
        <w:instrText xml:space="preserve"> ADDIN ZOTERO_ITEM CSL_CITATION {"citationID":"tJilHeY8","properties":{"formattedCitation":"(Jaime-Castillo &amp; Marqu\\uc0\\u233{}s-Perales, 2019)","plainCitation":"(Jaime-Castillo &amp; Marqués-Perales, 2019)","noteIndex":0},"citationItems":[{"id":846,"uris":["http://zotero.org/users/5414506/items/9T7XVGKH"],"itemData":{"id":846,"type":"article-journal","abstract":"The literature on preferences for redistribution has paid little attention to the effect of social mobility on the demand for redistribution and no systematic test of the hypotheses connecting social mobility and preferences for redistribution has yet been done to date. We use the diagonal reference model to estimate the effect of origin and destination classes on preferences for redistribution in a large sample of European countries using data from the European Social Survey. Our findings are consistent with the logic of acculturation in the sense that newcomers tend to adapt their views to those of the destination class at early stages and that upward and downward mobility do not have distinctive effects on the formation of political preferences. However, even though social origins seem to have a limited impact on preferences for redistribution, the evidence does not support the hypothesis that mobile and non-mobile individuals are alike. We also find that the effect of social origin on preferences varies largely across countries. The empirical evidence leads to the conclusion that the effect of social origin on preferences for redistribution increases in contexts of strong familism.","container-title":"The British Journal of Sociology","DOI":"10.1111/1468-4446.12363","ISSN":"1468-4446","issue":"1","language":"en","note":"_eprint: https://onlinelibrary.wiley.com/doi/pdf/10.1111/1468-4446.12363","page":"138-165","source":"Wiley Online Library","title":"Social mobility and demand for redistribution in Europe: a comparative analysis","title-short":"Social mobility and demand for redistribution in Europe","volume":"70","author":[{"family":"Jaime-Castillo","given":"Antonio M."},{"family":"Marqués-Perales","given":"Ildefonso"}],"issued":{"date-parts":[["2019"]]},"citation-key":"jaime-castillo_social_2019"}}],"schema":"https://github.com/citation-style-language/schema/raw/master/csl-citation.json"} </w:instrText>
      </w:r>
      <w:r w:rsidR="00FB6E5A" w:rsidRPr="00D84938">
        <w:fldChar w:fldCharType="separate"/>
      </w:r>
      <w:r w:rsidR="00224919" w:rsidRPr="00D84938">
        <w:t>(Jaime-Castillo &amp; Marqués-Perales, 2019)</w:t>
      </w:r>
      <w:r w:rsidR="00FB6E5A" w:rsidRPr="00D84938">
        <w:fldChar w:fldCharType="end"/>
      </w:r>
      <w:r w:rsidR="00BF79C8" w:rsidRPr="00D84938">
        <w:t xml:space="preserve">. </w:t>
      </w:r>
      <w:r w:rsidR="004D4B34" w:rsidRPr="00D84938">
        <w:t xml:space="preserve">Nonetheless, I argue that </w:t>
      </w:r>
      <w:r w:rsidR="00636F02" w:rsidRPr="00D84938">
        <w:t xml:space="preserve">only </w:t>
      </w:r>
      <w:r w:rsidR="00122714" w:rsidRPr="00D84938">
        <w:t xml:space="preserve">a </w:t>
      </w:r>
      <w:r w:rsidR="0073010A" w:rsidRPr="00D84938">
        <w:t>little literature</w:t>
      </w:r>
      <w:r w:rsidR="004D4B34" w:rsidRPr="00D84938">
        <w:t xml:space="preserve"> </w:t>
      </w:r>
      <w:r w:rsidR="007B0EC6" w:rsidRPr="00D84938">
        <w:t>has</w:t>
      </w:r>
      <w:r w:rsidR="004D4B34" w:rsidRPr="00D84938">
        <w:t xml:space="preserve"> </w:t>
      </w:r>
      <w:r w:rsidR="00AD70E1" w:rsidRPr="00D84938">
        <w:t xml:space="preserve">grasped the consequences of </w:t>
      </w:r>
      <w:r w:rsidR="00AD70E1" w:rsidRPr="00D84938">
        <w:rPr>
          <w:i/>
          <w:iCs/>
        </w:rPr>
        <w:t>changes</w:t>
      </w:r>
      <w:r w:rsidR="00AD70E1" w:rsidRPr="00D84938">
        <w:t xml:space="preserve"> in socioeconomic status</w:t>
      </w:r>
      <w:r w:rsidR="00636F02" w:rsidRPr="00D84938">
        <w:t xml:space="preserve"> more directly</w:t>
      </w:r>
      <w:r w:rsidR="00AD70E1" w:rsidRPr="00D84938">
        <w:t>.</w:t>
      </w:r>
    </w:p>
    <w:p w14:paraId="504B18CE" w14:textId="02775250" w:rsidR="00240E26" w:rsidRPr="00D84938" w:rsidRDefault="00D159F8" w:rsidP="0001028D">
      <w:commentRangeStart w:id="13"/>
      <w:r w:rsidRPr="00D84938">
        <w:t xml:space="preserve">The </w:t>
      </w:r>
      <w:commentRangeEnd w:id="13"/>
      <w:r w:rsidR="00CF122D" w:rsidRPr="00D84938">
        <w:rPr>
          <w:rStyle w:val="CommentReference"/>
        </w:rPr>
        <w:commentReference w:id="13"/>
      </w:r>
      <w:r w:rsidRPr="00D84938">
        <w:t xml:space="preserve">main theories on political attitude formation offer distinct perspectives on how </w:t>
      </w:r>
      <w:r w:rsidR="000B28BB" w:rsidRPr="00D84938">
        <w:t>changes in socioeconomic positions</w:t>
      </w:r>
      <w:r w:rsidRPr="00D84938">
        <w:t xml:space="preserve"> shape political attitudes over time. In a recent study, Helgason &amp; Rehm </w:t>
      </w:r>
      <w:r w:rsidR="00251673" w:rsidRPr="00D84938">
        <w:fldChar w:fldCharType="begin"/>
      </w:r>
      <w:r w:rsidR="00351642" w:rsidRPr="00D84938">
        <w:instrText xml:space="preserve"> ADDIN ZOTERO_ITEM CSL_CITATION {"citationID":"IYM0p7lI","properties":{"formattedCitation":"(2023)","plainCitation":"(202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label":"page","suppress-author":true}],"schema":"https://github.com/citation-style-language/schema/raw/master/csl-citation.json"} </w:instrText>
      </w:r>
      <w:r w:rsidR="00251673" w:rsidRPr="00D84938">
        <w:fldChar w:fldCharType="separate"/>
      </w:r>
      <w:r w:rsidR="00251673" w:rsidRPr="00D84938">
        <w:t>(2023)</w:t>
      </w:r>
      <w:r w:rsidR="00251673" w:rsidRPr="00D84938">
        <w:fldChar w:fldCharType="end"/>
      </w:r>
      <w:r w:rsidRPr="00D84938">
        <w:t xml:space="preserve"> </w:t>
      </w:r>
      <w:r w:rsidR="006D7477" w:rsidRPr="00D84938">
        <w:t>reviewed and empirically scrutinized how different income mobility profiles differed</w:t>
      </w:r>
      <w:r w:rsidRPr="00D84938">
        <w:t xml:space="preserve"> in their </w:t>
      </w:r>
      <w:r w:rsidR="00DC2FEC" w:rsidRPr="00D84938">
        <w:t>“</w:t>
      </w:r>
      <w:r w:rsidRPr="00D84938">
        <w:t xml:space="preserve">core political </w:t>
      </w:r>
      <w:r w:rsidR="00DC2FEC" w:rsidRPr="00D84938">
        <w:t>values”</w:t>
      </w:r>
      <w:r w:rsidR="00251673" w:rsidRPr="00D84938">
        <w:t xml:space="preserve"> over</w:t>
      </w:r>
      <w:r w:rsidRPr="00D84938">
        <w:t xml:space="preserve"> time in Britain. They differentiate between five possible expectations according to the current self-interest-based </w:t>
      </w:r>
      <w:r w:rsidR="00787689" w:rsidRPr="00D84938">
        <w:t>mechanism</w:t>
      </w:r>
      <w:r w:rsidR="00A61F8A" w:rsidRPr="00D84938">
        <w:t xml:space="preserve"> </w:t>
      </w:r>
      <w:r w:rsidR="008921CE" w:rsidRPr="00D84938">
        <w:t>– prospective</w:t>
      </w:r>
      <w:r w:rsidR="00A45A2E" w:rsidRPr="00D84938">
        <w:t xml:space="preserve"> income mobility or income expectations </w:t>
      </w:r>
      <w:r w:rsidR="00D15319">
        <w:fldChar w:fldCharType="begin"/>
      </w:r>
      <w:r w:rsidR="00D15319">
        <w:instrText xml:space="preserve"> ADDIN ZOTERO_ITEM CSL_CITATION {"citationID":"VxveM1IM","properties":{"formattedCitation":"(Benabou &amp; Ok, 2001; Rueda &amp; Stegmueller, 2019)","plainCitation":"(Benabou &amp; Ok, 2001; Rueda &amp; Stegmueller, 2019)","noteIndex":0},"citationItems":[{"id":54,"uris":["http://zotero.org/users/5414506/items/A4LN7W7Z"],"itemData":{"id":54,"type":"article-journal","container-title":"The Quarterly Journal of Economics","DOI":"10.1162/00335530151144078","ISSN":"0033-5533, 1531-4650","issue":"2","journalAbbreviation":"The Quarterly Journal of Economics","language":"en","page":"447-487","source":"DOI.org (Crossref)","title":"Social Mobility and the Demand for Redistribution: The Poum Hypothesis","title-short":"Social Mobility and the Demand for Redistribution","volume":"116","author":[{"family":"Benabou","given":"R."},{"family":"Ok","given":"E. A."}],"issued":{"date-parts":[["2001",5,1]]},"citation-key":"benabou_social_2001"}},{"id":708,"uris":["http://zotero.org/users/5414506/items/24R57TUK"],"itemData":{"id":708,"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instrText>
      </w:r>
      <w:r w:rsidR="00D15319">
        <w:fldChar w:fldCharType="separate"/>
      </w:r>
      <w:r w:rsidR="00D15319" w:rsidRPr="00D15319">
        <w:rPr>
          <w:rFonts w:cs="Times New Roman"/>
        </w:rPr>
        <w:t>(Benabou &amp; Ok, 2001; Rueda &amp; Stegmueller, 2019)</w:t>
      </w:r>
      <w:r w:rsidR="00D15319">
        <w:fldChar w:fldCharType="end"/>
      </w:r>
      <w:r w:rsidRPr="00D84938">
        <w:t xml:space="preserve">, as well as preference formation based on </w:t>
      </w:r>
      <w:r w:rsidR="00787689" w:rsidRPr="00D84938">
        <w:t xml:space="preserve">informational updates </w:t>
      </w:r>
      <w:r w:rsidR="00D15319">
        <w:fldChar w:fldCharType="begin"/>
      </w:r>
      <w:r w:rsidR="00D15319">
        <w:instrText xml:space="preserve"> ADDIN ZOTERO_ITEM CSL_CITATION {"citationID":"1Gz4VFnr","properties":{"formattedCitation":"(Druckman &amp; Lupia, 2000)","plainCitation":"(Druckman &amp; Lupia, 2000)","noteIndex":0},"citationItems":[{"id":696,"uris":["http://zotero.org/users/5414506/items/QGEWZ4L3"],"itemData":{"id":696,"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schema":"https://github.com/citation-style-language/schema/raw/master/csl-citation.json"} </w:instrText>
      </w:r>
      <w:r w:rsidR="00D15319">
        <w:fldChar w:fldCharType="separate"/>
      </w:r>
      <w:r w:rsidR="00D15319" w:rsidRPr="00D15319">
        <w:rPr>
          <w:rFonts w:cs="Times New Roman"/>
        </w:rPr>
        <w:t>(Druckman &amp; Lupia, 2000)</w:t>
      </w:r>
      <w:r w:rsidR="00D15319">
        <w:fldChar w:fldCharType="end"/>
      </w:r>
      <w:r w:rsidRPr="00D84938">
        <w:t>.</w:t>
      </w:r>
      <w:r w:rsidR="006D453E" w:rsidRPr="00D84938">
        <w:t xml:space="preserve"> In their perspective, </w:t>
      </w:r>
      <w:r w:rsidR="00236885" w:rsidRPr="00D84938">
        <w:t xml:space="preserve">political attitudes can be explained through (i) </w:t>
      </w:r>
      <w:r w:rsidRPr="00D84938">
        <w:rPr>
          <w:i/>
        </w:rPr>
        <w:t>socialization</w:t>
      </w:r>
      <w:r w:rsidR="00236885" w:rsidRPr="00D84938">
        <w:rPr>
          <w:i/>
        </w:rPr>
        <w:t xml:space="preserve">, </w:t>
      </w:r>
      <w:r w:rsidR="00236885" w:rsidRPr="00D84938">
        <w:t>which</w:t>
      </w:r>
      <w:r w:rsidRPr="00D84938">
        <w:t xml:space="preserve"> posits early-life stability; </w:t>
      </w:r>
      <w:r w:rsidR="00236885" w:rsidRPr="00D84938">
        <w:t xml:space="preserve">(ii) </w:t>
      </w:r>
      <w:r w:rsidRPr="00D84938">
        <w:rPr>
          <w:i/>
        </w:rPr>
        <w:t>anticipation</w:t>
      </w:r>
      <w:r w:rsidR="00236885" w:rsidRPr="00D84938">
        <w:t>, where attitudes can be</w:t>
      </w:r>
      <w:r w:rsidRPr="00D84938">
        <w:t xml:space="preserve"> </w:t>
      </w:r>
      <w:r w:rsidR="00BA2766" w:rsidRPr="00D84938">
        <w:t>aligned</w:t>
      </w:r>
      <w:r w:rsidRPr="00D84938">
        <w:t xml:space="preserve"> with expected future income; </w:t>
      </w:r>
      <w:r w:rsidR="00236885" w:rsidRPr="00D84938">
        <w:t xml:space="preserve">(iii) </w:t>
      </w:r>
      <w:r w:rsidRPr="00D84938">
        <w:rPr>
          <w:i/>
        </w:rPr>
        <w:t>myopic self-interest</w:t>
      </w:r>
      <w:r w:rsidR="006D7477" w:rsidRPr="00D84938">
        <w:rPr>
          <w:i/>
        </w:rPr>
        <w:t xml:space="preserve">, </w:t>
      </w:r>
      <w:r w:rsidR="006D7477" w:rsidRPr="00D84938">
        <w:rPr>
          <w:iCs/>
        </w:rPr>
        <w:t>which</w:t>
      </w:r>
      <w:r w:rsidRPr="00D84938">
        <w:t xml:space="preserve"> focuses on immediate income effects; </w:t>
      </w:r>
      <w:r w:rsidR="00236885" w:rsidRPr="00D84938">
        <w:t xml:space="preserve">(iv) </w:t>
      </w:r>
      <w:commentRangeStart w:id="14"/>
      <w:r w:rsidRPr="00D84938">
        <w:rPr>
          <w:i/>
        </w:rPr>
        <w:t>learning</w:t>
      </w:r>
      <w:r w:rsidRPr="00D84938">
        <w:t xml:space="preserve"> highlights cumulative changes from past and current experiences</w:t>
      </w:r>
      <w:commentRangeEnd w:id="14"/>
      <w:r w:rsidR="00D67BF3" w:rsidRPr="00D84938">
        <w:rPr>
          <w:rStyle w:val="CommentReference"/>
        </w:rPr>
        <w:commentReference w:id="14"/>
      </w:r>
      <w:r w:rsidRPr="00D84938">
        <w:t xml:space="preserve">; and </w:t>
      </w:r>
      <w:r w:rsidR="00236885" w:rsidRPr="00D84938">
        <w:t xml:space="preserve">(v) </w:t>
      </w:r>
      <w:r w:rsidRPr="00D84938">
        <w:rPr>
          <w:i/>
        </w:rPr>
        <w:t>status maximization</w:t>
      </w:r>
      <w:r w:rsidRPr="00D84938">
        <w:t xml:space="preserve"> links attitudes to the highest </w:t>
      </w:r>
      <w:r w:rsidR="00807A81" w:rsidRPr="00D84938">
        <w:t>structural position</w:t>
      </w:r>
      <w:r w:rsidRPr="00D84938">
        <w:t xml:space="preserve"> achieved over time.</w:t>
      </w:r>
      <w:r w:rsidR="00CF122D" w:rsidRPr="00D84938">
        <w:t xml:space="preserve"> </w:t>
      </w:r>
      <w:r w:rsidR="004279B7" w:rsidRPr="00D84938">
        <w:t>In this sense, Helgason &amp; Rehm (2024)</w:t>
      </w:r>
      <w:r w:rsidR="002505AA" w:rsidRPr="00D84938">
        <w:t xml:space="preserve"> </w:t>
      </w:r>
      <w:r w:rsidR="004279B7" w:rsidRPr="00D84938">
        <w:t xml:space="preserve">argue that </w:t>
      </w:r>
      <w:r w:rsidR="00C07A11" w:rsidRPr="00D84938">
        <w:t xml:space="preserve">attitudinal change </w:t>
      </w:r>
      <w:r w:rsidR="004279B7" w:rsidRPr="00D84938">
        <w:t xml:space="preserve">is a gradual </w:t>
      </w:r>
      <w:r w:rsidR="00E31E4A">
        <w:t>adaptation process</w:t>
      </w:r>
      <w:r w:rsidR="004279B7" w:rsidRPr="00D84938">
        <w:t xml:space="preserve">. This process tends to be slow and </w:t>
      </w:r>
      <w:r w:rsidR="00E31E4A">
        <w:t>cumulative</w:t>
      </w:r>
      <w:r w:rsidR="004279B7" w:rsidRPr="00D84938">
        <w:t xml:space="preserve">, especially in learning and updating beliefs. As a result, differences in political attitudes between groups </w:t>
      </w:r>
      <w:r w:rsidR="002E2EDF" w:rsidRPr="00D84938">
        <w:t>(e.g.</w:t>
      </w:r>
      <w:r w:rsidR="00E31E4A">
        <w:t>,</w:t>
      </w:r>
      <w:r w:rsidR="002E2EDF" w:rsidRPr="00D84938">
        <w:t xml:space="preserve"> income or occupations) </w:t>
      </w:r>
      <w:r w:rsidR="004279B7" w:rsidRPr="00D84938">
        <w:t xml:space="preserve">are often more pronounced than changes in attitudes within the same individual over time </w:t>
      </w:r>
      <w:r w:rsidR="00BA2766" w:rsidRPr="00D84938">
        <w:fldChar w:fldCharType="begin"/>
      </w:r>
      <w:r w:rsidR="00351642" w:rsidRPr="00D84938">
        <w:instrText xml:space="preserve"> ADDIN ZOTERO_ITEM CSL_CITATION {"citationID":"QfD0sQgd","properties":{"formattedCitation":"(Helgason &amp; Rehm, 2024)","plainCitation":"(Helgason &amp; Rehm, 2024)","noteIndex":0},"citationItems":[{"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r w:rsidR="00BA2766" w:rsidRPr="00D84938">
        <w:fldChar w:fldCharType="separate"/>
      </w:r>
      <w:r w:rsidR="00224919" w:rsidRPr="00D84938">
        <w:t>(Helgason &amp; Rehm, 2024)</w:t>
      </w:r>
      <w:r w:rsidR="00BA2766" w:rsidRPr="00D84938">
        <w:fldChar w:fldCharType="end"/>
      </w:r>
      <w:r w:rsidR="00BA2766" w:rsidRPr="00D84938">
        <w:t xml:space="preserve">. </w:t>
      </w:r>
    </w:p>
    <w:p w14:paraId="59A62345" w14:textId="127EBF0D" w:rsidR="00874EC8" w:rsidRPr="00D84938" w:rsidRDefault="00B43F6B" w:rsidP="0001028D">
      <w:r w:rsidRPr="00D84938">
        <w:t>Empirically</w:t>
      </w:r>
      <w:r w:rsidR="0001028D" w:rsidRPr="00D84938">
        <w:t xml:space="preserve">, longitudinal evidence hints that as individuals experience rising </w:t>
      </w:r>
      <w:r w:rsidR="003A3458" w:rsidRPr="00D84938">
        <w:t>structural positions</w:t>
      </w:r>
      <w:r w:rsidR="0001028D" w:rsidRPr="00D84938">
        <w:t xml:space="preserve">, particularly through </w:t>
      </w:r>
      <w:r w:rsidR="001F65C8" w:rsidRPr="00D84938">
        <w:t xml:space="preserve">occupational class </w:t>
      </w:r>
      <w:r w:rsidR="003A3458" w:rsidRPr="00D84938">
        <w:t xml:space="preserve">and </w:t>
      </w:r>
      <w:r w:rsidR="001F65C8" w:rsidRPr="00D84938">
        <w:t>income</w:t>
      </w:r>
      <w:r w:rsidR="0001028D" w:rsidRPr="00D84938">
        <w:t xml:space="preserve">, they </w:t>
      </w:r>
      <w:r w:rsidR="00970644" w:rsidRPr="00D84938">
        <w:t xml:space="preserve">become more conservative in their political views and </w:t>
      </w:r>
      <w:r w:rsidR="0001028D" w:rsidRPr="00D84938">
        <w:t xml:space="preserve">demand less redistribution as they benefit more directly from unequal distributions </w:t>
      </w:r>
      <w:r w:rsidR="00500FB3" w:rsidRPr="00D84938">
        <w:fldChar w:fldCharType="begin"/>
      </w:r>
      <w:r w:rsidR="00351642" w:rsidRPr="00D84938">
        <w:instrText xml:space="preserve"> ADDIN ZOTERO_ITEM CSL_CITATION {"citationID":"s2nOPwG2","properties":{"formattedCitation":"(Helgason &amp; Rehm, 2023; Langs\\uc0\\u230{}ther et al., 2022; Stegmueller, 2013)","plainCitation":"(Helgason &amp; Rehm, 2023; Langsæther et al., 2022; Stegmueller, 201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id":13342,"uris":["http://zotero.org/users/5414506/items/EJ2NAFSI"],"itemData":{"id":13342,"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id":14643,"uris":["http://zotero.org/users/5414506/items/7XEVGW94"],"itemData":{"id":14643,"type":"article-journal","abstract":"Much politico-economic research on individuals' preferences is cross-sectional and does not model dynamic aspects of preference or attitude formation. I present a Bayesian dynamic panel model, which facilitates the analysis of repeated preferences using individual-level panel data. My model deals with three problems. First, I explicitly include feedback from previous preferences taking into account that available survey measures of preferences are categorical. Second, I model individuals' initial conditions when entering the panel as resulting from observed and unobserved individual attributes. Third, I capture unobserved individual preference heterogeneity both via standard parametric random effects and a robust alternative based on Bayesian nonparametric density estimation. I use this model to analyze the impact of income and wealth on preferences for government intervention using the British Household Panel Study from 1991 to 2007.","container-title":"Political Analysis","ISSN":"1047-1987","issue":"3","note":"publisher: [Oxford University Press, Society for Political Methodology]","page":"314-333","source":"JSTOR","title":"Modeling Dynamic Preferences: A Bayesian Robust Dynamic Latent Ordered Probit Model","title-short":"Modeling Dynamic Preferences","volume":"21","author":[{"family":"Stegmueller","given":"Daniel"}],"issued":{"date-parts":[["2013"]]},"citation-key":"stegmueller_modeling_2013"}}],"schema":"https://github.com/citation-style-language/schema/raw/master/csl-citation.json"} </w:instrText>
      </w:r>
      <w:r w:rsidR="00500FB3" w:rsidRPr="00D84938">
        <w:fldChar w:fldCharType="separate"/>
      </w:r>
      <w:r w:rsidR="00BB72ED" w:rsidRPr="00D84938">
        <w:t>(Helgason &amp; Rehm, 2023; Langsæther et al., 2022; Stegmueller, 2013)</w:t>
      </w:r>
      <w:r w:rsidR="00500FB3" w:rsidRPr="00D84938">
        <w:fldChar w:fldCharType="end"/>
      </w:r>
      <w:r w:rsidR="0001028D" w:rsidRPr="00D84938">
        <w:t>.</w:t>
      </w:r>
      <w:r w:rsidR="00965E4F" w:rsidRPr="00D84938">
        <w:t xml:space="preserve"> It is also noteworthy </w:t>
      </w:r>
      <w:r w:rsidR="00425BFA" w:rsidRPr="00D84938">
        <w:t xml:space="preserve">that mobile individuals </w:t>
      </w:r>
      <w:r w:rsidR="00965E4F" w:rsidRPr="00D84938">
        <w:t xml:space="preserve">show more nuanced preferences when compared to those </w:t>
      </w:r>
      <w:r w:rsidR="0023746E" w:rsidRPr="00D84938">
        <w:t xml:space="preserve">with </w:t>
      </w:r>
      <w:r w:rsidR="00760116">
        <w:t>homogeneous-stable</w:t>
      </w:r>
      <w:r w:rsidR="00965E4F" w:rsidRPr="00D84938">
        <w:t xml:space="preserve"> </w:t>
      </w:r>
      <w:r w:rsidR="0023746E" w:rsidRPr="00D84938">
        <w:t xml:space="preserve">working or </w:t>
      </w:r>
      <w:r w:rsidR="00651C87" w:rsidRPr="00D84938">
        <w:t>upper-class</w:t>
      </w:r>
      <w:r w:rsidR="0023746E" w:rsidRPr="00D84938">
        <w:t xml:space="preserve"> mobility </w:t>
      </w:r>
      <w:r w:rsidR="00327DA6" w:rsidRPr="00D84938">
        <w:t>trajectories</w:t>
      </w:r>
      <w:r w:rsidR="00425BFA" w:rsidRPr="00D84938">
        <w:t xml:space="preserve"> </w:t>
      </w:r>
      <w:r w:rsidR="00425BFA" w:rsidRPr="00D84938">
        <w:fldChar w:fldCharType="begin"/>
      </w:r>
      <w:r w:rsidR="00351642" w:rsidRPr="00D84938">
        <w:instrText xml:space="preserve"> ADDIN ZOTERO_ITEM CSL_CITATION {"citationID":"YHlDVvjm","properties":{"formattedCitation":"(Helgason &amp; Rehm, 2024)","plainCitation":"(Helgason &amp; Rehm, 2024)","noteIndex":0},"citationItems":[{"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r w:rsidR="00425BFA" w:rsidRPr="00D84938">
        <w:fldChar w:fldCharType="separate"/>
      </w:r>
      <w:r w:rsidR="00224919" w:rsidRPr="00D84938">
        <w:t>(Helgason &amp; Rehm, 2024)</w:t>
      </w:r>
      <w:r w:rsidR="00425BFA" w:rsidRPr="00D84938">
        <w:fldChar w:fldCharType="end"/>
      </w:r>
      <w:r w:rsidR="006A725F" w:rsidRPr="00D84938">
        <w:t xml:space="preserve">. </w:t>
      </w:r>
      <w:r w:rsidR="00912E2D" w:rsidRPr="00D84938">
        <w:t xml:space="preserve">Similarly, in the British case, it has been shown that upwardly mobile individuals are more prone to </w:t>
      </w:r>
      <w:r w:rsidR="00035F55" w:rsidRPr="00D84938">
        <w:t>vote for</w:t>
      </w:r>
      <w:r w:rsidR="00912E2D" w:rsidRPr="00D84938">
        <w:t xml:space="preserve"> </w:t>
      </w:r>
      <w:r w:rsidR="00035F55" w:rsidRPr="00D84938">
        <w:t>the conservative party</w:t>
      </w:r>
      <w:r w:rsidR="003305C6" w:rsidRPr="00D84938">
        <w:t xml:space="preserve">, known for its pro-market stances in </w:t>
      </w:r>
      <w:r w:rsidR="000A2AB2" w:rsidRPr="00D84938">
        <w:t>terms of welfare provision</w:t>
      </w:r>
      <w:r w:rsidR="00035F55" w:rsidRPr="00D84938">
        <w:t xml:space="preserve"> </w:t>
      </w:r>
      <w:r w:rsidR="00912E2D" w:rsidRPr="00D84938">
        <w:fldChar w:fldCharType="begin"/>
      </w:r>
      <w:r w:rsidR="00351642" w:rsidRPr="00D84938">
        <w:instrText xml:space="preserve"> ADDIN ZOTERO_ITEM CSL_CITATION {"citationID":"ToXk7hxe","properties":{"formattedCitation":"(Helgason &amp; Rehm, 2023)","plainCitation":"(Helgason &amp; Rehm, 202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schema":"https://github.com/citation-style-language/schema/raw/master/csl-citation.json"} </w:instrText>
      </w:r>
      <w:r w:rsidR="00912E2D" w:rsidRPr="00D84938">
        <w:fldChar w:fldCharType="separate"/>
      </w:r>
      <w:r w:rsidR="00224919" w:rsidRPr="00D84938">
        <w:t>(Helgason &amp; Rehm, 2023)</w:t>
      </w:r>
      <w:r w:rsidR="00912E2D" w:rsidRPr="00D84938">
        <w:fldChar w:fldCharType="end"/>
      </w:r>
      <w:r w:rsidR="00874EC8" w:rsidRPr="00D84938">
        <w:t xml:space="preserve">. Although this evidence has not directly addressed market justice preferences, it provides some clues </w:t>
      </w:r>
      <w:r w:rsidR="00A053AA" w:rsidRPr="00D84938">
        <w:t>on</w:t>
      </w:r>
      <w:r w:rsidR="00874EC8" w:rsidRPr="00D84938">
        <w:t xml:space="preserve"> how their relationship with market justice preferences can be expected.</w:t>
      </w:r>
    </w:p>
    <w:p w14:paraId="4535F964" w14:textId="2CEACEA6" w:rsidR="0001028D" w:rsidRPr="00D84938" w:rsidRDefault="00711ED1" w:rsidP="0001028D">
      <w:r w:rsidRPr="00D84938">
        <w:t xml:space="preserve">In line with the above, I expect that individuals who increase their socioeconomic status </w:t>
      </w:r>
      <w:r w:rsidR="002201CA" w:rsidRPr="00D84938">
        <w:t xml:space="preserve">across the occupational ladder </w:t>
      </w:r>
      <w:r w:rsidRPr="00D84938">
        <w:t>support market justice preferences to a greater extent</w:t>
      </w:r>
      <w:r w:rsidR="00085F00" w:rsidRPr="00D84938">
        <w:t xml:space="preserve"> (</w:t>
      </w:r>
      <w:r w:rsidR="00085F00" w:rsidRPr="00D84938">
        <w:rPr>
          <w:i/>
          <w:iCs/>
        </w:rPr>
        <w:t>market legitimacy</w:t>
      </w:r>
      <w:r w:rsidR="00085F00" w:rsidRPr="00D84938">
        <w:t>)</w:t>
      </w:r>
      <w:r w:rsidRPr="00D84938">
        <w:t xml:space="preserve">. </w:t>
      </w:r>
      <w:r w:rsidR="008F5818" w:rsidRPr="00D84938">
        <w:t>Nevertheless, how do changes in interpersonal networks affect market justice preferences?</w:t>
      </w:r>
      <w:r w:rsidR="00BA7873" w:rsidRPr="00D84938">
        <w:t xml:space="preserve"> </w:t>
      </w:r>
    </w:p>
    <w:p w14:paraId="15237431" w14:textId="0EC6FCD2" w:rsidR="002632A2" w:rsidRPr="00D84938" w:rsidRDefault="00606669" w:rsidP="007D5628">
      <w:pPr>
        <w:pStyle w:val="Heading3"/>
      </w:pPr>
      <w:r w:rsidRPr="00D84938">
        <w:t xml:space="preserve">Network structure and attitudes towards </w:t>
      </w:r>
      <w:r w:rsidR="007D5628" w:rsidRPr="00D84938">
        <w:t xml:space="preserve">economic inequality </w:t>
      </w:r>
    </w:p>
    <w:p w14:paraId="021BC5E1" w14:textId="1DA1EBEB" w:rsidR="00505BE4" w:rsidRPr="00D84938" w:rsidRDefault="00650640" w:rsidP="00967CE2">
      <w:r>
        <w:t xml:space="preserve">Beyond the individual structural position, </w:t>
      </w:r>
      <w:r w:rsidR="00830188">
        <w:t>literature</w:t>
      </w:r>
      <w:r w:rsidR="00F554C2">
        <w:t xml:space="preserve"> has argued that social networks also contribute to attitude formation in different manners. In this regard</w:t>
      </w:r>
      <w:r w:rsidR="007C096E">
        <w:t xml:space="preserve">, </w:t>
      </w:r>
      <w:r w:rsidR="00C66B68">
        <w:t xml:space="preserve">a </w:t>
      </w:r>
      <w:r w:rsidR="007C096E">
        <w:t>s</w:t>
      </w:r>
      <w:r w:rsidR="00186220">
        <w:t>tronger justification of</w:t>
      </w:r>
      <w:r w:rsidR="00606669">
        <w:t xml:space="preserve"> </w:t>
      </w:r>
      <w:r w:rsidR="00213E22">
        <w:t>inequality</w:t>
      </w:r>
      <w:r w:rsidR="00606669">
        <w:t xml:space="preserve"> is not solely explained by individual self-interest or </w:t>
      </w:r>
      <w:r w:rsidR="003E2DCE">
        <w:t xml:space="preserve">normative </w:t>
      </w:r>
      <w:r w:rsidR="00286E98">
        <w:lastRenderedPageBreak/>
        <w:t>value-driven</w:t>
      </w:r>
      <w:r w:rsidR="003E2DCE">
        <w:t xml:space="preserve"> explanation</w:t>
      </w:r>
      <w:r w:rsidR="00B116E4">
        <w:t>s</w:t>
      </w:r>
      <w:r w:rsidR="00BF4B1F">
        <w:t xml:space="preserve"> </w:t>
      </w:r>
      <w:r>
        <w:fldChar w:fldCharType="begin"/>
      </w:r>
      <w:r>
        <w:instrText xml:space="preserve"> ADDIN ZOTERO_ITEM CSL_CITATION {"citationID":"4azlUoE9","properties":{"formattedCitation":"(Kulin &amp; Svallfors, 2013; Maldonado, Olivos, Castillo, Atria, &amp; Azar, 2019)","plainCitation":"(Kulin &amp; Svallfors, 2013; Maldonado, Olivos, Castillo, Atria, &amp; Azar, 2019)","noteIndex":0},"citationItems":[{"id":730,"uris":["http://zotero.org/users/5414506/items/WPAMV5XJ"],"itemData":{"id":730,"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727,"uris":["http://zotero.org/users/5414506/items/IWC37GLI"],"itemData":{"id":727,"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fldChar w:fldCharType="separate"/>
      </w:r>
      <w:r w:rsidR="00224919">
        <w:t>(Kulin &amp; Svallfors, 2013; Maldonado, Olivos, Castillo, Atria, &amp; Azar, 2019)</w:t>
      </w:r>
      <w:r>
        <w:fldChar w:fldCharType="end"/>
      </w:r>
      <w:r w:rsidR="00BF4B1F">
        <w:t>.</w:t>
      </w:r>
      <w:r w:rsidR="00991518">
        <w:t xml:space="preserve"> </w:t>
      </w:r>
      <w:r w:rsidR="00C770B0">
        <w:t>Recently</w:t>
      </w:r>
      <w:r w:rsidR="00A251D2">
        <w:t xml:space="preserve">, it has been scrutinized the </w:t>
      </w:r>
      <w:r w:rsidR="00B459A8">
        <w:t xml:space="preserve">role of network class profiles – understood as the share of ties toward specific social </w:t>
      </w:r>
      <w:r w:rsidR="3CFB3EFC">
        <w:t>classes and</w:t>
      </w:r>
      <w:r w:rsidR="006E30EA">
        <w:t xml:space="preserve"> </w:t>
      </w:r>
      <w:r w:rsidR="00C23273">
        <w:t>has</w:t>
      </w:r>
      <w:r w:rsidR="6D089AC3">
        <w:t xml:space="preserve"> been</w:t>
      </w:r>
      <w:r w:rsidR="00B459A8">
        <w:t xml:space="preserve"> found that</w:t>
      </w:r>
      <w:r w:rsidR="61356DE4">
        <w:t xml:space="preserve"> higher ties to</w:t>
      </w:r>
      <w:r w:rsidR="00B459A8">
        <w:t xml:space="preserve"> working-class </w:t>
      </w:r>
      <w:r w:rsidR="5AF96158">
        <w:t xml:space="preserve">(upper-class) </w:t>
      </w:r>
      <w:r w:rsidR="00B459A8">
        <w:t>positions are associated with higher</w:t>
      </w:r>
      <w:r w:rsidR="413CC3F2">
        <w:t xml:space="preserve"> (lower)</w:t>
      </w:r>
      <w:r w:rsidR="00B459A8">
        <w:t xml:space="preserve"> perceived income inequality </w:t>
      </w:r>
      <w:r>
        <w:fldChar w:fldCharType="begin"/>
      </w:r>
      <w:r>
        <w:instrText xml:space="preserve"> ADDIN ZOTERO_ITEM CSL_CITATION {"citationID":"8MdnXq6X","properties":{"formattedCitation":"(Cobo-Arroyo, 2022)","plainCitation":"(Cobo-Arroyo, 2022)","noteIndex":0},"citationItems":[{"id":14760,"uris":["http://zotero.org/users/5414506/items/TZ3NJSFK"],"itemData":{"id":14760,"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schema":"https://github.com/citation-style-language/schema/raw/master/csl-citation.json"} </w:instrText>
      </w:r>
      <w:r>
        <w:fldChar w:fldCharType="separate"/>
      </w:r>
      <w:r w:rsidR="00251673">
        <w:t>(Cobo-Arroyo, 2022)</w:t>
      </w:r>
      <w:r>
        <w:fldChar w:fldCharType="end"/>
      </w:r>
      <w:r w:rsidR="00B459A8">
        <w:t xml:space="preserve"> and stronger</w:t>
      </w:r>
      <w:r w:rsidR="25556E09">
        <w:t xml:space="preserve"> (weaker)</w:t>
      </w:r>
      <w:r w:rsidR="00B459A8">
        <w:t xml:space="preserve"> support for inequality reduction </w:t>
      </w:r>
      <w:r>
        <w:fldChar w:fldCharType="begin"/>
      </w:r>
      <w:r>
        <w:instrText xml:space="preserve"> ADDIN ZOTERO_ITEM CSL_CITATION {"citationID":"NHsfZ77R","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fldChar w:fldCharType="separate"/>
      </w:r>
      <w:r w:rsidR="00224919">
        <w:t>(Lindh &amp; Andersson, 2024)</w:t>
      </w:r>
      <w:r>
        <w:fldChar w:fldCharType="end"/>
      </w:r>
      <w:r w:rsidR="507E00AD">
        <w:t>.</w:t>
      </w:r>
      <w:r w:rsidR="00967CE2">
        <w:t xml:space="preserve"> In this sense, </w:t>
      </w:r>
      <w:r w:rsidR="1A889828">
        <w:t xml:space="preserve">it is argued that </w:t>
      </w:r>
      <w:r w:rsidR="00967CE2">
        <w:t xml:space="preserve">networks shape attitudes and political preferences through social influence implying that individuals adjust their views accordingly based on the information </w:t>
      </w:r>
      <w:r w:rsidR="35C8D497">
        <w:t>obtained</w:t>
      </w:r>
      <w:r w:rsidR="00967CE2">
        <w:t xml:space="preserve"> through their network ties </w:t>
      </w:r>
      <w:r>
        <w:fldChar w:fldCharType="begin"/>
      </w:r>
      <w:r>
        <w:instrText xml:space="preserve"> ADDIN ZOTERO_ITEM CSL_CITATION {"citationID":"F9Y9Vnni","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fldChar w:fldCharType="separate"/>
      </w:r>
      <w:r w:rsidR="00967CE2">
        <w:t>(Lindh et al., 2021)</w:t>
      </w:r>
      <w:r>
        <w:fldChar w:fldCharType="end"/>
      </w:r>
      <w:r w:rsidR="00967CE2">
        <w:t xml:space="preserve">. </w:t>
      </w:r>
    </w:p>
    <w:p w14:paraId="7D524112" w14:textId="581C380C" w:rsidR="0072330B" w:rsidRDefault="00967CE2" w:rsidP="0072330B">
      <w:r>
        <w:t>O</w:t>
      </w:r>
      <w:r w:rsidR="006E30EA">
        <w:t>ther studies have taken a step forward</w:t>
      </w:r>
      <w:r w:rsidR="56810765">
        <w:t xml:space="preserve"> </w:t>
      </w:r>
      <w:r w:rsidR="006E30EA">
        <w:t xml:space="preserve">the single class-profile approach and have shown that </w:t>
      </w:r>
      <w:r w:rsidR="60F3DF7B">
        <w:t xml:space="preserve">the </w:t>
      </w:r>
      <w:r w:rsidR="006E30EA" w:rsidRPr="2BF6615A">
        <w:rPr>
          <w:i/>
          <w:iCs/>
        </w:rPr>
        <w:t>simultaneou</w:t>
      </w:r>
      <w:r w:rsidR="05C50F2B" w:rsidRPr="2BF6615A">
        <w:rPr>
          <w:i/>
          <w:iCs/>
        </w:rPr>
        <w:t xml:space="preserve">s </w:t>
      </w:r>
      <w:r w:rsidR="05C50F2B" w:rsidRPr="2BF6615A">
        <w:t>connection</w:t>
      </w:r>
      <w:r w:rsidR="006E30EA">
        <w:t xml:space="preserve"> to diverse socioeconomic status positions is associated with more critical views on economic inequality. </w:t>
      </w:r>
      <w:r w:rsidR="00006784">
        <w:t xml:space="preserve">In particular, </w:t>
      </w:r>
      <w:r w:rsidR="00606669">
        <w:t>socioeconomic diversity in interpersonal networks</w:t>
      </w:r>
      <w:r w:rsidR="00141B55">
        <w:t xml:space="preserve"> (</w:t>
      </w:r>
      <w:r w:rsidR="00997161" w:rsidRPr="2BF6615A">
        <w:rPr>
          <w:i/>
          <w:iCs/>
        </w:rPr>
        <w:t>diversity</w:t>
      </w:r>
      <w:r w:rsidR="00997161">
        <w:t xml:space="preserve"> onwards)</w:t>
      </w:r>
      <w:r w:rsidR="00606669">
        <w:t>—</w:t>
      </w:r>
      <w:r w:rsidR="00D647CB">
        <w:t xml:space="preserve"> </w:t>
      </w:r>
      <w:r w:rsidR="00606669">
        <w:t xml:space="preserve">understood as the degree </w:t>
      </w:r>
      <w:r w:rsidR="00D647CB">
        <w:t xml:space="preserve">of </w:t>
      </w:r>
      <w:r w:rsidR="00606669">
        <w:t xml:space="preserve">connectedness to dissimilar </w:t>
      </w:r>
      <w:r w:rsidR="00E63A81">
        <w:t>socioeconomic positions</w:t>
      </w:r>
      <w:r w:rsidR="00606669">
        <w:t xml:space="preserve"> (e.g., occupations)</w:t>
      </w:r>
      <w:r w:rsidR="00E94E99">
        <w:t xml:space="preserve"> has been brought into the discussion </w:t>
      </w:r>
      <w:r w:rsidR="00EA0AFA">
        <w:t xml:space="preserve">of how networks contribute to the </w:t>
      </w:r>
      <w:r w:rsidR="00E94E99">
        <w:t>formation of attitudes toward economic inequality</w:t>
      </w:r>
      <w:r w:rsidR="0097338E">
        <w:t xml:space="preserve"> </w:t>
      </w:r>
      <w:r>
        <w:fldChar w:fldCharType="begin"/>
      </w:r>
      <w:r>
        <w:instrText xml:space="preserve"> ADDIN ZOTERO_ITEM CSL_CITATION {"citationID":"R3TSlnHs","properties":{"formattedCitation":"(Otero &amp; Mendoza, 2023)","plainCitation":"(Otero &amp; Mendoza, 2023)","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fldChar w:fldCharType="separate"/>
      </w:r>
      <w:r w:rsidR="00224919">
        <w:t>(Otero &amp; Mendoza, 2023)</w:t>
      </w:r>
      <w:r>
        <w:fldChar w:fldCharType="end"/>
      </w:r>
      <w:r w:rsidR="0097338E">
        <w:t>.</w:t>
      </w:r>
      <w:r w:rsidR="00606669">
        <w:t xml:space="preserve"> </w:t>
      </w:r>
      <w:r>
        <w:t>In this sense</w:t>
      </w:r>
      <w:r w:rsidR="0042695C">
        <w:t>,</w:t>
      </w:r>
      <w:r>
        <w:t xml:space="preserve"> it has been argued that</w:t>
      </w:r>
      <w:r w:rsidR="0042695C">
        <w:t xml:space="preserve"> </w:t>
      </w:r>
      <w:r w:rsidR="002A06DF">
        <w:t>dissimilarity</w:t>
      </w:r>
      <w:r w:rsidR="00E40CE9">
        <w:t xml:space="preserve"> within networks refers to cross-cutting </w:t>
      </w:r>
      <w:r w:rsidR="009D1B2A">
        <w:t>social circles</w:t>
      </w:r>
      <w:r w:rsidR="00F5037E">
        <w:t xml:space="preserve"> </w:t>
      </w:r>
      <w:r w:rsidR="00793771">
        <w:t xml:space="preserve">which implies </w:t>
      </w:r>
      <w:r w:rsidR="00F5037E">
        <w:t xml:space="preserve">access to diverse life experiences and </w:t>
      </w:r>
      <w:r w:rsidR="00EA3A95">
        <w:t>broader exposure to information</w:t>
      </w:r>
      <w:r w:rsidR="00E40CE9">
        <w:t xml:space="preserve"> </w:t>
      </w:r>
      <w:r>
        <w:fldChar w:fldCharType="begin"/>
      </w:r>
      <w:r>
        <w:instrText xml:space="preserve"> ADDIN ZOTERO_ITEM CSL_CITATION {"citationID":"zLVLd1nJ","properties":{"formattedCitation":"(Blau, 1977)","plainCitation":"(Blau, 1977)","noteIndex":0},"citationItems":[{"id":12,"uris":["http://zotero.org/users/5414506/items/TWQWFJRF"],"itemData":{"id":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fldChar w:fldCharType="separate"/>
      </w:r>
      <w:r w:rsidR="00251673">
        <w:t>(Blau, 1977)</w:t>
      </w:r>
      <w:r>
        <w:fldChar w:fldCharType="end"/>
      </w:r>
      <w:r w:rsidR="00C23831">
        <w:t xml:space="preserve">. </w:t>
      </w:r>
      <w:r>
        <w:t>Additionally</w:t>
      </w:r>
      <w:r w:rsidR="0072330B">
        <w:t xml:space="preserve">, </w:t>
      </w:r>
      <w:r>
        <w:t>another argument is</w:t>
      </w:r>
      <w:r w:rsidR="0072330B">
        <w:t xml:space="preserve"> that network ties act as inferential spaces </w:t>
      </w:r>
      <w:r>
        <w:fldChar w:fldCharType="begin"/>
      </w:r>
      <w:r>
        <w:instrText xml:space="preserve"> ADDIN ZOTERO_ITEM CSL_CITATION {"citationID":"If68ikdS","properties":{"formattedCitation":"(Mijs &amp; Roe, 2021)","plainCitation":"(Mijs &amp; Roe, 2021)","noteIndex":0},"citationItems":[{"id":10,"uris":["http://zotero.org/users/5414506/items/X5YEIHY2"],"itemData":{"id":10,"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fldChar w:fldCharType="separate"/>
      </w:r>
      <w:r w:rsidR="0072330B" w:rsidRPr="2BF6615A">
        <w:rPr>
          <w:rFonts w:cs="Times New Roman"/>
        </w:rPr>
        <w:t>(Mijs &amp; Roe, 2021)</w:t>
      </w:r>
      <w:r>
        <w:fldChar w:fldCharType="end"/>
      </w:r>
      <w:r w:rsidR="003822D3">
        <w:t xml:space="preserve">. This implies that </w:t>
      </w:r>
      <w:r w:rsidR="0072330B">
        <w:t xml:space="preserve">individuals who reason and experience more integrated networks are much more likely to </w:t>
      </w:r>
      <w:r w:rsidR="00446671">
        <w:t xml:space="preserve">learn </w:t>
      </w:r>
      <w:r w:rsidR="0072330B">
        <w:t>and comprehend the</w:t>
      </w:r>
      <w:r w:rsidR="00446671">
        <w:t xml:space="preserve"> </w:t>
      </w:r>
      <w:r w:rsidR="00650640">
        <w:t xml:space="preserve">magnitude </w:t>
      </w:r>
      <w:r w:rsidR="0072330B">
        <w:t xml:space="preserve">and </w:t>
      </w:r>
      <w:r w:rsidR="00650640">
        <w:t>causes</w:t>
      </w:r>
      <w:r w:rsidR="0072330B">
        <w:t xml:space="preserve"> of inequality </w:t>
      </w:r>
      <w:r>
        <w:fldChar w:fldCharType="begin"/>
      </w:r>
      <w:r>
        <w:instrText xml:space="preserve"> ADDIN ZOTERO_ITEM CSL_CITATION {"citationID":"51FwKySn","properties":{"formattedCitation":"(Mijs &amp; Usmani, 2024)","plainCitation":"(Mijs &amp; Usmani, 2024)","noteIndex":0},"citationItems":[{"id":15481,"uris":["http://zotero.org/users/5414506/items/MQ5MDYL2"],"itemData":{"id":15481,"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schema":"https://github.com/citation-style-language/schema/raw/master/csl-citation.json"} </w:instrText>
      </w:r>
      <w:r>
        <w:fldChar w:fldCharType="separate"/>
      </w:r>
      <w:r w:rsidR="0072330B" w:rsidRPr="2BF6615A">
        <w:rPr>
          <w:rFonts w:cs="Times New Roman"/>
        </w:rPr>
        <w:t>(Mijs &amp; Usmani, 2024)</w:t>
      </w:r>
      <w:r>
        <w:fldChar w:fldCharType="end"/>
      </w:r>
      <w:r w:rsidR="0072330B">
        <w:t>.</w:t>
      </w:r>
      <w:r w:rsidR="00157312">
        <w:t xml:space="preserve"> </w:t>
      </w:r>
      <w:r w:rsidR="0072330B">
        <w:t xml:space="preserve">This diversity of experiences </w:t>
      </w:r>
      <w:r w:rsidR="0034481D">
        <w:t>can</w:t>
      </w:r>
      <w:r w:rsidR="00034289">
        <w:t xml:space="preserve"> leverage</w:t>
      </w:r>
      <w:r w:rsidR="00606669">
        <w:t xml:space="preserve"> the connection between economic inequality and labor market rewards </w:t>
      </w:r>
      <w:r w:rsidR="00A00051">
        <w:t>as</w:t>
      </w:r>
      <w:r w:rsidR="00B21B0F">
        <w:t xml:space="preserve"> cross-class contact </w:t>
      </w:r>
      <w:r w:rsidR="00A00051">
        <w:t xml:space="preserve">provides </w:t>
      </w:r>
      <w:r w:rsidR="00B0514A">
        <w:t xml:space="preserve">more diverse </w:t>
      </w:r>
      <w:r w:rsidR="00B21B0F">
        <w:t>information</w:t>
      </w:r>
      <w:r w:rsidR="00B0514A">
        <w:t xml:space="preserve"> and life </w:t>
      </w:r>
      <w:r w:rsidR="00E07528">
        <w:t>experiences</w:t>
      </w:r>
      <w:r w:rsidR="00B0514A">
        <w:t xml:space="preserve"> of others</w:t>
      </w:r>
      <w:r w:rsidR="00B21B0F">
        <w:t xml:space="preserve"> </w:t>
      </w:r>
      <w:r w:rsidR="00606669">
        <w:t xml:space="preserve">that may foster </w:t>
      </w:r>
      <w:r w:rsidR="00C23831">
        <w:t xml:space="preserve">empathy </w:t>
      </w:r>
      <w:r w:rsidR="00DD3EC1">
        <w:t>toward</w:t>
      </w:r>
      <w:r w:rsidR="00C23831">
        <w:t xml:space="preserve"> those in </w:t>
      </w:r>
      <w:r w:rsidR="00914016">
        <w:t xml:space="preserve">economic </w:t>
      </w:r>
      <w:r w:rsidR="00C23831">
        <w:t>despair</w:t>
      </w:r>
      <w:r w:rsidR="00A00051">
        <w:t xml:space="preserve"> </w:t>
      </w:r>
      <w:r>
        <w:fldChar w:fldCharType="begin"/>
      </w:r>
      <w:r>
        <w:instrText xml:space="preserve"> ADDIN ZOTERO_ITEM CSL_CITATION {"citationID":"A4degRfe","properties":{"formattedCitation":"(Sachweh, 2012)","plainCitation":"(Sachweh, 2012)","noteIndex":0},"citationItems":[{"id":349,"uris":["http://zotero.org/users/5414506/items/Y29AFMET"],"itemData":{"id":34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fldChar w:fldCharType="separate"/>
      </w:r>
      <w:r w:rsidR="00251673">
        <w:t>(Sachweh, 2012)</w:t>
      </w:r>
      <w:r>
        <w:fldChar w:fldCharType="end"/>
      </w:r>
      <w:r w:rsidR="00C23831">
        <w:t xml:space="preserve"> </w:t>
      </w:r>
      <w:r w:rsidR="00327F0E">
        <w:t>or, conversely,</w:t>
      </w:r>
      <w:r w:rsidR="00852D57">
        <w:t xml:space="preserve"> </w:t>
      </w:r>
      <w:r w:rsidR="00CE11C8">
        <w:t xml:space="preserve">legitimize </w:t>
      </w:r>
      <w:r w:rsidR="00DD3EC1">
        <w:t xml:space="preserve">inequality as </w:t>
      </w:r>
      <w:r w:rsidR="00852D57">
        <w:t>cross-class</w:t>
      </w:r>
      <w:r w:rsidR="008A55CB">
        <w:t xml:space="preserve"> </w:t>
      </w:r>
      <w:r w:rsidR="00852D57">
        <w:t xml:space="preserve">contact </w:t>
      </w:r>
      <w:r w:rsidR="00C0027B">
        <w:t>fades</w:t>
      </w:r>
      <w:r w:rsidR="00C901D7">
        <w:t xml:space="preserve"> </w:t>
      </w:r>
      <w:r>
        <w:fldChar w:fldCharType="begin"/>
      </w:r>
      <w:r>
        <w:instrText xml:space="preserve"> ADDIN ZOTERO_ITEM CSL_CITATION {"citationID":"WRIisoEr","properties":{"formattedCitation":"(Vargas Salfate &amp; Stern, 2023)","plainCitation":"(Vargas Salfate &amp; Stern, 2023)","noteIndex":0},"citationItems":[{"id":3235,"uris":["http://zotero.org/users/5414506/items/L8XW73D5"],"itemData":{"id":3235,"type":"article-journal","abstract":"Is class-based contact associated with legitimation of inequality? Drawing from the idea that people adopt beliefs predominant in groups with whom they interact, we hypothesized that upper-class contact would correspond to greater legitimation of inequality, whereas lower-class contact would correspond to lesser legitimation of inequality among lower- and upper-class individuals. We also hypothesized that middle-class individuals might possess a more precarious identity, leading lower-class contact to correspond to higher legitimation of inequality. We tested hypotheses using a nationally representative sample from Chile (N = 4446; Study 1), and nationally representative samples from 28 countries (N = 43,811; Study 2). Support for hypotheses was mixed. Upper-class contact was often associated with greater legitimation of inequality, whereas lower-class contact was frequently related to lower legitimation of inequality. Patterns emerged among most social class groups, but there was also variation across groups. We discuss potential explanations for results along with theoretical implications for class-based contact.","container-title":"The British Journal of Social Psychology","DOI":"10.1111/bjso.12692","ISSN":"2044-8309","journalAbbreviation":"Br J Soc Psychol","language":"eng","note":"PMID: 38009906\ncitation key: vargassalfate_contact_2023","source":"PubMed","title":"Is contact among social class groups associated with legitimation of inequality? An examination across 28 countries","title-short":"Is contact among social class groups associated with legitimation of inequality?","author":[{"family":"Vargas Salfate","given":"Salvador"},{"family":"Stern","given":"Chadly"}],"issued":{"date-parts":[["2023",11,27]]},"citation-key":"vargassalfate_contact_2023"}}],"schema":"https://github.com/citation-style-language/schema/raw/master/csl-citation.json"} </w:instrText>
      </w:r>
      <w:r>
        <w:fldChar w:fldCharType="separate"/>
      </w:r>
      <w:r w:rsidR="00224919">
        <w:t>(Vargas Salfate &amp; Stern, 2023)</w:t>
      </w:r>
      <w:r>
        <w:fldChar w:fldCharType="end"/>
      </w:r>
      <w:r w:rsidR="00606669">
        <w:t>.</w:t>
      </w:r>
      <w:r w:rsidR="00AE08EF">
        <w:t xml:space="preserve"> </w:t>
      </w:r>
    </w:p>
    <w:p w14:paraId="4F522340" w14:textId="48E471EF" w:rsidR="00306060" w:rsidDel="004169B7" w:rsidRDefault="003A66DF" w:rsidP="00AF3E88">
      <w:pPr>
        <w:rPr>
          <w:del w:id="15" w:author="Iturra, Julio" w:date="2025-04-24T16:38:00Z" w16du:dateUtc="2025-04-24T14:38:00Z"/>
        </w:rPr>
      </w:pPr>
      <w:del w:id="16" w:author="Iturra, Julio" w:date="2025-04-24T16:38:00Z" w16du:dateUtc="2025-04-24T14:38:00Z">
        <w:r w:rsidDel="004169B7">
          <w:delText>[</w:delText>
        </w:r>
        <w:r w:rsidRPr="6B75B50E" w:rsidDel="004169B7">
          <w:rPr>
            <w:highlight w:val="yellow"/>
          </w:rPr>
          <w:delText>This idea needs further development</w:delText>
        </w:r>
        <w:r w:rsidR="00D97CC0" w:rsidDel="004169B7">
          <w:delText>…</w:delText>
        </w:r>
        <w:r w:rsidR="009F44A7" w:rsidDel="004169B7">
          <w:delText xml:space="preserve"> “N</w:delText>
        </w:r>
        <w:commentRangeStart w:id="17"/>
        <w:r w:rsidR="009F44A7" w:rsidDel="004169B7">
          <w:delText xml:space="preserve">etwork as </w:delText>
        </w:r>
        <w:r w:rsidR="1277544A" w:rsidDel="004169B7">
          <w:delText xml:space="preserve">referential </w:delText>
        </w:r>
        <w:r w:rsidR="009F44A7" w:rsidDel="004169B7">
          <w:delText>context”</w:delText>
        </w:r>
        <w:commentRangeEnd w:id="17"/>
        <w:r w:rsidR="007E0E73" w:rsidDel="004169B7">
          <w:rPr>
            <w:rStyle w:val="CommentReference"/>
          </w:rPr>
          <w:commentReference w:id="17"/>
        </w:r>
        <w:r w:rsidDel="004169B7">
          <w:delText xml:space="preserve">] </w:delText>
        </w:r>
        <w:r w:rsidR="00505BE4" w:rsidDel="004169B7">
          <w:delText xml:space="preserve">Another argument present in the empirical justice theories is how individuals elaborate the justification of inequalities based on what on ‘existential standards’, understood as the factual conditions under which inequality becomes legitimate. In the words of Homans (1976), "what is" eventually becomes "what ought to be." Therefore, building on empirical justice theory, </w:delText>
        </w:r>
        <w:r w:rsidR="00016138" w:rsidDel="004169B7">
          <w:delText xml:space="preserve">it is also possible to argue that </w:delText>
        </w:r>
        <w:r w:rsidR="00505BE4" w:rsidDel="004169B7">
          <w:delText xml:space="preserve">network ties serve as the </w:delText>
        </w:r>
        <w:r w:rsidR="00016138" w:rsidDel="004169B7">
          <w:delText xml:space="preserve">social </w:delText>
        </w:r>
        <w:r w:rsidR="00505BE4" w:rsidDel="004169B7">
          <w:delText>context for these existential standards to be built and contribute to how people form their preferences regarding how fair market mechanisms are when it comes to access to welfare services</w:delText>
        </w:r>
        <w:r w:rsidDel="004169B7">
          <w:delText>.</w:delText>
        </w:r>
      </w:del>
    </w:p>
    <w:p w14:paraId="07535344" w14:textId="308D2809" w:rsidR="00597DA2" w:rsidRDefault="00F52AFA" w:rsidP="00597DA2">
      <w:r w:rsidRPr="00F52AFA">
        <w:t xml:space="preserve">Another argument is that views on distributive justice are </w:t>
      </w:r>
      <w:r w:rsidR="00194A2C" w:rsidRPr="00F52AFA">
        <w:t xml:space="preserve">shaped </w:t>
      </w:r>
      <w:r w:rsidR="00EF61D8">
        <w:t xml:space="preserve">by the </w:t>
      </w:r>
      <w:r w:rsidRPr="00F52AFA">
        <w:t xml:space="preserve">structure of social connections. In this regard, </w:t>
      </w:r>
      <w:r w:rsidRPr="007A1604">
        <w:rPr>
          <w:i/>
          <w:iCs/>
        </w:rPr>
        <w:t>existential standards</w:t>
      </w:r>
      <w:r w:rsidRPr="00F52AFA">
        <w:t>—understood as context-dependent benchmarks of fairness that emerge from individuals’ lived experiences and exposure to prevailing institutional arrangements</w:t>
      </w:r>
      <w:r w:rsidR="007333E2">
        <w:t xml:space="preserve"> </w:t>
      </w:r>
      <w:r w:rsidR="009E24E8">
        <w:t>and patterns of social inequality</w:t>
      </w:r>
      <w:r w:rsidRPr="00F52AFA">
        <w:t>—develop through both informational and socialization processes</w:t>
      </w:r>
      <w:r w:rsidR="000432F5">
        <w:t xml:space="preserve"> </w:t>
      </w:r>
      <w:r w:rsidR="000432F5">
        <w:fldChar w:fldCharType="begin"/>
      </w:r>
      <w:r w:rsidR="000432F5">
        <w:instrText xml:space="preserve"> ADDIN ZOTERO_ITEM CSL_CITATION {"citationID":"RN6c80vD","properties":{"formattedCitation":"(Castillo, 2011; Immergut &amp; Schneider, 2020)","plainCitation":"(Castillo, 2011; Immergut &amp; Schneider, 2020)","noteIndex":0},"citationItems":[{"id":817,"uris":["http://zotero.org/users/5414506/items/3UVG7J8N"],"itemData":{"id":817,"type":"article-journal","abstract":"Economic inequality is usually assumed to be a threat to social cohesion and democracy. Nevertheless, this opposition of inequality and democracy is based on further assumptions such as (a) that people perceive economic inequality accurately, and (b) that, by and large they consider inequality unjust. Research into distributive issues has not found consistent support for neither of these assumptions. Quite the contrary, empirical evidence indicates that economic inequality is widely misperceived and that inequality is to some extent considered legitimate. So far most of the empirical evidence in the area of legitimacy comes from experimental studies in the developed world. The present research aims at widening the scope of legitimacy studies by focusing on Chile as a case country, one of the societies with the highest economic inequality worldwide, guided by the question to what extent is economic inequality considered legitimate in a context of high economic inequality? In addressing this question, and based on previous evidence, the article proposes a way to evaluate (a) the legitimacy of inequality at a country level via survey research, and (b) the role of inequality perception and justice ideologies in the justification of economic inequality. The data to be analyzed is the public opinion survey International Social Justice Project (ISJP), implemented in Chile in the year 2007 (n = 890). Multivariate analysis results reveal signs of legitimacy of inequality in Chile, opening a series of issues regarding the acceptance and stability of unequal distributions.","container-title":"Social Justice Research","DOI":"10.1007/s11211-011-0144-5","ISSN":"1573-6725","issue":"4","note":"tex.day: 01\nCitation Key: Castillo2011","page":"314-340","title":"Legitimacy of Inequality in a Highly Unequal Context: Evidence from the Chilean Case","volume":"24","author":[{"family":"Castillo","given":"Juan Carlos"}],"issued":{"date-parts":[["2011",12]]},"citation-key":"Castillo2011"}},{"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schema":"https://github.com/citation-style-language/schema/raw/master/csl-citation.json"} </w:instrText>
      </w:r>
      <w:r w:rsidR="000432F5">
        <w:fldChar w:fldCharType="separate"/>
      </w:r>
      <w:r w:rsidR="000432F5" w:rsidRPr="000432F5">
        <w:rPr>
          <w:rFonts w:cs="Times New Roman"/>
        </w:rPr>
        <w:t>(Castillo, 2011; Immergut &amp; Schneider, 2020)</w:t>
      </w:r>
      <w:r w:rsidR="000432F5">
        <w:fldChar w:fldCharType="end"/>
      </w:r>
      <w:r w:rsidRPr="00F52AFA">
        <w:t>.</w:t>
      </w:r>
      <w:r w:rsidR="00C35E66">
        <w:t xml:space="preserve"> </w:t>
      </w:r>
      <w:r w:rsidR="00597DA2" w:rsidRPr="00A50DFE">
        <w:t xml:space="preserve">On the informational side, people form expectations by observing how income, status, and opportunities are allocated within everyday contexts, such as workplaces or neighborhoods. These localized “referential structures” provide concrete, empirical benchmarks for fairness, rooted in the experiences of others in similar life situations </w:t>
      </w:r>
      <w:r w:rsidR="00597DA2">
        <w:fldChar w:fldCharType="begin"/>
      </w:r>
      <w:r w:rsidR="00597DA2">
        <w:instrText xml:space="preserve"> ADDIN ZOTERO_ITEM CSL_CITATION {"citationID":"O7T9THUG","properties":{"formattedCitation":"(Shepelak &amp; Alwin, 1986)","plainCitation":"(Shepelak &amp; Alwin, 1986)","noteIndex":0},"citationItems":[{"id":486,"uris":["http://zotero.org/users/5414506/items/MLN3PMHV"],"itemData":{"id":486,"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instrText>
      </w:r>
      <w:r w:rsidR="00597DA2">
        <w:fldChar w:fldCharType="separate"/>
      </w:r>
      <w:r w:rsidR="00597DA2" w:rsidRPr="00DE0DCF">
        <w:rPr>
          <w:rFonts w:cs="Times New Roman"/>
        </w:rPr>
        <w:t>(Shepelak &amp; Alwin, 1986)</w:t>
      </w:r>
      <w:r w:rsidR="00597DA2">
        <w:fldChar w:fldCharType="end"/>
      </w:r>
      <w:r w:rsidR="00597DA2" w:rsidRPr="00A50DFE">
        <w:t xml:space="preserve">. Over time, the socialization process transforms these observations into normative beliefs: people internalize the distribution patterns they witness as legitimate and come to accept them as how things ought to be. This dual </w:t>
      </w:r>
      <w:r w:rsidR="00597DA2" w:rsidRPr="00A50DFE">
        <w:lastRenderedPageBreak/>
        <w:t xml:space="preserve">process anchors fairness judgments in the concrete realities of social life rather than abstract ideals </w:t>
      </w:r>
      <w:r w:rsidR="00597DA2">
        <w:fldChar w:fldCharType="begin"/>
      </w:r>
      <w:r w:rsidR="00597DA2">
        <w:instrText xml:space="preserve"> ADDIN ZOTERO_ITEM CSL_CITATION {"citationID":"aqoTotfD","properties":{"formattedCitation":"(Immergut &amp; Schneider, 2020)","plainCitation":"(Immergut &amp; Schneider, 2020)","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schema":"https://github.com/citation-style-language/schema/raw/master/csl-citation.json"} </w:instrText>
      </w:r>
      <w:r w:rsidR="00597DA2">
        <w:fldChar w:fldCharType="separate"/>
      </w:r>
      <w:r w:rsidR="00597DA2" w:rsidRPr="00DE0DCF">
        <w:rPr>
          <w:rFonts w:cs="Times New Roman"/>
        </w:rPr>
        <w:t>(Immergut &amp; Schneider, 2020)</w:t>
      </w:r>
      <w:r w:rsidR="00597DA2">
        <w:fldChar w:fldCharType="end"/>
      </w:r>
      <w:r w:rsidR="00597DA2">
        <w:t xml:space="preserve">. </w:t>
      </w:r>
      <w:r w:rsidR="00597DA2" w:rsidRPr="00A50DFE">
        <w:t xml:space="preserve">Furthermore, those embedded in structurally diverse networks—especially in bridging positions across otherwise disconnected groups—are more likely to encounter contrasting experiences and interpretations of inequality. These ties </w:t>
      </w:r>
      <w:r w:rsidR="002C241F">
        <w:t xml:space="preserve">can </w:t>
      </w:r>
      <w:r w:rsidR="00597DA2" w:rsidRPr="00A50DFE">
        <w:t xml:space="preserve">offer access to non-redundant information and unfamiliar perspectives, broadening understandings of </w:t>
      </w:r>
      <w:r w:rsidR="008E0A81">
        <w:t>inequalities</w:t>
      </w:r>
      <w:r w:rsidR="00597DA2" w:rsidRPr="00A50DFE">
        <w:t xml:space="preserve"> and </w:t>
      </w:r>
      <w:r w:rsidR="00CF1B96">
        <w:t>might promote</w:t>
      </w:r>
      <w:r w:rsidR="00597DA2" w:rsidRPr="00A50DFE">
        <w:t xml:space="preserve"> more nuanced attitudes toward justice </w:t>
      </w:r>
      <w:r w:rsidR="00597DA2">
        <w:fldChar w:fldCharType="begin"/>
      </w:r>
      <w:r w:rsidR="00597DA2">
        <w:instrText xml:space="preserve"> ADDIN ZOTERO_ITEM CSL_CITATION {"citationID":"xxuWNCnm","properties":{"formattedCitation":"(Burt, 2004; Vedres, 2022)","plainCitation":"(Burt, 2004; Vedres, 2022)","noteIndex":0},"citationItems":[{"id":15830,"uris":["http://zotero.org/users/5414506/items/URJKAMCW"],"itemData":{"id":15830,"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id":16434,"uris":["http://zotero.org/users/5414506/items/UAMQ5PVJ"],"itemData":{"id":16434,"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vedres_network_2022"}}],"schema":"https://github.com/citation-style-language/schema/raw/master/csl-citation.json"} </w:instrText>
      </w:r>
      <w:r w:rsidR="00597DA2">
        <w:fldChar w:fldCharType="separate"/>
      </w:r>
      <w:r w:rsidR="00597DA2" w:rsidRPr="00BF6C99">
        <w:rPr>
          <w:rFonts w:cs="Times New Roman"/>
        </w:rPr>
        <w:t>(Burt, 2004; Vedres, 2022)</w:t>
      </w:r>
      <w:r w:rsidR="00597DA2">
        <w:fldChar w:fldCharType="end"/>
      </w:r>
      <w:r w:rsidR="00597DA2" w:rsidRPr="00A50DFE">
        <w:t xml:space="preserve">. As such, both the content and normativity of fairness evaluations are deeply conditioned by exposure to diverse social settings, particularly as it unfolds over time </w:t>
      </w:r>
      <w:r w:rsidR="00597DA2">
        <w:fldChar w:fldCharType="begin"/>
      </w:r>
      <w:r w:rsidR="00597DA2">
        <w:instrText xml:space="preserve"> ADDIN ZOTERO_ITEM CSL_CITATION {"citationID":"cmghlSgs","properties":{"formattedCitation":"(Christensen, Dinesen, &amp; S\\uc0\\u248{}nderskov, 2024)","plainCitation":"(Christensen, Dinesen, &amp; Sønderskov, 2024)","noteIndex":0},"citationItems":[{"id":15680,"uris":["http://zotero.org/users/5414506/items/FF7K8LHU"],"itemData":{"id":15680,"type":"article-journal","abstract":"Do the rich become more or less supportive of redistribution when exposed to poor people in their local surroundings? Most existing observational studies find that exposure to poor individuals is positively associated with support for redistribution among the well-off, but one prominent field experiment found a negative link. We seek to resolve these divergent findings by employing a design closer to the studies that have found a positive link, but with more causal leverage than these; specifically, a three-wave panel survey linked with fine-grained registry data on local income composition in Denmark. In within-individual models, increased exposure to poor individuals is associated with lower support for redistribution among wealthy individuals. By contrast, between-individual models yield a positive relationship, thus indicating that self-selection based on stable individual characteristics likely explains the predominant finding in previous work.","container-title":"British Journal of Political Science","DOI":"10.1017/S0007123424000061","ISSN":"0007-1234, 1469-2112","issue":"4","language":"en","page":"1424-1434","source":"Cambridge University Press","title":"Unequal and Unsupportive: Exposure to Poor People Weakens Support for Redistribution among the Rich","title-short":"Unequal and Unsupportive","volume":"54","author":[{"family":"Christensen","given":"Matias Engdal"},{"family":"Dinesen","given":"Peter Thisted"},{"family":"Sønderskov","given":"Kim Mannemar"}],"issued":{"date-parts":[["2024",10]]},"citation-key":"christensen_unequal_2024a"}}],"schema":"https://github.com/citation-style-language/schema/raw/master/csl-citation.json"} </w:instrText>
      </w:r>
      <w:r w:rsidR="00597DA2">
        <w:fldChar w:fldCharType="separate"/>
      </w:r>
      <w:r w:rsidR="00597DA2" w:rsidRPr="00DE0DCF">
        <w:rPr>
          <w:rFonts w:cs="Times New Roman"/>
        </w:rPr>
        <w:t>(Christensen, Dinesen, &amp; Sønderskov, 2024)</w:t>
      </w:r>
      <w:r w:rsidR="00597DA2">
        <w:fldChar w:fldCharType="end"/>
      </w:r>
      <w:r w:rsidR="00597DA2" w:rsidRPr="00A50DFE">
        <w:t>.</w:t>
      </w:r>
    </w:p>
    <w:p w14:paraId="26290DBE" w14:textId="5680C8E4" w:rsidR="00306060" w:rsidRPr="00D84938" w:rsidRDefault="007E0E73" w:rsidP="00AF3E88">
      <w:r>
        <w:t>Empir</w:t>
      </w:r>
      <w:r w:rsidR="00A251D2">
        <w:t>ically</w:t>
      </w:r>
      <w:r w:rsidR="00562152">
        <w:t>,</w:t>
      </w:r>
      <w:r w:rsidR="00A251D2">
        <w:t xml:space="preserve"> the claim that </w:t>
      </w:r>
      <w:r w:rsidR="004251D2">
        <w:t>diversity</w:t>
      </w:r>
      <w:r w:rsidR="00A251D2">
        <w:t xml:space="preserve"> </w:t>
      </w:r>
      <w:r w:rsidR="003924EF">
        <w:t xml:space="preserve">is associated with more critical views on economic inequality </w:t>
      </w:r>
      <w:r w:rsidR="00781BF9">
        <w:t>has received empirical support</w:t>
      </w:r>
      <w:r w:rsidR="003924EF">
        <w:t>.</w:t>
      </w:r>
      <w:r w:rsidR="00781BF9">
        <w:t xml:space="preserve"> For instance, </w:t>
      </w:r>
      <w:r w:rsidR="000D1F51">
        <w:t xml:space="preserve">Paskov &amp; Weisstanner </w:t>
      </w:r>
      <w:r>
        <w:fldChar w:fldCharType="begin"/>
      </w:r>
      <w:r>
        <w:instrText xml:space="preserve"> ADDIN ZOTERO_ITEM CSL_CITATION {"citationID":"cXJFEbeU","properties":{"formattedCitation":"(2022)","plainCitation":"(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fldChar w:fldCharType="separate"/>
      </w:r>
      <w:r w:rsidR="00251673">
        <w:t>(2022)</w:t>
      </w:r>
      <w:r>
        <w:fldChar w:fldCharType="end"/>
      </w:r>
      <w:r w:rsidR="0047666C">
        <w:t xml:space="preserve"> </w:t>
      </w:r>
      <w:r w:rsidR="003E645B">
        <w:t>found</w:t>
      </w:r>
      <w:r w:rsidR="00950089">
        <w:t xml:space="preserve"> that</w:t>
      </w:r>
      <w:r w:rsidR="000D0BBB">
        <w:t xml:space="preserve"> more </w:t>
      </w:r>
      <w:r w:rsidR="000966C2">
        <w:t>diverse</w:t>
      </w:r>
      <w:r w:rsidR="000D0BBB">
        <w:t xml:space="preserve"> networks lead </w:t>
      </w:r>
      <w:r w:rsidR="000A7FB1">
        <w:t xml:space="preserve">to dis-aligned </w:t>
      </w:r>
      <w:r w:rsidR="000D0BBB">
        <w:t>class</w:t>
      </w:r>
      <w:r w:rsidR="008722D9">
        <w:t xml:space="preserve">-based redistributive preferences, where </w:t>
      </w:r>
      <w:r w:rsidR="000A7FB1">
        <w:t>working-class</w:t>
      </w:r>
      <w:r w:rsidR="008722D9">
        <w:t xml:space="preserve"> individuals with parental and partner ties to the </w:t>
      </w:r>
      <w:r w:rsidR="00143729">
        <w:t xml:space="preserve">upper-middle classes nuance their preferences compared to “pure” </w:t>
      </w:r>
      <w:r w:rsidR="000A7FB1">
        <w:t>working-class</w:t>
      </w:r>
      <w:r w:rsidR="00143729">
        <w:t xml:space="preserve"> connections. By contrast, </w:t>
      </w:r>
      <w:r w:rsidR="00DF4BEC">
        <w:t>upper-middle-class</w:t>
      </w:r>
      <w:r w:rsidR="00143729">
        <w:t xml:space="preserve"> individuals with more ties toward the working class are more likely to support redistribution</w:t>
      </w:r>
      <w:r w:rsidR="00DC70C1">
        <w:t xml:space="preserve">. </w:t>
      </w:r>
      <w:r w:rsidR="000E2D9D">
        <w:t>More straightforwardly</w:t>
      </w:r>
      <w:r w:rsidR="00950089">
        <w:t xml:space="preserve">, </w:t>
      </w:r>
      <w:r w:rsidR="00D137DE">
        <w:t xml:space="preserve">Otero &amp; Mendoza </w:t>
      </w:r>
      <w:r>
        <w:fldChar w:fldCharType="begin"/>
      </w:r>
      <w:r>
        <w:instrText xml:space="preserve"> ADDIN ZOTERO_ITEM CSL_CITATION {"citationID":"qpUs7GYQ","properties":{"formattedCitation":"(2023)","plainCitation":"(2023)","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label":"page","suppress-author":true}],"schema":"https://github.com/citation-style-language/schema/raw/master/csl-citation.json"} </w:instrText>
      </w:r>
      <w:r>
        <w:fldChar w:fldCharType="separate"/>
      </w:r>
      <w:r w:rsidR="00251673">
        <w:t>(2023)</w:t>
      </w:r>
      <w:r>
        <w:fldChar w:fldCharType="end"/>
      </w:r>
      <w:r w:rsidR="000E2D9D">
        <w:t xml:space="preserve"> </w:t>
      </w:r>
      <w:r w:rsidR="00950089">
        <w:t xml:space="preserve">found that more socioeconomically diverse acquaintance networks </w:t>
      </w:r>
      <w:r w:rsidR="000E2D9D">
        <w:t>are</w:t>
      </w:r>
      <w:r w:rsidR="00950089">
        <w:t xml:space="preserve"> associated with </w:t>
      </w:r>
      <w:r w:rsidR="000E2D9D">
        <w:t>higher perceived inequality, higher economic egalitarianism,</w:t>
      </w:r>
      <w:r w:rsidR="00950089">
        <w:t xml:space="preserve"> </w:t>
      </w:r>
      <w:r w:rsidR="000E2D9D">
        <w:t xml:space="preserve">and more critical </w:t>
      </w:r>
      <w:r w:rsidR="004B3904">
        <w:t xml:space="preserve">views on the current </w:t>
      </w:r>
      <w:r w:rsidR="000E2D9D">
        <w:t>equality of opportunities and meritocracy.</w:t>
      </w:r>
      <w:r w:rsidR="00DF0269">
        <w:t xml:space="preserve"> </w:t>
      </w:r>
    </w:p>
    <w:p w14:paraId="42DC9216" w14:textId="1BC64448" w:rsidR="004B2962" w:rsidRPr="00D84938" w:rsidRDefault="00306060" w:rsidP="00AF3E88">
      <w:r>
        <w:t xml:space="preserve">Against this background, </w:t>
      </w:r>
      <w:r w:rsidR="00A7648A">
        <w:t xml:space="preserve">I argue </w:t>
      </w:r>
      <w:r w:rsidR="00764B75">
        <w:t>that being</w:t>
      </w:r>
      <w:r w:rsidR="00A7648A">
        <w:t xml:space="preserve"> connected to a diverse range of social positions can significantly broaden exposure to different experiences with </w:t>
      </w:r>
      <w:r w:rsidR="00177AC4">
        <w:t xml:space="preserve">market-based </w:t>
      </w:r>
      <w:r w:rsidR="00A7648A">
        <w:t xml:space="preserve">inequality. </w:t>
      </w:r>
      <w:r w:rsidR="00652602">
        <w:t>Hereby</w:t>
      </w:r>
      <w:r w:rsidR="002245F2">
        <w:t xml:space="preserve">, individuals with </w:t>
      </w:r>
      <w:r w:rsidR="00CD224D">
        <w:t>diverse</w:t>
      </w:r>
      <w:r w:rsidR="006F6642">
        <w:t xml:space="preserve"> and </w:t>
      </w:r>
      <w:r w:rsidR="005D07B2">
        <w:t xml:space="preserve">cross-cutting </w:t>
      </w:r>
      <w:r w:rsidR="002245F2">
        <w:t xml:space="preserve">social ties are more likely to receive information about </w:t>
      </w:r>
      <w:r w:rsidR="00F62C72">
        <w:t xml:space="preserve">labor </w:t>
      </w:r>
      <w:r w:rsidR="002245F2">
        <w:t>market</w:t>
      </w:r>
      <w:r w:rsidR="00082EF1">
        <w:t xml:space="preserve"> processes such as job seeking and wage differences</w:t>
      </w:r>
      <w:r w:rsidR="005D07B2">
        <w:t xml:space="preserve"> from diverse sources</w:t>
      </w:r>
      <w:r w:rsidR="002245F2">
        <w:t xml:space="preserve"> </w:t>
      </w:r>
      <w:r>
        <w:fldChar w:fldCharType="begin"/>
      </w:r>
      <w:r>
        <w:instrText xml:space="preserve"> ADDIN ZOTERO_ITEM CSL_CITATION {"citationID":"GKpsZHKM","properties":{"formattedCitation":"(Contreras, Otero, D\\uc0\\u237{}az, &amp; Su\\uc0\\u225{}rez, 2019; Svallfors, 2006)","plainCitation":"(Contreras, Otero, Díaz, &amp; Suárez, 2019; Svallfors, 2006)","noteIndex":0},"citationItems":[{"id":8,"uris":["http://zotero.org/users/5414506/items/SILGEJN7"],"itemData":{"id":8,"type":"article-journal","abstract":"Long-standing literature argues that social capital is closely implicated in labour market outcomes. However, this hypothesis has yet to be tested in Latin America, the most unequal region in the world. We focus on Chile, one of the most stratified countries in Latin America. This study examines the relationship between social capital and four measures of status attainment, including job prestige and employment income. We use data from the first wave of the Longitudinal Social Study of Chile (ELSOC), a representative survey of the Chilean urban population aged 18–75 years. We analyse a subsample of 1,351 individuals who are currently employed. A Bayesian model of over-dispersion with relational data is used to estimate the size of the network, a novel measure of social capital. We analyse the data set using linear and logistic regression models and a complementary path analysis, first estimating models for the entire sample, and then splitting the sample into three groups to evaluate differences within individuals’ socioeconomic background. Results indicate that contacts’ occupational prestige has a positive association with job prestige and employment income, while the size of the network increases individuals’ salaries and labour participation. We also observe that social capital flows through stratified networks which tend to favour individuals from high socioeconomic backgrounds. We discuss the need to conduct more in-depth evaluations of how better creation of social capital and its effects on status attainment could be closely linked to positions of privilege and advantage accumulation processes in highly unequal contexts.","container-title":"Social Networks","DOI":"10.1016/j.socnet.2019.02.002","ISSN":"0378-8733","journalAbbreviation":"Social Networks","language":"en","page":"59-77","source":"ScienceDirect","title":"Inequality in social capital in Chile: Assessing the importance of network size and contacts’ occupational prestige on status attainment","title-short":"Inequality in social capital in Chile","volume":"58","author":[{"family":"Contreras","given":"Dante"},{"family":"Otero","given":"Gabriel"},{"family":"Díaz","given":"Juan D."},{"family":"Suárez","given":"Nicolás"}],"issued":{"date-parts":[["2019",7,1]]},"citation-key":"contreras_inequality_2019"}},{"id":671,"uris":["http://zotero.org/users/5414506/items/4L9YUS5S"],"itemData":{"id":6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fldChar w:fldCharType="separate"/>
      </w:r>
      <w:r w:rsidR="00224919">
        <w:t>(Contreras, Otero, Díaz, &amp; Suárez, 2019; Svallfors, 2006)</w:t>
      </w:r>
      <w:r>
        <w:fldChar w:fldCharType="end"/>
      </w:r>
      <w:r w:rsidR="00475D96">
        <w:t xml:space="preserve">. This can be also </w:t>
      </w:r>
      <w:r w:rsidR="00393698">
        <w:t>linked</w:t>
      </w:r>
      <w:r w:rsidR="00475D96">
        <w:t xml:space="preserve"> to </w:t>
      </w:r>
      <w:r w:rsidR="00872EF5">
        <w:t>the attributed importance of</w:t>
      </w:r>
      <w:r w:rsidR="00DF2623">
        <w:t xml:space="preserve"> </w:t>
      </w:r>
      <w:r w:rsidR="00E73AD8">
        <w:t xml:space="preserve">structural or </w:t>
      </w:r>
      <w:r w:rsidR="00F62C72">
        <w:t xml:space="preserve">non-meritocratic factors, such as inherited wealth </w:t>
      </w:r>
      <w:r w:rsidR="0048432A">
        <w:t>or</w:t>
      </w:r>
      <w:r w:rsidR="00F62C72">
        <w:t xml:space="preserve"> social connections</w:t>
      </w:r>
      <w:r w:rsidR="00872EF5">
        <w:t xml:space="preserve"> in the process of getting ahead in life </w:t>
      </w:r>
      <w:r w:rsidR="004C4AAD">
        <w:t xml:space="preserve">in contexts of rising </w:t>
      </w:r>
      <w:r w:rsidR="008C612B">
        <w:t>(</w:t>
      </w:r>
      <w:r w:rsidR="0755D175">
        <w:t xml:space="preserve">or </w:t>
      </w:r>
      <w:r w:rsidR="008C612B">
        <w:t xml:space="preserve">high) </w:t>
      </w:r>
      <w:r w:rsidR="004C4AAD">
        <w:t xml:space="preserve">economic inequality </w:t>
      </w:r>
      <w:r>
        <w:fldChar w:fldCharType="begin"/>
      </w:r>
      <w:r>
        <w:instrText xml:space="preserve"> ADDIN ZOTERO_ITEM CSL_CITATION {"citationID":"Nh2pvAJ2","properties":{"formattedCitation":"(McCall, Burk, Laperri\\uc0\\u232{}re, &amp; Richeson, 2017)","plainCitation":"(McCall, Burk, Laperrière, &amp; Richeson, 2017)","noteIndex":0},"citationItems":[{"id":892,"uris":["http://zotero.org/users/5414506/items/NQQC9BTP"],"itemData":{"id":892,"type":"article-journal","container-title":"Proceedings of the National Academy of Sciences","note":"mccall2017exposure","page":"201706253","title":"Exposure to Rising Inequality Shapes Americans' Opportunity Beliefs and Policy Support","author":[{"family":"McCall","given":"Leslie"},{"family":"Burk","given":"Derek"},{"family":"Laperrière","given":"Marie"},{"family":"Richeson","given":"Jennifer A"}],"issued":{"date-parts":[["2017"]]},"citation-key":"mccall_exposure_2017"}}],"schema":"https://github.com/citation-style-language/schema/raw/master/csl-citation.json"} </w:instrText>
      </w:r>
      <w:r>
        <w:fldChar w:fldCharType="separate"/>
      </w:r>
      <w:r w:rsidR="00224919">
        <w:t>(McCall, Burk, Laperrière, &amp; Richeson, 2017)</w:t>
      </w:r>
      <w:r>
        <w:fldChar w:fldCharType="end"/>
      </w:r>
      <w:r w:rsidR="00F62C72">
        <w:t>.</w:t>
      </w:r>
      <w:r w:rsidR="00E958F8">
        <w:t xml:space="preserve"> </w:t>
      </w:r>
      <w:r w:rsidR="00E426E5">
        <w:t>As follows</w:t>
      </w:r>
      <w:r w:rsidR="001A1F72">
        <w:t>,</w:t>
      </w:r>
      <w:r w:rsidR="00341309">
        <w:t xml:space="preserve"> I expect that network </w:t>
      </w:r>
      <w:r w:rsidR="008C5292">
        <w:t>diversity nurtures greater</w:t>
      </w:r>
      <w:r w:rsidR="00A7648A">
        <w:t xml:space="preserve"> skepticism toward the fairness of market mechanisms </w:t>
      </w:r>
      <w:r w:rsidR="00A6014D">
        <w:t>(</w:t>
      </w:r>
      <w:r w:rsidR="00A6014D" w:rsidRPr="2BF6615A">
        <w:rPr>
          <w:i/>
          <w:iCs/>
        </w:rPr>
        <w:t>market skepticism hypothesis</w:t>
      </w:r>
      <w:r w:rsidR="00A6014D">
        <w:t xml:space="preserve">) </w:t>
      </w:r>
      <w:r w:rsidR="00A7648A">
        <w:t xml:space="preserve">in distributing resources </w:t>
      </w:r>
      <w:r w:rsidR="00E9340D">
        <w:t xml:space="preserve">and </w:t>
      </w:r>
      <w:r w:rsidR="00860647">
        <w:t>particularly</w:t>
      </w:r>
      <w:r w:rsidR="00DF2623">
        <w:t xml:space="preserve"> the legitimacy of market-based distribution of </w:t>
      </w:r>
      <w:r w:rsidR="002A096E">
        <w:t xml:space="preserve">social </w:t>
      </w:r>
      <w:r w:rsidR="00DF2623">
        <w:t>welfare</w:t>
      </w:r>
      <w:r w:rsidR="00A7648A">
        <w:t>.</w:t>
      </w:r>
      <w:r w:rsidR="00B24C5F">
        <w:t xml:space="preserve"> </w:t>
      </w:r>
    </w:p>
    <w:p w14:paraId="0AF8F357" w14:textId="1C930616" w:rsidR="009C3D27" w:rsidRPr="00D84938" w:rsidRDefault="00121EFB">
      <w:r>
        <w:t xml:space="preserve">Little is known about </w:t>
      </w:r>
      <w:r w:rsidR="002D47FF">
        <w:t>whether</w:t>
      </w:r>
      <w:r>
        <w:t xml:space="preserve"> political attitudes are affected by </w:t>
      </w:r>
      <w:r w:rsidRPr="2BF6615A">
        <w:rPr>
          <w:i/>
          <w:iCs/>
        </w:rPr>
        <w:t>changes</w:t>
      </w:r>
      <w:r>
        <w:t xml:space="preserve"> in network composition, particularly concerning </w:t>
      </w:r>
      <w:r w:rsidR="00243687">
        <w:t xml:space="preserve">network </w:t>
      </w:r>
      <w:commentRangeStart w:id="18"/>
      <w:r w:rsidR="00335456">
        <w:t>diversity</w:t>
      </w:r>
      <w:commentRangeEnd w:id="18"/>
      <w:r>
        <w:rPr>
          <w:rStyle w:val="CommentReference"/>
        </w:rPr>
        <w:commentReference w:id="18"/>
      </w:r>
      <w:r>
        <w:t>.</w:t>
      </w:r>
      <w:r w:rsidR="00DC3071">
        <w:t xml:space="preserve"> </w:t>
      </w:r>
      <w:r w:rsidR="006409A6">
        <w:t>From the perspective of individual change, social networks, by providing access to information—in this case, diversity—</w:t>
      </w:r>
      <w:r w:rsidR="63210BCF">
        <w:t>are likely to contribute</w:t>
      </w:r>
      <w:r w:rsidR="006409A6">
        <w:t xml:space="preserve"> to social learning processes </w:t>
      </w:r>
      <w:r>
        <w:fldChar w:fldCharType="begin"/>
      </w:r>
      <w:r>
        <w:instrText xml:space="preserve"> ADDIN ZOTERO_ITEM CSL_CITATION {"citationID":"rKfIF0bR","properties":{"formattedCitation":"(Druckman &amp; Lupia, 2000; Lin, 2001)","plainCitation":"(Druckman &amp; Lupia, 2000; Lin, 2001)","noteIndex":0},"citationItems":[{"id":696,"uris":["http://zotero.org/users/5414506/items/QGEWZ4L3"],"itemData":{"id":696,"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id":1,"uris":["http://zotero.org/users/5414506/items/PPVNE58D"],"itemData":{"id":1,"type":"chapter","container-title":"Social Capital","edition":"1","ISBN":"978-1-315-12945-7","language":"en","note":"DOI: 10.4324/9781315129457-1","page":"3-28","publisher":"Routledge","source":"DOI.org (Crossref)","title":"Building a Network Theory of Social Capital","URL":"https://www.taylorfrancis.com/books/9781351490542/chapters/10.4324/9781315129457-1","container-author":[{"family":"Lin","given":"Nan"},{"family":"Cook","given":"Karen"},{"family":"Burt","given":"Ronald S."}],"author":[{"family":"Lin","given":"Nan"}],"accessed":{"date-parts":[["2023",3,24]]},"issued":{"date-parts":[["2001"]]},"citation-key":"lin_building_2001"}}],"schema":"https://github.com/citation-style-language/schema/raw/master/csl-citation.json"} </w:instrText>
      </w:r>
      <w:r>
        <w:fldChar w:fldCharType="separate"/>
      </w:r>
      <w:r w:rsidR="00224919">
        <w:t>(Druckman &amp; Lupia, 2000; Lin, 2001)</w:t>
      </w:r>
      <w:r>
        <w:fldChar w:fldCharType="end"/>
      </w:r>
      <w:r w:rsidR="003A45A7">
        <w:t xml:space="preserve">. </w:t>
      </w:r>
      <w:r w:rsidR="00C947D4">
        <w:t xml:space="preserve">Theoretically, networks </w:t>
      </w:r>
      <w:r w:rsidR="00CF37E6">
        <w:t xml:space="preserve">can </w:t>
      </w:r>
      <w:r w:rsidR="00C947D4">
        <w:t xml:space="preserve">represent a “social convoy” (Kahn and Antonucci, 1980) of social relationships understood as a structure where information and support are embedded (Hollstein, 2023). </w:t>
      </w:r>
      <w:r w:rsidR="005574E6">
        <w:t>Additionally</w:t>
      </w:r>
      <w:r w:rsidR="00C947D4">
        <w:t>, ties within this convoy can be modified according to life</w:t>
      </w:r>
      <w:r w:rsidR="009B1DAE">
        <w:t>-</w:t>
      </w:r>
      <w:r w:rsidR="00560E40">
        <w:t>course</w:t>
      </w:r>
      <w:r w:rsidR="00C947D4">
        <w:t xml:space="preserve"> events, such as changes in </w:t>
      </w:r>
      <w:r w:rsidR="008B20F6">
        <w:t>employment status</w:t>
      </w:r>
      <w:r w:rsidR="00C947D4">
        <w:t xml:space="preserve">, </w:t>
      </w:r>
      <w:r w:rsidR="00815871">
        <w:t>marriage</w:t>
      </w:r>
      <w:r w:rsidR="00C947D4">
        <w:t xml:space="preserve">, or geographic position (Rözer et al., 2020; Völker, 2020). At the same </w:t>
      </w:r>
      <w:r w:rsidR="005933A0">
        <w:t>time, it</w:t>
      </w:r>
      <w:r w:rsidR="00C947D4">
        <w:t xml:space="preserve"> is usually assumed that </w:t>
      </w:r>
      <w:r w:rsidR="00924418">
        <w:t xml:space="preserve">acquaintanceship ties tend to change more </w:t>
      </w:r>
      <w:r w:rsidR="002E71B3">
        <w:t xml:space="preserve">over time </w:t>
      </w:r>
      <w:r w:rsidR="00924418">
        <w:t>and be nurtured from more diverse social positions in contrast to the more stable strong ties, such as family</w:t>
      </w:r>
      <w:r w:rsidR="00336B15">
        <w:t xml:space="preserve"> or friendships</w:t>
      </w:r>
      <w:r w:rsidR="00924418">
        <w:t xml:space="preserve"> </w:t>
      </w:r>
      <w:r w:rsidR="00C947D4">
        <w:t xml:space="preserve">(Granovetter, 1973). </w:t>
      </w:r>
    </w:p>
    <w:p w14:paraId="4EA6CEC7" w14:textId="2B9BA99F" w:rsidR="001755FE" w:rsidRPr="00D84938" w:rsidRDefault="5273A1AD">
      <w:r w:rsidRPr="00D84938">
        <w:t xml:space="preserve">There are different explanations for how individual changes in network diversity might influence attitudes toward economic inequality and, more specifically, toward </w:t>
      </w:r>
      <w:r w:rsidR="00207795" w:rsidRPr="00D84938">
        <w:t xml:space="preserve">market </w:t>
      </w:r>
      <w:r w:rsidR="00207795" w:rsidRPr="00D84938">
        <w:lastRenderedPageBreak/>
        <w:t>justice preferences</w:t>
      </w:r>
      <w:r w:rsidRPr="00D84938">
        <w:t xml:space="preserve">. One argument posits that those changes in the socioeconomic composition of sociability spaces nurture constraints and opportunities to meet and create new ties that contribute to diversity </w:t>
      </w:r>
      <w:r w:rsidR="00474866" w:rsidRPr="00D84938">
        <w:fldChar w:fldCharType="begin"/>
      </w:r>
      <w:r w:rsidR="00351642" w:rsidRPr="00D84938">
        <w:instrText xml:space="preserve"> ADDIN ZOTERO_ITEM CSL_CITATION {"citationID":"0GmiGQKS","properties":{"formattedCitation":"(Feld, 1981)","plainCitation":"(Feld, 1981)","noteIndex":0},"citationItems":[{"id":27,"uris":["http://zotero.org/users/5414506/items/P6JRND52"],"itemData":{"id":27,"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74866" w:rsidRPr="00D84938">
        <w:fldChar w:fldCharType="separate"/>
      </w:r>
      <w:r w:rsidRPr="00D84938">
        <w:t>(Feld, 1981)</w:t>
      </w:r>
      <w:r w:rsidR="00474866" w:rsidRPr="00D84938">
        <w:fldChar w:fldCharType="end"/>
      </w:r>
      <w:r w:rsidRPr="00D84938">
        <w:t xml:space="preserve">. For instance, it has been shown desegregation in schools explains changes in the socioeconomic composition of friendship ties and can cause changes in attitudes towards inequality, in line with greater skepticism regarding the fairness of labor market outcomes and opportunities for social mobility </w:t>
      </w:r>
      <w:r w:rsidR="00474866" w:rsidRPr="00D84938">
        <w:fldChar w:fldCharType="begin"/>
      </w:r>
      <w:r w:rsidR="00351642" w:rsidRPr="00D84938">
        <w:instrText xml:space="preserve"> ADDIN ZOTERO_ITEM CSL_CITATION {"citationID":"OAr9XpE0","properties":{"formattedCitation":"(Londo\\uc0\\u241{}o-V\\uc0\\u233{}lez, 2022)","plainCitation":"(Londoño-Vélez, 2022)","noteIndex":0},"citationItems":[{"id":35,"uris":["http://zotero.org/users/5414506/items/3SX4P39Q"],"itemData":{"id":35,"type":"article-journal","abstract":"Does diversity affect people’s perceptions of income distribution and their preferences for redistribution? I leverage variation from a Colombian financial aid reform boosting the share of low-income students at an elite university. Combining college records and original survey data, I study how diversity affects high-income students’ social networks, perceptions, and preferences by exploiting treatment variation across cohorts and majors using difference-in-differences. Exposure to low-income peers caused high-income students to diversify their social networks, have more accurate perceptions of the income distribution, and support progressive redistribution. My preferred interpretation is that diversity raised students’ concerns about (the lack of) equal opportunity.","container-title":"Journal of Public Economics","DOI":"10.1016/j.jpubeco.2022.104732","ISSN":"0047-2727","journalAbbreviation":"Journal of Public Economics","language":"en","page":"104732","source":"ScienceDirect","title":"The impact of diversity on perceptions of income distribution and preferences for redistribution","volume":"214","author":[{"family":"Londoño-Vélez","given":"Juliana"}],"issued":{"date-parts":[["2022",10,1]]},"citation-key":"londono-velez_impact_2022"}}],"schema":"https://github.com/citation-style-language/schema/raw/master/csl-citation.json"} </w:instrText>
      </w:r>
      <w:r w:rsidR="00474866" w:rsidRPr="00D84938">
        <w:fldChar w:fldCharType="separate"/>
      </w:r>
      <w:r w:rsidRPr="00D84938">
        <w:t>(Londoño-Vélez, 2022)</w:t>
      </w:r>
      <w:r w:rsidR="00474866" w:rsidRPr="00D84938">
        <w:fldChar w:fldCharType="end"/>
      </w:r>
      <w:r w:rsidRPr="00D84938">
        <w:t xml:space="preserve">. Another aspect is that social mobility processes may expose individuals to different class positions relative to their class of origin. This increased exposure to diverse social ties and ideas could challenge the culture and values of the class of origin and lead to changes in political attitudes (Ares, 2020). In addition, political attitudes may evolve through socialization processes as individuals acquire new "class experiences" within a different social milieu (Helgason &amp; Rehm, 2024). These experiences may provide (i) new perspectives and (ii) more accurate insights into their own class of origin, as well as the values and interests associated with other class positions. </w:t>
      </w:r>
    </w:p>
    <w:p w14:paraId="65A492D5" w14:textId="49205294" w:rsidR="003712F1" w:rsidRPr="00D84938" w:rsidRDefault="002B557F">
      <w:r w:rsidRPr="00D84938">
        <w:t>In line with the above</w:t>
      </w:r>
      <w:r w:rsidR="004E752B" w:rsidRPr="00D84938">
        <w:t xml:space="preserve">, I argue that changes </w:t>
      </w:r>
      <w:r w:rsidR="003C5F3D" w:rsidRPr="00D84938">
        <w:t>in network diversity can nurture changes in political attitudes as they reflect the</w:t>
      </w:r>
      <w:r w:rsidR="006409A6" w:rsidRPr="00D84938">
        <w:t xml:space="preserve"> influence of new social contexts and the information they provide.</w:t>
      </w:r>
      <w:r w:rsidR="00925227" w:rsidRPr="00D84938">
        <w:t xml:space="preserve"> As individuals encounter different life experiences, they may develop critical views on the fairness of market distributions and market-based access to social welfare. Over time, greater network diversity allows individuals to accumulate a variety of experiences and learn from new information.</w:t>
      </w:r>
      <w:r w:rsidR="00DC6A37" w:rsidRPr="00D84938">
        <w:t xml:space="preserve"> </w:t>
      </w:r>
      <w:r w:rsidR="00FC6F92" w:rsidRPr="00D84938">
        <w:t xml:space="preserve">Therefore, the </w:t>
      </w:r>
      <w:r w:rsidR="00637E20">
        <w:t>main</w:t>
      </w:r>
      <w:r w:rsidR="00FC6F92" w:rsidRPr="00D84938">
        <w:t xml:space="preserve"> hypothesis </w:t>
      </w:r>
      <w:r w:rsidR="00637E20">
        <w:t xml:space="preserve">of this study </w:t>
      </w:r>
      <w:r w:rsidR="00FC6F92" w:rsidRPr="00D84938">
        <w:t>read as follows:</w:t>
      </w:r>
    </w:p>
    <w:p w14:paraId="50DE3CDB" w14:textId="52080E5C" w:rsidR="007C4FC1" w:rsidRPr="00D84938" w:rsidRDefault="004B2962" w:rsidP="007014A2">
      <w:pPr>
        <w:ind w:left="720"/>
        <w:jc w:val="left"/>
      </w:pPr>
      <w:r w:rsidRPr="00D84938">
        <w:t>H</w:t>
      </w:r>
      <w:r w:rsidR="00A61B00" w:rsidRPr="00D84938">
        <w:t>1</w:t>
      </w:r>
      <w:r w:rsidRPr="00D84938">
        <w:t xml:space="preserve">: the greater the changes in </w:t>
      </w:r>
      <w:r w:rsidR="00FF16F0" w:rsidRPr="00D84938">
        <w:t xml:space="preserve">network </w:t>
      </w:r>
      <w:r w:rsidRPr="00D84938">
        <w:t>diversity, the less support market justice</w:t>
      </w:r>
      <w:bookmarkStart w:id="19" w:name="_cwphsryq3vfp" w:colFirst="0" w:colLast="0"/>
      <w:bookmarkEnd w:id="19"/>
      <w:r w:rsidR="001F5545" w:rsidRPr="00D84938">
        <w:t>.</w:t>
      </w:r>
    </w:p>
    <w:p w14:paraId="372A15E3" w14:textId="2E20D2F1" w:rsidR="00C5370B" w:rsidRPr="00D84938" w:rsidRDefault="00606669" w:rsidP="00C5370B">
      <w:pPr>
        <w:pStyle w:val="Heading1"/>
      </w:pPr>
      <w:r>
        <w:t>Case of Chile</w:t>
      </w:r>
    </w:p>
    <w:p w14:paraId="5B77097C" w14:textId="67A1168B" w:rsidR="00A81A19" w:rsidRPr="00816583" w:rsidRDefault="005072C8" w:rsidP="00A81A19">
      <w:pPr>
        <w:spacing w:before="240" w:after="240"/>
      </w:pPr>
      <w:r w:rsidRPr="00D84938">
        <w:t xml:space="preserve">Chile provides a valuable case study </w:t>
      </w:r>
      <w:r w:rsidR="0076192F">
        <w:t xml:space="preserve">to shed light </w:t>
      </w:r>
      <w:r w:rsidR="00B0123E">
        <w:t>on</w:t>
      </w:r>
      <w:r w:rsidR="0076192F">
        <w:t xml:space="preserve"> how public views regarding the market distribution of social services develop in conditions of </w:t>
      </w:r>
      <w:r w:rsidR="00080C46">
        <w:t>decreasing poverty</w:t>
      </w:r>
      <w:r w:rsidR="00101132">
        <w:t xml:space="preserve"> and</w:t>
      </w:r>
      <w:r w:rsidR="00080C46">
        <w:t xml:space="preserve"> relatively high income inequality </w:t>
      </w:r>
      <w:r w:rsidR="00101132">
        <w:t xml:space="preserve">in the context of a residual social policy regime </w:t>
      </w:r>
      <w:r w:rsidR="006E72B8" w:rsidRPr="00D84938">
        <w:t xml:space="preserve"> </w:t>
      </w:r>
      <w:r w:rsidR="006E72B8" w:rsidRPr="00D84938">
        <w:fldChar w:fldCharType="begin"/>
      </w:r>
      <w:r w:rsidR="00351642" w:rsidRPr="00D84938">
        <w:instrText xml:space="preserve"> ADDIN ZOTERO_ITEM CSL_CITATION {"citationID":"Rxe7MkyC","properties":{"formattedCitation":"(Ferre, 2023)","plainCitation":"(Ferre, 2023)","noteIndex":0},"citationItems":[{"id":12775,"uris":["http://zotero.org/users/5414506/items/HDTQAU9B"],"itemData":{"id":12775,"type":"article-journal","abstract":"A growing scholarship has documented changes in welfare policy in twenty-first-century Latin America, but no study yet has offered a systematic assessment, using a welfare regime approach, that captures the main trends across countries and over time. For a sample of 17 countries, this study offers a comprehensive tool to measure shifts in social policy regimes, highlighting three dimensions of welfare – inclusion, generosity, and equity – across four policy areas: transfers, health care, education, and family policies. Countries made significant progress in generosity and inclusion, but none improved equity. A cluster analysis based on the three dimensions of welfare offers a new, more precise classification of Latin American countries in welfare regimes in 2002 and 2017. Although the analysis shows minor shifts in country groupings, an increasing reliance on social assistance policies, particularly among the most advanced countries, marks a shift towards what I call compensatory regimes.","container-title":"Journal of International and Comparative Social Policy","DOI":"10.1017/ics.2023.16","ISSN":"2169-9763, 2169-978X","issue":"2","language":"en","page":"101-127","source":"Cambridge University Press","title":"Welfare regimes in twenty-first-century Latin America","volume":"39","author":[{"family":"Ferre","given":"Juan Cruz"}],"issued":{"date-parts":[["2023",7]]},"citation-key":"ferre_welfare_2023"}}],"schema":"https://github.com/citation-style-language/schema/raw/master/csl-citation.json"} </w:instrText>
      </w:r>
      <w:r w:rsidR="006E72B8" w:rsidRPr="00D84938">
        <w:fldChar w:fldCharType="separate"/>
      </w:r>
      <w:r w:rsidR="00251673" w:rsidRPr="00D84938">
        <w:t>(Ferre, 2023)</w:t>
      </w:r>
      <w:r w:rsidR="006E72B8" w:rsidRPr="00D84938">
        <w:fldChar w:fldCharType="end"/>
      </w:r>
      <w:r w:rsidRPr="00D84938">
        <w:t xml:space="preserve">. </w:t>
      </w:r>
      <w:r w:rsidR="00C842B1" w:rsidRPr="00D84938">
        <w:t xml:space="preserve">Since the neoliberal reforms of the 1980s, Chile’s welfare system has leaned heavily on private provision, where services are often privatized and only accessible to those who can afford them </w:t>
      </w:r>
      <w:r w:rsidR="00C842B1" w:rsidRPr="00D84938">
        <w:fldChar w:fldCharType="begin"/>
      </w:r>
      <w:r w:rsidR="00C842B1">
        <w:instrText xml:space="preserve"> ADDIN ZOTERO_ITEM CSL_CITATION {"citationID":"E91LBw4G","properties":{"formattedCitation":"(Arrizabalo, 1995)","plainCitation":"(Arrizabalo, 1995)","noteIndex":0},"citationItems":[{"id":549,"uris":["http://zotero.org/users/5414506/items/2NVZKC5A"],"itemData":{"id":549,"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instrText>
      </w:r>
      <w:r w:rsidR="00C842B1" w:rsidRPr="00D84938">
        <w:fldChar w:fldCharType="separate"/>
      </w:r>
      <w:r w:rsidR="00C842B1" w:rsidRPr="00D84938">
        <w:t>(Arrizabalo, 1995)</w:t>
      </w:r>
      <w:r w:rsidR="00C842B1" w:rsidRPr="00D84938">
        <w:fldChar w:fldCharType="end"/>
      </w:r>
      <w:r w:rsidR="00C842B1" w:rsidRPr="00D84938">
        <w:t xml:space="preserve">. This "crowded-out" welfare model benefits higher-income groups, leaving lower-income individuals to rely on limited public options. </w:t>
      </w:r>
      <w:r w:rsidRPr="00D84938">
        <w:t xml:space="preserve">Despite economic growth, it remains one of the most unequal countries in the OECD, with a high Gini index and concentrated wealth among the top </w:t>
      </w:r>
      <w:r w:rsidR="00BC5A74" w:rsidRPr="00D84938">
        <w:t>deciles</w:t>
      </w:r>
      <w:r w:rsidR="00D70BF3" w:rsidRPr="00D84938">
        <w:t xml:space="preserve"> </w:t>
      </w:r>
      <w:r w:rsidR="005E1716" w:rsidRPr="00D84938">
        <w:fldChar w:fldCharType="begin"/>
      </w:r>
      <w:r w:rsidR="00351642" w:rsidRPr="00D84938">
        <w:instrText xml:space="preserve"> ADDIN ZOTERO_ITEM CSL_CITATION {"citationID":"X0hwFt1c","properties":{"formattedCitation":"(Rodr\\uc0\\u237{}guez Weber, 2017)","plainCitation":"(Rodríguez Weber, 2017)","noteIndex":0},"citationItems":[{"id":826,"uris":["http://zotero.org/users/5414506/items/3924AJC7"],"itemData":{"id":826,"type":"book","ISBN":"978-956-244-384-5","language":"Spanish","note":"OCLC: 994058768\nCitation Key: Rodriguez2018","source":"Open WorldCat","title":"Desarrollo y desigualdad en Chile (1850-2009): historia de su economía política","title-short":"Desarrollo y desigualdad en Chile (1850-2009)","author":[{"family":"Rodríguez Weber","given":"Javier E"}],"issued":{"date-parts":[["2017"]]},"citation-key":"Rodriguez2018"}}],"schema":"https://github.com/citation-style-language/schema/raw/master/csl-citation.json"} </w:instrText>
      </w:r>
      <w:r w:rsidR="005E1716" w:rsidRPr="00D84938">
        <w:fldChar w:fldCharType="separate"/>
      </w:r>
      <w:r w:rsidR="00251673" w:rsidRPr="00D84938">
        <w:t>(Rodríguez Weber, 2017)</w:t>
      </w:r>
      <w:r w:rsidR="005E1716" w:rsidRPr="00D84938">
        <w:fldChar w:fldCharType="end"/>
      </w:r>
      <w:r w:rsidRPr="00D84938">
        <w:t xml:space="preserve">. </w:t>
      </w:r>
      <w:r w:rsidR="00816583">
        <w:t xml:space="preserve">Scholars studying social stratification have suggested that Chile exemplifies a society with upward mobility from lower classes to intermediate sectors, yet with limited access to the upper classes </w:t>
      </w:r>
      <w:r w:rsidR="00C5282D">
        <w:fldChar w:fldCharType="begin"/>
      </w:r>
      <w:r w:rsidR="00C5282D">
        <w:instrText xml:space="preserve"> ADDIN ZOTERO_ITEM CSL_CITATION {"citationID":"sY9wkE8k","properties":{"formattedCitation":"(Torche, 2005)","plainCitation":"(Torche, 2005)","noteIndex":0},"citationItems":[{"id":647,"uris":["http://zotero.org/users/5414506/items/EUJ2VDDC"],"itemData":{"id":647,"type":"article-journal","abstract":"A major finding in comparative mobility research is the high similarity across countries and the lack of association between mobility and other national attributes, with one exception: higher inequality seems to be associated with lower mobility. Evidence for the mobility–inequality link is, however, inconclusive, largely because most mobility studies have been conducted in advanced countries with relatively similar levels of inequality.This article introduces Chile to the comparative project. As the 10th most unequal country in the world, Chile is an adjudicative case. If high inequality results in lower mobility, Chile should be significantly more rigid than its industrialized peers. This hypothesis is disproved by the analysis. Despite vast economic inequality, Chile is as fluid, if not more so, than the much more equal industrialized nations. Furthermore, there is no evidence of a decline in mobility as the result of the increase in inequality during the market-oriented transformation of the country in the 1970s and 1980s. Study of the specific mobility flows in Chile indicates a significant barrier to long-range downward mobility from the elite (signaling high “elite closure”), but very low barriers across nonelite classes. This particular mobility regime is explained by the pattern, not the level, of Chilean inequality—high concentration in the top income decile, but significantly less inequality across the rest of the class structure. The high Chilean mobility is, however, largely inconsequential, because it takes place among classes that share similar positions in the social hierarchy of resources and rewards. The article concludes by redefining the link between inequality and mobility.","container-title":"American Sociological Review","DOI":"10.1177/000312240507000304","ISSN":"0003-1224","issue":"June","page":"422-450","title":"Unequal But Fluid: Social Mobility in Chile in Comparative Perspective","volume":"70","author":[{"family":"Torche","given":"Florencia"}],"issued":{"date-parts":[["2005"]]},"citation-key":"torche_unequal_2005"}}],"schema":"https://github.com/citation-style-language/schema/raw/master/csl-citation.json"} </w:instrText>
      </w:r>
      <w:r w:rsidR="00C5282D">
        <w:fldChar w:fldCharType="separate"/>
      </w:r>
      <w:r w:rsidR="00C5282D" w:rsidRPr="00C5282D">
        <w:rPr>
          <w:rFonts w:cs="Times New Roman"/>
        </w:rPr>
        <w:t>(Torche, 2005)</w:t>
      </w:r>
      <w:r w:rsidR="00C5282D">
        <w:fldChar w:fldCharType="end"/>
      </w:r>
      <w:r w:rsidR="00816583">
        <w:t xml:space="preserve">. Although research indicates that while the class structure in Chile shows greater fluidity regarding occupational class and educational attainment, </w:t>
      </w:r>
      <w:r w:rsidR="00C51114">
        <w:t xml:space="preserve">it does not reflect the same pattern when it comes to </w:t>
      </w:r>
      <w:r w:rsidR="00816583">
        <w:t xml:space="preserve">income mobility </w:t>
      </w:r>
      <w:r w:rsidR="00C5282D">
        <w:fldChar w:fldCharType="begin"/>
      </w:r>
      <w:r w:rsidR="00C5282D">
        <w:instrText xml:space="preserve"> ADDIN ZOTERO_ITEM CSL_CITATION {"citationID":"Y97jWmvY","properties":{"formattedCitation":"(Espinoza &amp; N\\uc0\\u250{}\\uc0\\u241{}ez, 2014)","plainCitation":"(Espinoza &amp; Núñez, 2014)","noteIndex":0},"citationItems":[{"id":103,"uris":["http://zotero.org/users/5414506/items/APYAN2QH"],"itemData":{"id":103,"type":"article-journal","container-title":"Revista Internacional de Sociología","DOI":"10.3989/ris.2011.11.08","ISSN":"1988-429X, 0034-9712","issue":"1","journalAbbreviation":"Rev. int. sociol.","note":"Citation Key: EspinozaNunez2014","page":"57-82","source":"DOI.org (Crossref)","title":"Movilidad ocupacional en Chile 2001-2009. ¿Desigualdad de ingresos con igualdad de oportunidades?","volume":"72","author":[{"family":"Espinoza","given":"Vicente"},{"family":"Núñez","given":"Javier"}],"issued":{"date-parts":[["2014",4,30]]},"citation-key":"EspinozaNunez2014"}}],"schema":"https://github.com/citation-style-language/schema/raw/master/csl-citation.json"} </w:instrText>
      </w:r>
      <w:r w:rsidR="00C5282D">
        <w:fldChar w:fldCharType="separate"/>
      </w:r>
      <w:r w:rsidR="00C5282D" w:rsidRPr="00C5282D">
        <w:rPr>
          <w:rFonts w:cs="Times New Roman"/>
        </w:rPr>
        <w:t>(Espinoza &amp; Núñez, 2014)</w:t>
      </w:r>
      <w:r w:rsidR="00C5282D">
        <w:fldChar w:fldCharType="end"/>
      </w:r>
      <w:r w:rsidR="00816583">
        <w:t xml:space="preserve">. These inequalities are evident in the high levels of residential segregation found in large urban centers </w:t>
      </w:r>
      <w:r w:rsidR="00C5282D">
        <w:fldChar w:fldCharType="begin"/>
      </w:r>
      <w:r w:rsidR="00C5282D">
        <w:instrText xml:space="preserve"> ADDIN ZOTERO_ITEM CSL_CITATION {"citationID":"OzuMv0BL","properties":{"formattedCitation":"(Garreton, Basauri, &amp; Valenzuela, 2020)","plainCitation":"(Garreton, Basauri, &amp; Valenzuela, 2020)","noteIndex":0},"citationItems":[{"id":12579,"uris":["http://zotero.org/users/5414506/items/MI4H3KHJ"],"itemData":{"id":12579,"type":"article-journal","abstract":"Urban segregation is a widespread phenomenon with profound social implications, and one that presents difficult measurement challenges. Segregation indexes may be affected by scale or zoning biases of the modifiable areal unit problem (MAUP). In this article, we develop a methodology that relies on spatial clustering algorithms to simultaneously cope with both kinds of MAUP biases, and we test it with complete census data for most Chilean cities. We find a robust correlation between segregation and city size, contesting previous claims about the spuriousness of this relationship. We also show that socioeconomic polarization is a widespread phenomenon in Chile and that it is not just a problem of disadvantaged groups’ concentration. Based on these results, we suggest that area-based desegregation policies should be generally reinforced, and complemented in big Chilean cities with housing-mix policies. We argue that using spatially unbiased segregation indexes could improve comparative urban studies.","container-title":"Environment and Urbanization","DOI":"10.1177/0956247820918983","ISSN":"0956-2478","issue":"2","language":"en","note":"publisher: SAGE Publications Ltd","page":"569-588","source":"SAGE Journals","title":"Exploring the correlation between city size and residential segregation: comparing Chilean cities with spatially unbiased indexes","title-short":"Exploring the correlation between city size and residential segregation","volume":"32","author":[{"family":"Garreton","given":"Matias"},{"family":"Basauri","given":"Agustin"},{"family":"Valenzuela","given":"Luis"}],"issued":{"date-parts":[["2020",10,1]]},"citation-key":"garreton_exploring_2020"}}],"schema":"https://github.com/citation-style-language/schema/raw/master/csl-citation.json"} </w:instrText>
      </w:r>
      <w:r w:rsidR="00C5282D">
        <w:fldChar w:fldCharType="separate"/>
      </w:r>
      <w:r w:rsidR="00C5282D" w:rsidRPr="00C5282D">
        <w:rPr>
          <w:rFonts w:cs="Times New Roman"/>
        </w:rPr>
        <w:t>(Garreton, Basauri, &amp; Valenzuela, 2020)</w:t>
      </w:r>
      <w:r w:rsidR="00C5282D">
        <w:fldChar w:fldCharType="end"/>
      </w:r>
      <w:r w:rsidR="00816583">
        <w:t xml:space="preserve">, which have also influenced individuals' interpersonal networks </w:t>
      </w:r>
      <w:r w:rsidR="00C5282D">
        <w:fldChar w:fldCharType="begin"/>
      </w:r>
      <w:r w:rsidR="00C5282D">
        <w:instrText xml:space="preserve"> ADDIN ZOTERO_ITEM CSL_CITATION {"citationID":"IS66BwK2","properties":{"formattedCitation":"(Otero, V\\uc0\\u246{}lker, &amp; R\\uc0\\u246{}zer, 2022)","plainCitation":"(Otero, Völker, &amp; Rözer, 2022)","noteIndex":0},"citationItems":[{"id":631,"uris":["http://zotero.org/users/5414506/items/8HT9X9BP"],"itemData":{"id":631,"type":"article-journal","abstract":"In this study, we examine whether the spatial structure produces differences in access to social capital and the status homogeneity of networks in Santiago, the capital of Chile—a highly segregated city. We hypothesize that residents of different areas, especially those living in spatial contexts of poverty and wealth, differ considerably in terms of the social resources to which they have access. We combine survey data with georeferenced data from 700 residents in 181 census tracts. The spatial structure is measured as a combination of spatial conditions, such as land values, density, and urban violence. Our results show that the spatial structure determines network resources, even after considering social class. Specifically, living in privileged areas is associated with highly resourceful networks, whereas living in marginalized areas goes together with network poverty and low-status contacts. Taken together, our results suggest that spatial segregation reinforces differential social resources among classes.","container-title":"Urban Geography","DOI":"10.1080/02723638.2021.1950982","ISSN":"0272-3638","issue":"10","note":"publisher: Routledge\n_eprint: https://doi.org/10.1080/02723638.2021.1950982","page":"1638-1661","source":"Taylor and Francis+NEJM","title":"Space and social capital: social contacts in a segregated city","title-short":"Space and social capital","volume":"43","author":[{"family":"Otero","given":"Gabriel"},{"family":"Völker","given":"Beate"},{"family":"Rözer","given":"Jesper"}],"issued":{"date-parts":[["2022",11,26]]},"citation-key":"otero_space_2022"}}],"schema":"https://github.com/citation-style-language/schema/raw/master/csl-citation.json"} </w:instrText>
      </w:r>
      <w:r w:rsidR="00C5282D">
        <w:fldChar w:fldCharType="separate"/>
      </w:r>
      <w:r w:rsidR="00C5282D" w:rsidRPr="00C5282D">
        <w:rPr>
          <w:rFonts w:cs="Times New Roman"/>
        </w:rPr>
        <w:t>(Otero, Völker, &amp; Rözer, 2022)</w:t>
      </w:r>
      <w:r w:rsidR="00C5282D">
        <w:fldChar w:fldCharType="end"/>
      </w:r>
      <w:r w:rsidR="00816583">
        <w:t xml:space="preserve">. Specifically, it has been noted that the upper classes in Chile can be described as "open but segregated," as they display high levels of segregation while still </w:t>
      </w:r>
      <w:r w:rsidR="001C1A95">
        <w:t xml:space="preserve">able </w:t>
      </w:r>
      <w:r w:rsidR="00816583">
        <w:t xml:space="preserve">to connect with a diverse range of social classes within their networks </w:t>
      </w:r>
      <w:r w:rsidR="00C5282D">
        <w:fldChar w:fldCharType="begin"/>
      </w:r>
      <w:r w:rsidR="00C5282D">
        <w:instrText xml:space="preserve"> ADDIN ZOTERO_ITEM CSL_CITATION {"citationID":"S4gpnMW9","properties":{"formattedCitation":"(Otero, V\\uc0\\u246{}lker, &amp; R\\uc0\\u246{}zer, 2021)","plainCitation":"(Otero, Völker, &amp; Rözer, 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5282D">
        <w:fldChar w:fldCharType="separate"/>
      </w:r>
      <w:r w:rsidR="00C5282D" w:rsidRPr="00C5282D">
        <w:rPr>
          <w:rFonts w:cs="Times New Roman"/>
        </w:rPr>
        <w:t>(Otero, Völker, &amp; Rözer, 2021)</w:t>
      </w:r>
      <w:r w:rsidR="00C5282D">
        <w:fldChar w:fldCharType="end"/>
      </w:r>
      <w:r w:rsidR="00816583">
        <w:t>.</w:t>
      </w:r>
    </w:p>
    <w:p w14:paraId="2CA25B9D" w14:textId="04D06A6B" w:rsidR="002C1EA9" w:rsidRDefault="004110B4" w:rsidP="00C5370B">
      <w:pPr>
        <w:spacing w:before="240" w:after="240"/>
      </w:pPr>
      <w:r w:rsidRPr="004110B4">
        <w:lastRenderedPageBreak/>
        <w:t>Regarding public opinion, the International Social Survey of 2019 shows that Chile has a moderate-low support for the idea that it is fair that those with higher incomes can buy better health care and/or education for their children with around 22%, which contrasts with high support in countries like Taiwan (48%) or the low support in Germany (9%).</w:t>
      </w:r>
      <w:r>
        <w:t xml:space="preserve"> Against this background, </w:t>
      </w:r>
      <w:r w:rsidR="007B75C7">
        <w:t xml:space="preserve">a cycle of mass </w:t>
      </w:r>
      <w:r w:rsidR="00807A5E">
        <w:t>protests</w:t>
      </w:r>
      <w:r w:rsidR="00410BEC">
        <w:t xml:space="preserve"> known </w:t>
      </w:r>
      <w:r w:rsidR="00642C42">
        <w:t>as the “social outburst”</w:t>
      </w:r>
      <w:r w:rsidR="00410BEC">
        <w:t xml:space="preserve"> started in October 2019. </w:t>
      </w:r>
      <w:r w:rsidR="008808E0" w:rsidRPr="008808E0">
        <w:t>Initially, the protests were sparked by the mobilization of high school students, which progressively triggered different sectors of society to join the demand for greater equality in access to education, health care, and old age pensions.</w:t>
      </w:r>
      <w:r w:rsidR="00B629D6" w:rsidRPr="008808E0">
        <w:t xml:space="preserve"> </w:t>
      </w:r>
      <w:r w:rsidR="008808E0">
        <w:t xml:space="preserve">This protest </w:t>
      </w:r>
      <w:r w:rsidR="00054D85">
        <w:t>where interpreted by the political system as a demand for a</w:t>
      </w:r>
      <w:r w:rsidR="005072C8" w:rsidRPr="00D84938">
        <w:t xml:space="preserve"> public shift toward a "crowded-in" welfare model, with </w:t>
      </w:r>
      <w:r w:rsidR="00054D85">
        <w:t>greater</w:t>
      </w:r>
      <w:r w:rsidR="005072C8" w:rsidRPr="00D84938">
        <w:t xml:space="preserve"> </w:t>
      </w:r>
      <w:r w:rsidR="00201B09">
        <w:t>public provision of social services</w:t>
      </w:r>
      <w:r w:rsidR="00D2419C" w:rsidRPr="00D84938">
        <w:t xml:space="preserve"> </w:t>
      </w:r>
      <w:r w:rsidR="00D2419C" w:rsidRPr="00D84938">
        <w:fldChar w:fldCharType="begin"/>
      </w:r>
      <w:r w:rsidR="00351642" w:rsidRPr="00D84938">
        <w:instrText xml:space="preserve"> ADDIN ZOTERO_ITEM CSL_CITATION {"citationID":"ZxCj6XSQ","properties":{"formattedCitation":"(Somma, Bargsted, Disi Pavlic, &amp; Medel, 2021)","plainCitation":"(Somma, Bargsted, Disi Pavlic, &amp; Medel, 2021)","noteIndex":0},"citationItems":[{"id":13178,"uris":["http://zotero.org/groups/5667576/items/EQ3CPEMD"],"itemData":{"id":13178,"type":"article-journal","container-title":"Social Movement Studies","DOI":"10.1080/14742837.2020.1727737","ISSN":"1474-2837, 1474-2829","issue":"4","journalAbbreviation":"Social Movement Studies","language":"en","page":"495-502","source":"DOI.org (Crossref)","title":"No water in the oasis: the Chilean Spring of 2019–2020","title-short":"No water in the oasis","volume":"20","author":[{"family":"Somma","given":"Nicolás M."},{"family":"Bargsted","given":"Matías"},{"family":"Disi Pavlic","given":"Rodolfo"},{"family":"Medel","given":"Rodrigo M."}],"issued":{"date-parts":[["2021",7,4]]},"citation-key":"somma_no_2021"}}],"schema":"https://github.com/citation-style-language/schema/raw/master/csl-citation.json"} </w:instrText>
      </w:r>
      <w:r w:rsidR="00D2419C" w:rsidRPr="00D84938">
        <w:fldChar w:fldCharType="separate"/>
      </w:r>
      <w:r w:rsidR="00224919" w:rsidRPr="00D84938">
        <w:t>(Somma, Bargsted, Disi Pavlic, &amp; Medel, 2021)</w:t>
      </w:r>
      <w:r w:rsidR="00D2419C" w:rsidRPr="00D84938">
        <w:fldChar w:fldCharType="end"/>
      </w:r>
      <w:r w:rsidR="005072C8" w:rsidRPr="00D84938">
        <w:t>.</w:t>
      </w:r>
      <w:r w:rsidR="00201B09">
        <w:t xml:space="preserve"> </w:t>
      </w:r>
      <w:r w:rsidR="002C1EA9">
        <w:t xml:space="preserve">In sum, </w:t>
      </w:r>
      <w:r w:rsidR="005072C8" w:rsidRPr="00D84938">
        <w:t xml:space="preserve">Chile </w:t>
      </w:r>
      <w:r w:rsidR="00EB5E25">
        <w:t xml:space="preserve">is an illustrative case where </w:t>
      </w:r>
      <w:r w:rsidR="00C8143C">
        <w:t xml:space="preserve">marketization </w:t>
      </w:r>
      <w:r w:rsidR="00CC3D16">
        <w:t>has been predominant compared to public provision of social services. This</w:t>
      </w:r>
      <w:r w:rsidR="00012681">
        <w:t xml:space="preserve"> institutional arrangement has </w:t>
      </w:r>
      <w:r w:rsidR="00901F45">
        <w:t>coexisted</w:t>
      </w:r>
      <w:r w:rsidR="00BB69B1">
        <w:t xml:space="preserve"> </w:t>
      </w:r>
      <w:r w:rsidR="00AE23F3">
        <w:t xml:space="preserve">with </w:t>
      </w:r>
      <w:r w:rsidR="0076568C">
        <w:t xml:space="preserve">changes in the living conditions of citizens </w:t>
      </w:r>
      <w:r w:rsidR="003B102D">
        <w:t xml:space="preserve">during the past decades </w:t>
      </w:r>
      <w:r w:rsidR="0076568C">
        <w:t xml:space="preserve">have been accompanied by shifts </w:t>
      </w:r>
      <w:r w:rsidR="00BD0E99">
        <w:t>in public opinion for a more inclusive and public-based welfare system.</w:t>
      </w:r>
    </w:p>
    <w:p w14:paraId="1CFB50A7" w14:textId="3BE06692" w:rsidR="00FB604A" w:rsidDel="0095547D" w:rsidRDefault="00FB604A" w:rsidP="00C5370B">
      <w:pPr>
        <w:spacing w:before="240" w:after="240"/>
        <w:rPr>
          <w:del w:id="20" w:author="Iturra, Julio" w:date="2025-04-24T16:39:00Z" w16du:dateUtc="2025-04-24T14:39:00Z"/>
        </w:rPr>
      </w:pPr>
    </w:p>
    <w:p w14:paraId="088ECAE8" w14:textId="609A9766" w:rsidR="005072C8" w:rsidRPr="00D84938" w:rsidDel="0095547D" w:rsidRDefault="005072C8" w:rsidP="00C5370B">
      <w:pPr>
        <w:spacing w:before="240" w:after="240"/>
        <w:rPr>
          <w:del w:id="21" w:author="Iturra, Julio" w:date="2025-04-24T16:39:00Z" w16du:dateUtc="2025-04-24T14:39:00Z"/>
        </w:rPr>
      </w:pPr>
    </w:p>
    <w:p w14:paraId="1523743C" w14:textId="77777777" w:rsidR="002632A2" w:rsidRPr="00D84938" w:rsidRDefault="00606669">
      <w:pPr>
        <w:pStyle w:val="Heading1"/>
      </w:pPr>
      <w:bookmarkStart w:id="22" w:name="_el0we3z2mbd9" w:colFirst="0" w:colLast="0"/>
      <w:bookmarkEnd w:id="22"/>
      <w:commentRangeStart w:id="23"/>
      <w:r w:rsidRPr="00D84938">
        <w:t>Data, variables, and method</w:t>
      </w:r>
      <w:commentRangeEnd w:id="23"/>
      <w:r w:rsidRPr="00D84938">
        <w:commentReference w:id="23"/>
      </w:r>
    </w:p>
    <w:p w14:paraId="1523743E" w14:textId="77777777" w:rsidR="002632A2" w:rsidRPr="00D84938" w:rsidRDefault="00606669">
      <w:pPr>
        <w:pStyle w:val="Heading1"/>
      </w:pPr>
      <w:bookmarkStart w:id="24" w:name="_47sa7afqg2nu" w:colFirst="0" w:colLast="0"/>
      <w:bookmarkEnd w:id="24"/>
      <w:commentRangeStart w:id="25"/>
      <w:r w:rsidRPr="00D84938">
        <w:t>Data</w:t>
      </w:r>
      <w:commentRangeEnd w:id="25"/>
      <w:r w:rsidR="00CA6EC0" w:rsidRPr="00D84938">
        <w:rPr>
          <w:rStyle w:val="CommentReference"/>
          <w:b w:val="0"/>
        </w:rPr>
        <w:commentReference w:id="25"/>
      </w:r>
    </w:p>
    <w:p w14:paraId="339259BA" w14:textId="4BA3A177" w:rsidR="009308AF" w:rsidRPr="00D84938" w:rsidRDefault="006042CE" w:rsidP="001D3B99">
      <w:r w:rsidRPr="00D84938">
        <w:t xml:space="preserve">The primary data source is the Chilean Longitudinal Social Survey </w:t>
      </w:r>
      <w:r w:rsidR="008F0D8F" w:rsidRPr="00D84938">
        <w:fldChar w:fldCharType="begin"/>
      </w:r>
      <w:r w:rsidR="00351642" w:rsidRPr="00D84938">
        <w:instrText xml:space="preserve"> ADDIN ZOTERO_ITEM CSL_CITATION {"citationID":"Klvgfe38","properties":{"formattedCitation":"(ELSOC, 2022)","plainCitation":"(ELSOC, 2022)","noteIndex":0},"citationItems":[{"id":13198,"uris":["http://zotero.org/groups/5667576/items/EX6T4JNA"],"itemData":{"id":13198,"type":"dataset","abstract":"ELSOC has been designed to evaluate the way in which Chileans think, feel and behave regarding a set of social issues related to conflict and social cohesion in Chile. Because its nature, this study it seeks to analyze, in a national representative sample, the stability or change in several social dimensions attending factors that can moderate or explain it trhough years.","DOI":"10.7910/dvn/0kirbj","publisher":"Harvard Dataverse","source":"DOI.org (Datacite)","title":"Estudio Longitudinal Social de Chile","URL":"https://dataverse.harvard.edu/citation?persistentId=doi:10.7910/DVN/0KIRBJ","author":[{"family":"ELSOC","given":"Survey Team"}],"contributor":[{"family":"Studies (COES)","given":"ELSOC Survey Team","suffix":"Centre For Social Conflict And Cohesion"}],"accessed":{"date-parts":[["2019",5,15]]},"issued":{"date-parts":[["2022"]]},"citation-key":"elsoc_estudio_2022"}}],"schema":"https://github.com/citation-style-language/schema/raw/master/csl-citation.json"} </w:instrText>
      </w:r>
      <w:r w:rsidR="008F0D8F" w:rsidRPr="00D84938">
        <w:fldChar w:fldCharType="separate"/>
      </w:r>
      <w:r w:rsidR="00251673" w:rsidRPr="00D84938">
        <w:t>(ELSOC, 2022)</w:t>
      </w:r>
      <w:r w:rsidR="008F0D8F" w:rsidRPr="00D84938">
        <w:fldChar w:fldCharType="end"/>
      </w:r>
      <w:r w:rsidRPr="00D84938">
        <w:t xml:space="preserve"> from 2016 to 202</w:t>
      </w:r>
      <w:r w:rsidR="005F446E" w:rsidRPr="00D84938">
        <w:t>3</w:t>
      </w:r>
      <w:r w:rsidR="00502AA9" w:rsidRPr="00D84938">
        <w:t xml:space="preserve">, including </w:t>
      </w:r>
      <w:r w:rsidR="004A352D" w:rsidRPr="00D84938">
        <w:t>three-time</w:t>
      </w:r>
      <w:r w:rsidR="00502AA9" w:rsidRPr="00D84938">
        <w:t xml:space="preserve"> measures</w:t>
      </w:r>
      <w:r w:rsidRPr="00D84938">
        <w:t xml:space="preserve">, designed to annually assess how individuals think, feel, and behave regarding social issues related to conflict and cohesion in Chile. Using a probabilistic, stratified, clustered, and multistage sampling design, the survey covers major urban centers (Santiago, Valparaíso, and Concepción) and smaller cities. The first wave included 2,927 participants aged 18 to 75, representing populations in the north and south, covering 77% of Chile’s total population and 93% of the urban population, with a response rate of 62.4% (Centre for Social Conflict and Cohesion Studies, 2022). After listwise deletion, the analytical sample includes </w:t>
      </w:r>
      <w:r w:rsidR="00123AE4" w:rsidRPr="00371A01">
        <w:t>6</w:t>
      </w:r>
      <w:r w:rsidR="00CB316F" w:rsidRPr="00371A01">
        <w:t>,</w:t>
      </w:r>
      <w:r w:rsidR="008A26D6" w:rsidRPr="00371A01">
        <w:t>390</w:t>
      </w:r>
      <w:r w:rsidRPr="00D84938">
        <w:t xml:space="preserve"> observations nested within </w:t>
      </w:r>
      <w:r w:rsidR="008F55B4" w:rsidRPr="00D84938">
        <w:t>2</w:t>
      </w:r>
      <w:r w:rsidR="00782E82" w:rsidRPr="00D84938">
        <w:t>,</w:t>
      </w:r>
      <w:r w:rsidR="008F55B4" w:rsidRPr="00D84938">
        <w:t>8</w:t>
      </w:r>
      <w:r w:rsidR="008A26D6">
        <w:t>41</w:t>
      </w:r>
      <w:r w:rsidRPr="00D84938">
        <w:t xml:space="preserve"> individuals.</w:t>
      </w:r>
      <w:r w:rsidR="0025731B" w:rsidRPr="00D84938">
        <w:t xml:space="preserve"> </w:t>
      </w:r>
      <w:r w:rsidR="00AC51ED" w:rsidRPr="00D84938">
        <w:t>In 2018 (</w:t>
      </w:r>
      <w:r w:rsidR="00770474" w:rsidRPr="00D84938">
        <w:t>Wave 2</w:t>
      </w:r>
      <w:r w:rsidR="00AC51ED" w:rsidRPr="00D84938">
        <w:t>), a refreshment sample was added to the study, consisting of 1,519 cases, while 2,229 cases corresponded to the original sample from 2016 (</w:t>
      </w:r>
      <w:r w:rsidR="001B4032" w:rsidRPr="00D84938">
        <w:t>W</w:t>
      </w:r>
      <w:r w:rsidR="004A352D" w:rsidRPr="00D84938">
        <w:t>ave</w:t>
      </w:r>
      <w:r w:rsidR="00AC51ED" w:rsidRPr="00D84938">
        <w:t xml:space="preserve"> 1). I decided to exclude this refreshment sample </w:t>
      </w:r>
      <w:r w:rsidR="00775CD2" w:rsidRPr="00D84938">
        <w:t>to</w:t>
      </w:r>
      <w:r w:rsidR="00AC51ED" w:rsidRPr="00D84938">
        <w:t xml:space="preserve"> focus on longer-term trends.</w:t>
      </w:r>
      <w:r w:rsidR="005177C8" w:rsidRPr="00D84938">
        <w:t xml:space="preserve"> </w:t>
      </w:r>
      <w:r w:rsidR="008F24AC" w:rsidRPr="008F24AC">
        <w:t>The study initially included 2,630 respondents in wave 1. Of these, 2,101 (79.9%) participated in wave 3, and 1,659 (63.1%) remained by wave 7. This corresponds to an attrition rate of approximately 20.1% between waves 1 and 3, and 21.0% between waves 3 and 7. The overall attrition rate from wave 1 to wave 7 is approximately 36.9%.</w:t>
      </w:r>
    </w:p>
    <w:p w14:paraId="1523743F" w14:textId="7481D341" w:rsidR="002632A2" w:rsidRPr="00D84938" w:rsidRDefault="00606669">
      <w:pPr>
        <w:pStyle w:val="Heading1"/>
      </w:pPr>
      <w:r w:rsidRPr="00D84938">
        <w:t>Variables</w:t>
      </w:r>
    </w:p>
    <w:p w14:paraId="422A1E26" w14:textId="013639D8" w:rsidR="00C74332" w:rsidRPr="00D84938" w:rsidRDefault="00C74332" w:rsidP="00C74332">
      <w:pPr>
        <w:rPr>
          <w:i/>
          <w:iCs/>
        </w:rPr>
      </w:pPr>
      <w:r w:rsidRPr="00D84938">
        <w:rPr>
          <w:i/>
          <w:iCs/>
        </w:rPr>
        <w:t xml:space="preserve">Market justice </w:t>
      </w:r>
      <w:r w:rsidR="001053BC" w:rsidRPr="00D84938">
        <w:rPr>
          <w:i/>
          <w:iCs/>
        </w:rPr>
        <w:t>preferences</w:t>
      </w:r>
    </w:p>
    <w:p w14:paraId="67DA7913" w14:textId="13282769" w:rsidR="00577EB8" w:rsidRDefault="5273A1AD">
      <w:r w:rsidRPr="00D84938">
        <w:lastRenderedPageBreak/>
        <w:t xml:space="preserve">The main dependent variable of this study is </w:t>
      </w:r>
      <w:r w:rsidRPr="00D84938">
        <w:rPr>
          <w:i/>
          <w:iCs/>
        </w:rPr>
        <w:t>market justice preferences</w:t>
      </w:r>
      <w:r w:rsidRPr="00D84938">
        <w:t>: ‘It is fair that people with higher incomes have better pensions than people with lower incomes’, ‘It is fair that people with higher incomes have access to better education for their children than people with lower incomes’, and ‘It is fair that people with higher incomes can access better healthcare than people with lower incomes’. These items are measured on a 5-point Likert scale from 1 (Completely disagree) to 5 (Completely agree). The Cronbach alpha is close to 0.8 in all time points (α</w:t>
      </w:r>
      <w:r w:rsidRPr="00D84938">
        <w:rPr>
          <w:vertAlign w:val="subscript"/>
        </w:rPr>
        <w:t xml:space="preserve">t1 </w:t>
      </w:r>
      <w:r w:rsidRPr="00D84938">
        <w:t>=.82, α</w:t>
      </w:r>
      <w:r w:rsidRPr="00D84938">
        <w:rPr>
          <w:vertAlign w:val="subscript"/>
        </w:rPr>
        <w:t>t2</w:t>
      </w:r>
      <w:r w:rsidRPr="00D84938">
        <w:t>=.86, α</w:t>
      </w:r>
      <w:r w:rsidRPr="00D84938">
        <w:rPr>
          <w:vertAlign w:val="subscript"/>
        </w:rPr>
        <w:t>t</w:t>
      </w:r>
      <w:r w:rsidR="00BC11DE" w:rsidRPr="00D84938">
        <w:rPr>
          <w:vertAlign w:val="subscript"/>
        </w:rPr>
        <w:t>3</w:t>
      </w:r>
      <w:r w:rsidRPr="00D84938">
        <w:t>=.83). Here,</w:t>
      </w:r>
      <w:r w:rsidR="00B66A07">
        <w:t xml:space="preserve"> the three items are combined in a single indicator where </w:t>
      </w:r>
      <w:r w:rsidRPr="00D84938">
        <w:t xml:space="preserve">higher values indicate stronger support for market justice principles </w:t>
      </w:r>
      <w:r w:rsidRPr="00747A62">
        <w:t>(M = 2.06, SD = 0.86).</w:t>
      </w:r>
    </w:p>
    <w:p w14:paraId="52BC7527" w14:textId="77777777" w:rsidR="003253F3" w:rsidRDefault="003253F3"/>
    <w:p w14:paraId="687BD77C" w14:textId="5F97CB4B" w:rsidR="00A3725F" w:rsidRPr="00D84938" w:rsidRDefault="00A3725F">
      <w:pPr>
        <w:rPr>
          <w:i/>
          <w:iCs/>
        </w:rPr>
      </w:pPr>
      <w:r w:rsidRPr="00D84938">
        <w:rPr>
          <w:i/>
          <w:iCs/>
        </w:rPr>
        <w:t>Socio-economic status</w:t>
      </w:r>
    </w:p>
    <w:p w14:paraId="3B01AD7F" w14:textId="3640AB03" w:rsidR="005D50FA" w:rsidRPr="00D84938" w:rsidRDefault="009A37AB">
      <w:r w:rsidRPr="00D84938">
        <w:t xml:space="preserve">For measuring </w:t>
      </w:r>
      <w:r w:rsidR="005A62F5" w:rsidRPr="00D84938">
        <w:t>socioeconomic</w:t>
      </w:r>
      <w:r w:rsidRPr="00D84938">
        <w:t xml:space="preserve"> </w:t>
      </w:r>
      <w:r w:rsidR="00FC534B" w:rsidRPr="00D84938">
        <w:t>status</w:t>
      </w:r>
      <w:r w:rsidR="00CE6D1A" w:rsidRPr="00D84938">
        <w:t xml:space="preserve"> (SES)</w:t>
      </w:r>
      <w:r w:rsidR="00FC534B" w:rsidRPr="00D84938">
        <w:t>,</w:t>
      </w:r>
      <w:r w:rsidRPr="00D84938">
        <w:t xml:space="preserve"> I use t</w:t>
      </w:r>
      <w:r w:rsidR="009B5AD9" w:rsidRPr="00D84938">
        <w:t>he International Socio-Economic Index of Occupational Status (ISEI)</w:t>
      </w:r>
      <w:r w:rsidR="006E2702" w:rsidRPr="00D84938">
        <w:t xml:space="preserve"> </w:t>
      </w:r>
      <w:r w:rsidR="006E2702" w:rsidRPr="00D84938">
        <w:fldChar w:fldCharType="begin"/>
      </w:r>
      <w:r w:rsidR="00351642" w:rsidRPr="00D84938">
        <w:instrText xml:space="preserve"> ADDIN ZOTERO_ITEM CSL_CITATION {"citationID":"l6tHs7D3","properties":{"formattedCitation":"(Ganzeboom, 2010)","plainCitation":"(Ganzeboom, 2010)","noteIndex":0},"citationItems":[{"id":12452,"uris":["http://zotero.org/users/5414506/items/VC57MXXJ"],"itemData":{"id":12452,"type":"paper-conference","event-place":"Lisbon","event-title":"Annual Conference of International Social Survey Programm","note":"Citation Key: ganzeboom_new_2010","publisher-place":"Lisbon","title":"A new international socio-economic index (ISEI) of occupational status for the international standard classification of occupation 2008 (ISCO-08) constructed with data from the ISSP 2002–2007","volume":"1","author":[{"family":"Ganzeboom","given":"Harry BG"}],"issued":{"date-parts":[["2010"]]},"citation-key":"ganzeboom_new_2010"}}],"schema":"https://github.com/citation-style-language/schema/raw/master/csl-citation.json"} </w:instrText>
      </w:r>
      <w:r w:rsidR="006E2702" w:rsidRPr="00D84938">
        <w:fldChar w:fldCharType="separate"/>
      </w:r>
      <w:r w:rsidR="00251673" w:rsidRPr="00D84938">
        <w:t>(Ganzeboom, 2010)</w:t>
      </w:r>
      <w:r w:rsidR="006E2702" w:rsidRPr="00D84938">
        <w:fldChar w:fldCharType="end"/>
      </w:r>
      <w:r w:rsidRPr="00D84938">
        <w:t xml:space="preserve">. This indicator assigns </w:t>
      </w:r>
      <w:r w:rsidR="009B5AD9" w:rsidRPr="00D84938">
        <w:t>continuous scores to occupations based on their required education and associated income levels.</w:t>
      </w:r>
      <w:r w:rsidR="006D13D0" w:rsidRPr="00D84938">
        <w:t xml:space="preserve"> </w:t>
      </w:r>
      <w:r w:rsidR="009B5AD9" w:rsidRPr="00D84938">
        <w:t xml:space="preserve">The ISEI synthesizes information on occupational hierarchies, educational attainment, and earnings to reflect the </w:t>
      </w:r>
      <w:r w:rsidR="006D13D0" w:rsidRPr="00D84938">
        <w:t>socioeconomic</w:t>
      </w:r>
      <w:r w:rsidR="009B5AD9" w:rsidRPr="00D84938">
        <w:t xml:space="preserve"> positioning of individuals within the labor market. </w:t>
      </w:r>
      <w:r w:rsidR="006D13D0" w:rsidRPr="00D84938">
        <w:t>The ISEI s</w:t>
      </w:r>
      <w:r w:rsidR="009B5AD9" w:rsidRPr="00D84938">
        <w:t>cores range from 1</w:t>
      </w:r>
      <w:r w:rsidRPr="00D84938">
        <w:t>6</w:t>
      </w:r>
      <w:r w:rsidR="009B5AD9" w:rsidRPr="00D84938">
        <w:t xml:space="preserve"> (lowest status) to </w:t>
      </w:r>
      <w:r w:rsidRPr="00D84938">
        <w:t>88</w:t>
      </w:r>
      <w:r w:rsidR="009B5AD9" w:rsidRPr="00D84938">
        <w:t xml:space="preserve"> (highest status). </w:t>
      </w:r>
      <w:r w:rsidR="008D0936" w:rsidRPr="00D84938">
        <w:t>F</w:t>
      </w:r>
      <w:r w:rsidR="00AA6282" w:rsidRPr="00D84938">
        <w:t xml:space="preserve">ollowing </w:t>
      </w:r>
      <w:r w:rsidR="003A7DFC" w:rsidRPr="00D84938">
        <w:rPr>
          <w:rStyle w:val="citation-item"/>
        </w:rPr>
        <w:t xml:space="preserve">Langsæther et al. </w:t>
      </w:r>
      <w:r w:rsidR="003A7DFC" w:rsidRPr="00747A62">
        <w:rPr>
          <w:rStyle w:val="citation-item"/>
        </w:rPr>
        <w:t>(</w:t>
      </w:r>
      <w:commentRangeStart w:id="26"/>
      <w:commentRangeStart w:id="27"/>
      <w:r w:rsidR="003A7DFC" w:rsidRPr="00747A62">
        <w:rPr>
          <w:rStyle w:val="citation-item"/>
        </w:rPr>
        <w:t>2022, p. 963</w:t>
      </w:r>
      <w:commentRangeEnd w:id="26"/>
      <w:r w:rsidR="008D0936" w:rsidRPr="00747A62">
        <w:rPr>
          <w:rStyle w:val="CommentReference"/>
        </w:rPr>
        <w:commentReference w:id="26"/>
      </w:r>
      <w:commentRangeEnd w:id="27"/>
      <w:r w:rsidR="00B849BF" w:rsidRPr="00747A62">
        <w:rPr>
          <w:rStyle w:val="CommentReference"/>
        </w:rPr>
        <w:commentReference w:id="27"/>
      </w:r>
      <w:r w:rsidR="003A7DFC" w:rsidRPr="00747A62">
        <w:rPr>
          <w:rStyle w:val="citation"/>
        </w:rPr>
        <w:t>)</w:t>
      </w:r>
      <w:r w:rsidR="005A62F5" w:rsidRPr="00747A62">
        <w:rPr>
          <w:rStyle w:val="citation"/>
        </w:rPr>
        <w:t>.</w:t>
      </w:r>
      <w:r w:rsidR="00AA6282" w:rsidRPr="00747A62">
        <w:t xml:space="preserve"> </w:t>
      </w:r>
      <w:r w:rsidR="008D0936" w:rsidRPr="00747A62">
        <w:t>I</w:t>
      </w:r>
      <w:r w:rsidR="008D0936" w:rsidRPr="00D84938">
        <w:t xml:space="preserve"> argue that including other</w:t>
      </w:r>
      <w:r w:rsidR="00CE6D1A" w:rsidRPr="00D84938">
        <w:t xml:space="preserve"> </w:t>
      </w:r>
      <w:r w:rsidR="00F5739F" w:rsidRPr="00D84938">
        <w:t>socioeconomic factors</w:t>
      </w:r>
      <w:r w:rsidR="003A7DFC" w:rsidRPr="00D84938">
        <w:t xml:space="preserve">, </w:t>
      </w:r>
      <w:r w:rsidR="00AA6282" w:rsidRPr="00D84938">
        <w:t>such as income</w:t>
      </w:r>
      <w:r w:rsidR="003A7DFC" w:rsidRPr="00D84938">
        <w:t>,</w:t>
      </w:r>
      <w:r w:rsidR="00AA6282" w:rsidRPr="00D84938">
        <w:t xml:space="preserve"> can be considered a post-treatment variable in </w:t>
      </w:r>
      <w:r w:rsidR="00F5739F" w:rsidRPr="00D84938">
        <w:t>a longitudinal context as it result</w:t>
      </w:r>
      <w:r w:rsidR="00F70D65" w:rsidRPr="00D84938">
        <w:t>s</w:t>
      </w:r>
      <w:r w:rsidR="00F5739F" w:rsidRPr="00D84938">
        <w:t xml:space="preserve"> </w:t>
      </w:r>
      <w:r w:rsidR="00F70D65" w:rsidRPr="00D84938">
        <w:t xml:space="preserve">from </w:t>
      </w:r>
      <w:r w:rsidR="00F5739F" w:rsidRPr="00D84938">
        <w:t>occupational mobility</w:t>
      </w:r>
      <w:r w:rsidR="003A7DFC" w:rsidRPr="00D84938">
        <w:t>.</w:t>
      </w:r>
      <w:r w:rsidR="00CE6D1A" w:rsidRPr="00D84938">
        <w:t xml:space="preserve"> Therefore, all model specifications include ISEI scores based on occupations as the main SES measurement.</w:t>
      </w:r>
      <w:r w:rsidR="003A7DFC" w:rsidRPr="00D84938">
        <w:t xml:space="preserve"> </w:t>
      </w:r>
      <w:r w:rsidR="005A62F5" w:rsidRPr="00D84938">
        <w:t xml:space="preserve">I categorized the ISEI scores in </w:t>
      </w:r>
      <w:r w:rsidR="0074784C">
        <w:t>tertiles</w:t>
      </w:r>
      <w:r w:rsidR="005A62F5" w:rsidRPr="00D84938">
        <w:t xml:space="preserve"> to represent low, middle, and high groups, as well as an additional category </w:t>
      </w:r>
      <w:r w:rsidR="009A146F">
        <w:t xml:space="preserve">for those who are </w:t>
      </w:r>
      <w:r w:rsidR="009A146F" w:rsidRPr="009A146F">
        <w:t>"Not in Education, Employment, or Training" (NEET</w:t>
      </w:r>
      <w:r w:rsidR="009508DA">
        <w:t>)</w:t>
      </w:r>
      <w:r w:rsidR="005A62F5" w:rsidRPr="00D84938">
        <w:t>.</w:t>
      </w:r>
    </w:p>
    <w:p w14:paraId="4E92DF8D" w14:textId="370CCF76" w:rsidR="00C74332" w:rsidRPr="00D84938" w:rsidRDefault="00C74332">
      <w:pPr>
        <w:rPr>
          <w:i/>
          <w:iCs/>
        </w:rPr>
      </w:pPr>
      <w:commentRangeStart w:id="28"/>
      <w:r w:rsidRPr="00D84938">
        <w:rPr>
          <w:i/>
          <w:iCs/>
        </w:rPr>
        <w:t xml:space="preserve">Network </w:t>
      </w:r>
      <w:r w:rsidR="00962DBB" w:rsidRPr="00D84938">
        <w:rPr>
          <w:i/>
          <w:iCs/>
        </w:rPr>
        <w:t xml:space="preserve">socioeconomic </w:t>
      </w:r>
      <w:r w:rsidRPr="00D84938">
        <w:rPr>
          <w:i/>
          <w:iCs/>
        </w:rPr>
        <w:t>diversity</w:t>
      </w:r>
      <w:commentRangeEnd w:id="28"/>
      <w:r w:rsidR="00E047B8" w:rsidRPr="00D84938">
        <w:rPr>
          <w:rStyle w:val="CommentReference"/>
        </w:rPr>
        <w:commentReference w:id="28"/>
      </w:r>
    </w:p>
    <w:p w14:paraId="4B59E252" w14:textId="5C7B5AF5" w:rsidR="00D658B2" w:rsidRPr="00D84938" w:rsidRDefault="5273A1AD" w:rsidP="00D658B2">
      <w:r w:rsidRPr="00D84938">
        <w:t>In this study, respondents were asked about the socio-economic diversity of their acquaintances in Chile. An acquaintance was defined as someone they could recognize by name and could converse with if encountered in public. The answers are categorized based on occupational status and grouped by the International Socio-Economic Index (ISEI). These categories included higher-status occupations (e.g., doctors, attorneys, university professors), medium-status occupations (e.g., accountants, shop assistants, preschool teachers), and lower-status occupations (e.g., waiters, car mechanics, taxi drivers). Respondents were asked to approximate the number of people they knew in each occupation.</w:t>
      </w:r>
    </w:p>
    <w:p w14:paraId="15237446" w14:textId="53C76E49" w:rsidR="002632A2" w:rsidRPr="00D84938" w:rsidRDefault="00D658B2">
      <w:r>
        <w:t xml:space="preserve">The network diversity index was calculated to capture the socio-economic diversity of respondents’ networks. Following recommendations in network analysis literature </w:t>
      </w:r>
      <w:r>
        <w:fldChar w:fldCharType="begin"/>
      </w:r>
      <w:r>
        <w:instrText xml:space="preserve"> ADDIN ZOTERO_ITEM CSL_CITATION {"citationID":"1j5LaNkQ","properties":{"formattedCitation":"(Otero &amp; Mendoza, 2023; Sapin, Joye, &amp; Wolf, 2020)","plainCitation":"(Otero &amp; Mendoza, 2023; Sapin, Joye, &amp; Wolf, 2020)","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41,"uris":["http://zotero.org/users/5414506/items/AY4FLNWR"],"itemData":{"id":41,"type":"article-journal","abstract":"This special issue introduces the 2017 Social Networks and Social Resources module of the International Social Survey Program (ISSP). This module has been newly developed based on specific, up-to-date theoretical and methodological foundations. Within certain limits the designers of this module aimed at allowing comparisons with the previously fielded ISSP modules on Social Networks from 1986 and 2001. The module encompasses measures on social capital and social resources, assessed by both a position generator and questions on social resources coming from network members or formal organizations. They are complemented by other important social network dimensions capturing network structure and opportunities to access and mobilize social relationships. A strength of the new module is to assess multiple dimensions of social networks and social resources, which are crucial either for instrumental or expressive outcomes also introduced in the survey. The special issue includes first an introduction presenting the motivations behind the 2017 new module on Social Networks and Social Resources, the underlying model of the final questionnaire, a description focusing on the core of the social networks and resources measurement with some descriptive results on social capital, network support and sociability, and open the discussion toward some research questions it allows to examine in a comparative perspective.","container-title":"International Journal of Sociology","DOI":"10.1080/00207659.2020.1712157","ISSN":"0020-7659","issue":"1","note":"publisher: Routledge\n_eprint: https://doi.org/10.1080/00207659.2020.1712157","page":"1-25","source":"Taylor and Francis+NEJM","title":"The ISSP 2017 social networks and social resources module","volume":"50","author":[{"family":"Sapin","given":"Marlène"},{"family":"Joye","given":"Dominique"},{"family":"Wolf","given":"Christof"}],"issued":{"date-parts":[["2020",1,2]]},"citation-key":"sapin_issp_2020"}}],"schema":"https://github.com/citation-style-language/schema/raw/master/csl-citation.json"} </w:instrText>
      </w:r>
      <w:r>
        <w:fldChar w:fldCharType="separate"/>
      </w:r>
      <w:r w:rsidR="00224919">
        <w:t>(Otero &amp; Mendoza, 2023; Sapin, Joye, &amp; Wolf, 2020)</w:t>
      </w:r>
      <w:r>
        <w:fldChar w:fldCharType="end"/>
      </w:r>
      <w:r w:rsidR="00ED71AB">
        <w:t xml:space="preserve"> a</w:t>
      </w:r>
      <w:r w:rsidR="00866048">
        <w:t xml:space="preserve"> single dimension was used to represent network diversity, incorporating four indicators: the index of qualitative variation (IQV), cross-class (number of different occupational groups known), coefficient of variation of ISEI scores, and extensivity (number of different occupations known). Higher values on this index indicate greater socio-economic diversity in respondents' networks</w:t>
      </w:r>
      <w:r>
        <w:t>.</w:t>
      </w:r>
      <w:r w:rsidR="002A4E81">
        <w:t xml:space="preserve"> The </w:t>
      </w:r>
      <w:r w:rsidR="003F5300">
        <w:t>solution</w:t>
      </w:r>
      <w:r w:rsidR="00585AE0">
        <w:t xml:space="preserve"> based on one </w:t>
      </w:r>
      <w:r w:rsidR="008C6DA8">
        <w:t>dimension</w:t>
      </w:r>
      <w:r w:rsidR="003F5300">
        <w:t xml:space="preserve"> for the</w:t>
      </w:r>
      <w:r w:rsidR="002A4E81">
        <w:t xml:space="preserve"> diversity index </w:t>
      </w:r>
      <w:r w:rsidR="001B37EE">
        <w:t xml:space="preserve">measurement </w:t>
      </w:r>
      <w:r w:rsidR="002A4E81">
        <w:t xml:space="preserve">model </w:t>
      </w:r>
      <w:r w:rsidR="003F5300">
        <w:t>is</w:t>
      </w:r>
      <w:r w:rsidR="00306593">
        <w:t xml:space="preserve"> adequate</w:t>
      </w:r>
    </w:p>
    <w:p w14:paraId="2B7C8478" w14:textId="3C02A933" w:rsidR="001F279D" w:rsidRPr="00D84938" w:rsidRDefault="00606669">
      <w:pPr>
        <w:pStyle w:val="Heading1"/>
      </w:pPr>
      <w:bookmarkStart w:id="29" w:name="_9yju1esk9zg" w:colFirst="0" w:colLast="0"/>
      <w:bookmarkEnd w:id="29"/>
      <w:r w:rsidRPr="00D84938">
        <w:lastRenderedPageBreak/>
        <w:t>Method</w:t>
      </w:r>
    </w:p>
    <w:p w14:paraId="28925F48" w14:textId="7F71EAA3" w:rsidR="006051B4" w:rsidRDefault="002C1AEF" w:rsidP="001F279D">
      <w:r w:rsidRPr="00D84938">
        <w:t>I</w:t>
      </w:r>
      <w:r w:rsidR="001F279D" w:rsidRPr="00D84938">
        <w:t xml:space="preserve"> estimated </w:t>
      </w:r>
      <w:r w:rsidR="001467F4" w:rsidRPr="00D84938">
        <w:t>fixed-effects</w:t>
      </w:r>
      <w:r w:rsidR="00A55F2D" w:rsidRPr="00D84938">
        <w:t xml:space="preserve"> </w:t>
      </w:r>
      <w:r w:rsidR="001D6E2C" w:rsidRPr="00D84938">
        <w:t>linear</w:t>
      </w:r>
      <w:r w:rsidR="001F279D" w:rsidRPr="00D84938">
        <w:t xml:space="preserve"> models</w:t>
      </w:r>
      <w:r w:rsidR="00224919" w:rsidRPr="00D84938">
        <w:t xml:space="preserve"> </w:t>
      </w:r>
      <w:r w:rsidR="00224919" w:rsidRPr="00D84938">
        <w:fldChar w:fldCharType="begin"/>
      </w:r>
      <w:r w:rsidR="00351642" w:rsidRPr="00D84938">
        <w:instrText xml:space="preserve"> ADDIN ZOTERO_ITEM CSL_CITATION {"citationID":"QItFHD1N","properties":{"formattedCitation":"(Andre\\uc0\\u223{}, Golsch, &amp; Schmidt, 2013)","plainCitation":"(Andreß, Golsch, &amp; Schmidt, 2013)","noteIndex":0},"citationItems":[{"id":15035,"uris":["http://zotero.org/users/5414506/items/VRMQ5EF8"],"itemData":{"id":15035,"type":"book","event-place":"Berlin, Heidelberg","ISBN":"978-3-642-32913-5","language":"en","license":"https://www.springernature.com/gp/researchers/text-and-data-mining","note":"DOI: 10.1007/978-3-642-32914-2","publisher":"Springer Berlin Heidelberg","publisher-place":"Berlin, Heidelberg","source":"DOI.org (Crossref)","title":"Applied Panel Data Analysis for Economic and Social Surveys","URL":"https://link.springer.com/10.1007/978-3-642-32914-2","author":[{"family":"Andreß","given":"Hans-Jürgen"},{"family":"Golsch","given":"Katrin"},{"family":"Schmidt","given":"Alexander W."}],"accessed":{"date-parts":[["2024",11,20]]},"issued":{"date-parts":[["2013"]]},"citation-key":"andress_applied_2013"}}],"schema":"https://github.com/citation-style-language/schema/raw/master/csl-citation.json"} </w:instrText>
      </w:r>
      <w:r w:rsidR="00224919" w:rsidRPr="00D84938">
        <w:fldChar w:fldCharType="separate"/>
      </w:r>
      <w:r w:rsidR="00224919" w:rsidRPr="00D84938">
        <w:t>(Andreß, Golsch, &amp; Schmidt, 2013)</w:t>
      </w:r>
      <w:r w:rsidR="00224919" w:rsidRPr="00D84938">
        <w:fldChar w:fldCharType="end"/>
      </w:r>
      <w:r w:rsidR="001F279D" w:rsidRPr="00D84938">
        <w:t xml:space="preserve"> to examine the extent </w:t>
      </w:r>
      <w:r w:rsidR="00C664CF" w:rsidRPr="00D84938">
        <w:t>to</w:t>
      </w:r>
      <w:r w:rsidR="000B6870" w:rsidRPr="00D84938">
        <w:t xml:space="preserve"> </w:t>
      </w:r>
      <w:r w:rsidR="00C664CF" w:rsidRPr="00D84938">
        <w:t xml:space="preserve">which changes </w:t>
      </w:r>
      <w:r w:rsidR="00442249" w:rsidRPr="00D84938">
        <w:t xml:space="preserve">in </w:t>
      </w:r>
      <w:r w:rsidR="001F279D" w:rsidRPr="00D84938">
        <w:t>network diversity</w:t>
      </w:r>
      <w:r w:rsidR="003223F7" w:rsidRPr="00D84938">
        <w:t xml:space="preserve"> </w:t>
      </w:r>
      <w:r w:rsidR="001F279D" w:rsidRPr="00D84938">
        <w:t xml:space="preserve">predict </w:t>
      </w:r>
      <w:r w:rsidR="00B81C4A" w:rsidRPr="00D84938">
        <w:t>market justice preferences</w:t>
      </w:r>
      <w:r w:rsidR="001F279D" w:rsidRPr="00D84938">
        <w:t xml:space="preserve">. </w:t>
      </w:r>
      <w:r w:rsidRPr="00D84938">
        <w:t>I</w:t>
      </w:r>
      <w:r w:rsidR="001F279D" w:rsidRPr="00D84938">
        <w:t xml:space="preserve"> analyzed these data using </w:t>
      </w:r>
      <w:r w:rsidR="004C7039" w:rsidRPr="00D84938">
        <w:t xml:space="preserve">the </w:t>
      </w:r>
      <w:r w:rsidR="00A33A91" w:rsidRPr="00D84938">
        <w:t>“</w:t>
      </w:r>
      <w:r w:rsidR="00224919" w:rsidRPr="00D84938">
        <w:t>plm</w:t>
      </w:r>
      <w:r w:rsidR="00A33A91" w:rsidRPr="00D84938">
        <w:t>”</w:t>
      </w:r>
      <w:r w:rsidR="008A118B" w:rsidRPr="00D84938">
        <w:t xml:space="preserve"> </w:t>
      </w:r>
      <w:r w:rsidR="001F279D" w:rsidRPr="00D84938">
        <w:t>package</w:t>
      </w:r>
      <w:r w:rsidR="004C7039" w:rsidRPr="00D84938">
        <w:t xml:space="preserve"> in R</w:t>
      </w:r>
      <w:r w:rsidR="001F279D" w:rsidRPr="00D84938">
        <w:t>.</w:t>
      </w:r>
      <w:r w:rsidR="00D24618" w:rsidRPr="00D84938">
        <w:t xml:space="preserve"> </w:t>
      </w:r>
      <w:r w:rsidR="001F279D" w:rsidRPr="00D84938">
        <w:t>In the context of panel data, within-person effects capture how changes in individual-level variables (e.g.,</w:t>
      </w:r>
      <w:r w:rsidR="00C24E3B" w:rsidRPr="00D84938">
        <w:t xml:space="preserve"> </w:t>
      </w:r>
      <w:r w:rsidR="001F279D" w:rsidRPr="00D84938">
        <w:t>network diversity) between waves are associated with preferences for market justice</w:t>
      </w:r>
      <w:r w:rsidR="00C13CAA" w:rsidRPr="00D84938">
        <w:t xml:space="preserve"> while controlling by the influence of time-invariant characteristics</w:t>
      </w:r>
      <w:r w:rsidR="001F279D" w:rsidRPr="00D84938">
        <w:t>.</w:t>
      </w:r>
      <w:r w:rsidR="00C13CAA" w:rsidRPr="00D84938">
        <w:t xml:space="preserve"> </w:t>
      </w:r>
      <w:r w:rsidR="00A96DEC" w:rsidRPr="00D84938">
        <w:t xml:space="preserve">The </w:t>
      </w:r>
      <w:r w:rsidR="00601ABC" w:rsidRPr="00D84938">
        <w:t>estimations</w:t>
      </w:r>
      <w:r w:rsidR="00A96DEC" w:rsidRPr="00D84938">
        <w:t xml:space="preserve"> </w:t>
      </w:r>
      <w:r w:rsidR="00514AB8" w:rsidRPr="00D84938">
        <w:t xml:space="preserve">are presented </w:t>
      </w:r>
      <w:r w:rsidR="00B671F2" w:rsidRPr="00D84938">
        <w:t>using</w:t>
      </w:r>
      <w:r w:rsidR="00514AB8" w:rsidRPr="00D84938">
        <w:t xml:space="preserve"> s</w:t>
      </w:r>
      <w:r w:rsidR="00916B81" w:rsidRPr="00D84938">
        <w:t>tandardized coefficients.</w:t>
      </w:r>
      <w:r w:rsidR="00D32963" w:rsidRPr="00D84938">
        <w:t xml:space="preserve"> </w:t>
      </w:r>
    </w:p>
    <w:p w14:paraId="64AE8368" w14:textId="2F076BFD" w:rsidR="00672740" w:rsidRDefault="00BE7489" w:rsidP="00672740">
      <w:pPr>
        <w:pStyle w:val="Heading1"/>
      </w:pPr>
      <w:bookmarkStart w:id="30" w:name="_njunrcfgcrbc" w:colFirst="0" w:colLast="0"/>
      <w:bookmarkEnd w:id="30"/>
      <w:r w:rsidRPr="00D84938">
        <w:t>L</w:t>
      </w:r>
      <w:r w:rsidR="00606669" w:rsidRPr="00D84938">
        <w:t>ongitudinal results on network diversity and market justice attitudes</w:t>
      </w:r>
    </w:p>
    <w:p w14:paraId="46A0DA34" w14:textId="77777777" w:rsidR="00DC09A9" w:rsidRDefault="00DC09A9" w:rsidP="00DC09A9"/>
    <w:tbl>
      <w:tblPr>
        <w:tblW w:w="7129" w:type="dxa"/>
        <w:jc w:val="center"/>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2874"/>
        <w:gridCol w:w="1423"/>
        <w:gridCol w:w="1409"/>
        <w:gridCol w:w="1423"/>
      </w:tblGrid>
      <w:tr w:rsidR="00DC09A9" w:rsidRPr="0030195D" w14:paraId="055A4B11" w14:textId="77777777" w:rsidTr="00AA1D80">
        <w:trPr>
          <w:trHeight w:val="205"/>
          <w:tblHeader/>
          <w:jc w:val="center"/>
        </w:trPr>
        <w:tc>
          <w:tcPr>
            <w:tcW w:w="0" w:type="auto"/>
            <w:gridSpan w:val="4"/>
            <w:tcBorders>
              <w:top w:val="nil"/>
              <w:left w:val="nil"/>
              <w:bottom w:val="single" w:sz="12" w:space="0" w:color="auto"/>
              <w:right w:val="nil"/>
            </w:tcBorders>
            <w:tcMar>
              <w:top w:w="15" w:type="dxa"/>
              <w:left w:w="75" w:type="dxa"/>
              <w:bottom w:w="15" w:type="dxa"/>
              <w:right w:w="75" w:type="dxa"/>
            </w:tcMar>
            <w:vAlign w:val="center"/>
            <w:hideMark/>
          </w:tcPr>
          <w:p w14:paraId="45DB33AD" w14:textId="77777777" w:rsidR="00DC09A9" w:rsidRPr="0030195D" w:rsidRDefault="00DC09A9" w:rsidP="00AA1D80">
            <w:pPr>
              <w:pStyle w:val="NoSpacing"/>
              <w:rPr>
                <w:rFonts w:ascii="Times New Roman" w:hAnsi="Times New Roman" w:cs="Times New Roman"/>
                <w:sz w:val="20"/>
                <w:szCs w:val="20"/>
                <w:lang w:val="en-US"/>
              </w:rPr>
            </w:pPr>
            <w:r w:rsidRPr="0030195D">
              <w:rPr>
                <w:rFonts w:ascii="Times New Roman" w:hAnsi="Times New Roman" w:cs="Times New Roman"/>
                <w:sz w:val="20"/>
                <w:szCs w:val="20"/>
                <w:lang w:val="en-US"/>
              </w:rPr>
              <w:t>Table 1: Fixed effects regression for market justice preferences and network diversity</w:t>
            </w:r>
          </w:p>
        </w:tc>
      </w:tr>
      <w:tr w:rsidR="009A146F" w:rsidRPr="0030195D" w14:paraId="1734CF00" w14:textId="77777777" w:rsidTr="00AA1D80">
        <w:trPr>
          <w:trHeight w:val="211"/>
          <w:tblHeader/>
          <w:jc w:val="center"/>
        </w:trPr>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73FE8F22" w14:textId="77777777" w:rsidR="00DC09A9" w:rsidRPr="0030195D" w:rsidRDefault="00DC09A9" w:rsidP="00AA1D80">
            <w:pPr>
              <w:pStyle w:val="NoSpacing"/>
              <w:rPr>
                <w:rFonts w:ascii="Times New Roman" w:hAnsi="Times New Roman" w:cs="Times New Roman"/>
                <w:sz w:val="20"/>
                <w:szCs w:val="20"/>
                <w:lang w:val="en-US"/>
              </w:rPr>
            </w:pPr>
            <w:r w:rsidRPr="0030195D">
              <w:rPr>
                <w:rFonts w:ascii="Times New Roman" w:hAnsi="Times New Roman" w:cs="Times New Roman"/>
                <w:sz w:val="20"/>
                <w:szCs w:val="20"/>
                <w:lang w:val="en-US"/>
              </w:rPr>
              <w:t> </w:t>
            </w:r>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07C601E4" w14:textId="77777777" w:rsidR="00DC09A9" w:rsidRPr="008F0C3E" w:rsidRDefault="00DC09A9" w:rsidP="00AA1D80">
            <w:pPr>
              <w:pStyle w:val="NoSpacing"/>
              <w:jc w:val="center"/>
              <w:rPr>
                <w:rFonts w:ascii="Times New Roman" w:hAnsi="Times New Roman" w:cs="Times New Roman"/>
                <w:sz w:val="20"/>
                <w:szCs w:val="20"/>
                <w:lang w:val="es-CL"/>
              </w:rPr>
            </w:pPr>
            <w:r w:rsidRPr="008F0C3E">
              <w:rPr>
                <w:rFonts w:ascii="Times New Roman" w:hAnsi="Times New Roman" w:cs="Times New Roman"/>
                <w:sz w:val="20"/>
                <w:szCs w:val="20"/>
                <w:lang w:val="es-CL"/>
              </w:rPr>
              <w:t>Model 1</w:t>
            </w:r>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52434917" w14:textId="77777777" w:rsidR="00DC09A9" w:rsidRPr="008F0C3E" w:rsidRDefault="00DC09A9" w:rsidP="00AA1D80">
            <w:pPr>
              <w:pStyle w:val="NoSpacing"/>
              <w:jc w:val="center"/>
              <w:rPr>
                <w:rFonts w:ascii="Times New Roman" w:hAnsi="Times New Roman" w:cs="Times New Roman"/>
                <w:sz w:val="20"/>
                <w:szCs w:val="20"/>
                <w:lang w:val="es-CL"/>
              </w:rPr>
            </w:pPr>
            <w:r w:rsidRPr="008F0C3E">
              <w:rPr>
                <w:rFonts w:ascii="Times New Roman" w:hAnsi="Times New Roman" w:cs="Times New Roman"/>
                <w:sz w:val="20"/>
                <w:szCs w:val="20"/>
                <w:lang w:val="es-CL"/>
              </w:rPr>
              <w:t>Model 2</w:t>
            </w:r>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7A57D935" w14:textId="77777777" w:rsidR="00DC09A9" w:rsidRPr="008F0C3E" w:rsidRDefault="00DC09A9" w:rsidP="00AA1D80">
            <w:pPr>
              <w:pStyle w:val="NoSpacing"/>
              <w:jc w:val="center"/>
              <w:rPr>
                <w:rFonts w:ascii="Times New Roman" w:hAnsi="Times New Roman" w:cs="Times New Roman"/>
                <w:sz w:val="20"/>
                <w:szCs w:val="20"/>
                <w:lang w:val="es-CL"/>
              </w:rPr>
            </w:pPr>
            <w:r w:rsidRPr="008F0C3E">
              <w:rPr>
                <w:rFonts w:ascii="Times New Roman" w:hAnsi="Times New Roman" w:cs="Times New Roman"/>
                <w:sz w:val="20"/>
                <w:szCs w:val="20"/>
                <w:lang w:val="es-CL"/>
              </w:rPr>
              <w:t>Model 3</w:t>
            </w:r>
          </w:p>
        </w:tc>
      </w:tr>
      <w:tr w:rsidR="009A146F" w:rsidRPr="0030195D" w14:paraId="77A91DF8" w14:textId="77777777" w:rsidTr="00AA1D80">
        <w:trPr>
          <w:trHeight w:val="205"/>
          <w:jc w:val="center"/>
        </w:trPr>
        <w:tc>
          <w:tcPr>
            <w:tcW w:w="0" w:type="auto"/>
            <w:tcBorders>
              <w:top w:val="single" w:sz="12" w:space="0" w:color="auto"/>
            </w:tcBorders>
            <w:tcMar>
              <w:top w:w="15" w:type="dxa"/>
              <w:left w:w="75" w:type="dxa"/>
              <w:bottom w:w="15" w:type="dxa"/>
              <w:right w:w="75" w:type="dxa"/>
            </w:tcMar>
            <w:vAlign w:val="center"/>
            <w:hideMark/>
          </w:tcPr>
          <w:p w14:paraId="5FF5F982" w14:textId="77777777" w:rsidR="00DC09A9" w:rsidRPr="0030195D" w:rsidRDefault="00DC09A9" w:rsidP="00AA1D80">
            <w:pPr>
              <w:pStyle w:val="NoSpacing"/>
              <w:rPr>
                <w:rFonts w:ascii="Times New Roman" w:hAnsi="Times New Roman" w:cs="Times New Roman"/>
                <w:sz w:val="20"/>
                <w:szCs w:val="20"/>
                <w:lang w:val="es-CL"/>
              </w:rPr>
            </w:pPr>
            <w:r w:rsidRPr="0030195D">
              <w:rPr>
                <w:rFonts w:ascii="Times New Roman" w:hAnsi="Times New Roman" w:cs="Times New Roman"/>
                <w:sz w:val="20"/>
                <w:szCs w:val="20"/>
                <w:lang w:val="es-CL"/>
              </w:rPr>
              <w:t>ISEI (ref.= from Low)</w:t>
            </w:r>
          </w:p>
        </w:tc>
        <w:tc>
          <w:tcPr>
            <w:tcW w:w="0" w:type="auto"/>
            <w:tcBorders>
              <w:top w:val="single" w:sz="12" w:space="0" w:color="auto"/>
            </w:tcBorders>
            <w:tcMar>
              <w:top w:w="15" w:type="dxa"/>
              <w:left w:w="75" w:type="dxa"/>
              <w:bottom w:w="15" w:type="dxa"/>
              <w:right w:w="75" w:type="dxa"/>
            </w:tcMar>
            <w:vAlign w:val="center"/>
            <w:hideMark/>
          </w:tcPr>
          <w:p w14:paraId="7A71C724" w14:textId="77777777" w:rsidR="00DC09A9" w:rsidRPr="0030195D" w:rsidRDefault="00DC09A9" w:rsidP="00AA1D80">
            <w:pPr>
              <w:pStyle w:val="NoSpacing"/>
              <w:jc w:val="center"/>
              <w:rPr>
                <w:rFonts w:ascii="Times New Roman" w:hAnsi="Times New Roman" w:cs="Times New Roman"/>
                <w:sz w:val="20"/>
                <w:szCs w:val="20"/>
                <w:lang w:val="es-CL"/>
              </w:rPr>
            </w:pPr>
          </w:p>
        </w:tc>
        <w:tc>
          <w:tcPr>
            <w:tcW w:w="0" w:type="auto"/>
            <w:tcBorders>
              <w:top w:val="single" w:sz="12" w:space="0" w:color="auto"/>
            </w:tcBorders>
            <w:tcMar>
              <w:top w:w="15" w:type="dxa"/>
              <w:left w:w="75" w:type="dxa"/>
              <w:bottom w:w="15" w:type="dxa"/>
              <w:right w:w="75" w:type="dxa"/>
            </w:tcMar>
            <w:vAlign w:val="center"/>
            <w:hideMark/>
          </w:tcPr>
          <w:p w14:paraId="79F1A4E3" w14:textId="77777777" w:rsidR="00DC09A9" w:rsidRPr="0030195D" w:rsidRDefault="00DC09A9" w:rsidP="00AA1D80">
            <w:pPr>
              <w:pStyle w:val="NoSpacing"/>
              <w:jc w:val="center"/>
              <w:rPr>
                <w:rFonts w:ascii="Times New Roman" w:hAnsi="Times New Roman" w:cs="Times New Roman"/>
                <w:sz w:val="20"/>
                <w:szCs w:val="20"/>
                <w:lang w:val="es-CL"/>
              </w:rPr>
            </w:pPr>
          </w:p>
        </w:tc>
        <w:tc>
          <w:tcPr>
            <w:tcW w:w="0" w:type="auto"/>
            <w:tcBorders>
              <w:top w:val="single" w:sz="12" w:space="0" w:color="auto"/>
            </w:tcBorders>
            <w:tcMar>
              <w:top w:w="15" w:type="dxa"/>
              <w:left w:w="75" w:type="dxa"/>
              <w:bottom w:w="15" w:type="dxa"/>
              <w:right w:w="75" w:type="dxa"/>
            </w:tcMar>
            <w:vAlign w:val="center"/>
            <w:hideMark/>
          </w:tcPr>
          <w:p w14:paraId="464F9F8F" w14:textId="77777777" w:rsidR="00DC09A9" w:rsidRPr="0030195D" w:rsidRDefault="00DC09A9" w:rsidP="00AA1D80">
            <w:pPr>
              <w:pStyle w:val="NoSpacing"/>
              <w:jc w:val="center"/>
              <w:rPr>
                <w:rFonts w:ascii="Times New Roman" w:hAnsi="Times New Roman" w:cs="Times New Roman"/>
                <w:sz w:val="20"/>
                <w:szCs w:val="20"/>
                <w:lang w:val="es-CL"/>
              </w:rPr>
            </w:pPr>
          </w:p>
        </w:tc>
      </w:tr>
      <w:tr w:rsidR="009A146F" w:rsidRPr="0030195D" w14:paraId="54EED277" w14:textId="77777777" w:rsidTr="00AA1D80">
        <w:trPr>
          <w:trHeight w:val="211"/>
          <w:jc w:val="center"/>
        </w:trPr>
        <w:tc>
          <w:tcPr>
            <w:tcW w:w="0" w:type="auto"/>
            <w:tcMar>
              <w:top w:w="15" w:type="dxa"/>
              <w:left w:w="75" w:type="dxa"/>
              <w:bottom w:w="15" w:type="dxa"/>
              <w:right w:w="75" w:type="dxa"/>
            </w:tcMar>
            <w:vAlign w:val="center"/>
            <w:hideMark/>
          </w:tcPr>
          <w:p w14:paraId="2DEF97F3" w14:textId="77777777" w:rsidR="00DC09A9" w:rsidRPr="0030195D" w:rsidRDefault="00DC09A9" w:rsidP="00AA1D80">
            <w:pPr>
              <w:pStyle w:val="NoSpacing"/>
              <w:rPr>
                <w:rFonts w:ascii="Times New Roman" w:hAnsi="Times New Roman" w:cs="Times New Roman"/>
                <w:sz w:val="20"/>
                <w:szCs w:val="20"/>
                <w:lang w:val="es-CL"/>
              </w:rPr>
            </w:pPr>
            <w:r w:rsidRPr="0030195D">
              <w:rPr>
                <w:rFonts w:ascii="Times New Roman" w:hAnsi="Times New Roman" w:cs="Times New Roman"/>
                <w:sz w:val="20"/>
                <w:szCs w:val="20"/>
                <w:lang w:val="es-CL"/>
              </w:rPr>
              <w:t> </w:t>
            </w:r>
          </w:p>
        </w:tc>
        <w:tc>
          <w:tcPr>
            <w:tcW w:w="0" w:type="auto"/>
            <w:tcMar>
              <w:top w:w="15" w:type="dxa"/>
              <w:left w:w="75" w:type="dxa"/>
              <w:bottom w:w="15" w:type="dxa"/>
              <w:right w:w="75" w:type="dxa"/>
            </w:tcMar>
            <w:vAlign w:val="center"/>
            <w:hideMark/>
          </w:tcPr>
          <w:p w14:paraId="5BA50BA2" w14:textId="77777777" w:rsidR="00DC09A9" w:rsidRPr="0030195D" w:rsidRDefault="00DC09A9" w:rsidP="00AA1D80">
            <w:pPr>
              <w:pStyle w:val="NoSpacing"/>
              <w:jc w:val="center"/>
              <w:rPr>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65BC3531" w14:textId="77777777" w:rsidR="00DC09A9" w:rsidRPr="0030195D" w:rsidRDefault="00DC09A9" w:rsidP="00AA1D80">
            <w:pPr>
              <w:pStyle w:val="NoSpacing"/>
              <w:jc w:val="center"/>
              <w:rPr>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005195DC" w14:textId="77777777" w:rsidR="00DC09A9" w:rsidRPr="0030195D" w:rsidRDefault="00DC09A9" w:rsidP="00AA1D80">
            <w:pPr>
              <w:pStyle w:val="NoSpacing"/>
              <w:jc w:val="center"/>
              <w:rPr>
                <w:rFonts w:ascii="Times New Roman" w:hAnsi="Times New Roman" w:cs="Times New Roman"/>
                <w:sz w:val="20"/>
                <w:szCs w:val="20"/>
                <w:lang w:val="es-CL"/>
              </w:rPr>
            </w:pPr>
          </w:p>
        </w:tc>
      </w:tr>
      <w:tr w:rsidR="009A146F" w:rsidRPr="0030195D" w14:paraId="117569CA" w14:textId="77777777" w:rsidTr="00AA1D80">
        <w:trPr>
          <w:trHeight w:val="205"/>
          <w:jc w:val="center"/>
        </w:trPr>
        <w:tc>
          <w:tcPr>
            <w:tcW w:w="0" w:type="auto"/>
            <w:tcMar>
              <w:top w:w="15" w:type="dxa"/>
              <w:left w:w="75" w:type="dxa"/>
              <w:bottom w:w="15" w:type="dxa"/>
              <w:right w:w="75" w:type="dxa"/>
            </w:tcMar>
            <w:vAlign w:val="center"/>
            <w:hideMark/>
          </w:tcPr>
          <w:p w14:paraId="690D0C40" w14:textId="77777777" w:rsidR="00DC09A9" w:rsidRPr="0030195D" w:rsidRDefault="00DC09A9" w:rsidP="00AA1D80">
            <w:pPr>
              <w:pStyle w:val="NoSpacing"/>
              <w:rPr>
                <w:rFonts w:ascii="Times New Roman" w:hAnsi="Times New Roman" w:cs="Times New Roman"/>
                <w:sz w:val="20"/>
                <w:szCs w:val="20"/>
                <w:lang w:val="es-CL"/>
              </w:rPr>
            </w:pPr>
            <w:r w:rsidRPr="0030195D">
              <w:rPr>
                <w:rFonts w:ascii="Times New Roman" w:hAnsi="Times New Roman" w:cs="Times New Roman"/>
                <w:sz w:val="20"/>
                <w:szCs w:val="20"/>
                <w:lang w:val="es-CL"/>
              </w:rPr>
              <w:t>     to Middle</w:t>
            </w:r>
          </w:p>
        </w:tc>
        <w:tc>
          <w:tcPr>
            <w:tcW w:w="0" w:type="auto"/>
            <w:tcMar>
              <w:top w:w="15" w:type="dxa"/>
              <w:left w:w="75" w:type="dxa"/>
              <w:bottom w:w="15" w:type="dxa"/>
              <w:right w:w="75" w:type="dxa"/>
            </w:tcMar>
            <w:vAlign w:val="center"/>
            <w:hideMark/>
          </w:tcPr>
          <w:p w14:paraId="349BE67E"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0.22</w:t>
            </w:r>
            <w:r w:rsidRPr="0030195D">
              <w:rPr>
                <w:rFonts w:ascii="Times New Roman" w:hAnsi="Times New Roman" w:cs="Times New Roman"/>
                <w:sz w:val="20"/>
                <w:szCs w:val="20"/>
                <w:vertAlign w:val="superscript"/>
                <w:lang w:val="es-CL"/>
              </w:rPr>
              <w:t>***</w:t>
            </w:r>
          </w:p>
        </w:tc>
        <w:tc>
          <w:tcPr>
            <w:tcW w:w="0" w:type="auto"/>
            <w:tcMar>
              <w:top w:w="15" w:type="dxa"/>
              <w:left w:w="75" w:type="dxa"/>
              <w:bottom w:w="15" w:type="dxa"/>
              <w:right w:w="75" w:type="dxa"/>
            </w:tcMar>
            <w:vAlign w:val="center"/>
            <w:hideMark/>
          </w:tcPr>
          <w:p w14:paraId="5BE6312F" w14:textId="77777777" w:rsidR="00DC09A9" w:rsidRPr="0030195D" w:rsidRDefault="00DC09A9" w:rsidP="00AA1D80">
            <w:pPr>
              <w:pStyle w:val="NoSpacing"/>
              <w:jc w:val="center"/>
              <w:rPr>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28F9C7DE"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0.23</w:t>
            </w:r>
            <w:r w:rsidRPr="0030195D">
              <w:rPr>
                <w:rFonts w:ascii="Times New Roman" w:hAnsi="Times New Roman" w:cs="Times New Roman"/>
                <w:sz w:val="20"/>
                <w:szCs w:val="20"/>
                <w:vertAlign w:val="superscript"/>
                <w:lang w:val="es-CL"/>
              </w:rPr>
              <w:t>***</w:t>
            </w:r>
          </w:p>
        </w:tc>
      </w:tr>
      <w:tr w:rsidR="009A146F" w:rsidRPr="0030195D" w14:paraId="5215755A" w14:textId="77777777" w:rsidTr="00AA1D80">
        <w:trPr>
          <w:trHeight w:val="205"/>
          <w:jc w:val="center"/>
        </w:trPr>
        <w:tc>
          <w:tcPr>
            <w:tcW w:w="0" w:type="auto"/>
            <w:tcMar>
              <w:top w:w="15" w:type="dxa"/>
              <w:left w:w="75" w:type="dxa"/>
              <w:bottom w:w="15" w:type="dxa"/>
              <w:right w:w="75" w:type="dxa"/>
            </w:tcMar>
            <w:vAlign w:val="center"/>
            <w:hideMark/>
          </w:tcPr>
          <w:p w14:paraId="60683190" w14:textId="77777777" w:rsidR="00DC09A9" w:rsidRPr="0030195D" w:rsidRDefault="00DC09A9" w:rsidP="00AA1D80">
            <w:pPr>
              <w:pStyle w:val="NoSpacing"/>
              <w:rPr>
                <w:rFonts w:ascii="Times New Roman" w:hAnsi="Times New Roman" w:cs="Times New Roman"/>
                <w:sz w:val="20"/>
                <w:szCs w:val="20"/>
                <w:lang w:val="es-CL"/>
              </w:rPr>
            </w:pPr>
            <w:r w:rsidRPr="0030195D">
              <w:rPr>
                <w:rFonts w:ascii="Times New Roman" w:hAnsi="Times New Roman" w:cs="Times New Roman"/>
                <w:sz w:val="20"/>
                <w:szCs w:val="20"/>
                <w:lang w:val="es-CL"/>
              </w:rPr>
              <w:t> </w:t>
            </w:r>
          </w:p>
        </w:tc>
        <w:tc>
          <w:tcPr>
            <w:tcW w:w="0" w:type="auto"/>
            <w:tcMar>
              <w:top w:w="15" w:type="dxa"/>
              <w:left w:w="75" w:type="dxa"/>
              <w:bottom w:w="15" w:type="dxa"/>
              <w:right w:w="75" w:type="dxa"/>
            </w:tcMar>
            <w:vAlign w:val="center"/>
            <w:hideMark/>
          </w:tcPr>
          <w:p w14:paraId="18425095"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0.05)</w:t>
            </w:r>
          </w:p>
        </w:tc>
        <w:tc>
          <w:tcPr>
            <w:tcW w:w="0" w:type="auto"/>
            <w:tcMar>
              <w:top w:w="15" w:type="dxa"/>
              <w:left w:w="75" w:type="dxa"/>
              <w:bottom w:w="15" w:type="dxa"/>
              <w:right w:w="75" w:type="dxa"/>
            </w:tcMar>
            <w:vAlign w:val="center"/>
            <w:hideMark/>
          </w:tcPr>
          <w:p w14:paraId="431A33DA" w14:textId="77777777" w:rsidR="00DC09A9" w:rsidRPr="0030195D" w:rsidRDefault="00DC09A9" w:rsidP="00AA1D80">
            <w:pPr>
              <w:pStyle w:val="NoSpacing"/>
              <w:jc w:val="center"/>
              <w:rPr>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5F441639"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0.05)</w:t>
            </w:r>
          </w:p>
        </w:tc>
      </w:tr>
      <w:tr w:rsidR="009A146F" w:rsidRPr="0030195D" w14:paraId="12F57A01" w14:textId="77777777" w:rsidTr="00AA1D80">
        <w:trPr>
          <w:trHeight w:val="211"/>
          <w:jc w:val="center"/>
        </w:trPr>
        <w:tc>
          <w:tcPr>
            <w:tcW w:w="0" w:type="auto"/>
            <w:tcMar>
              <w:top w:w="15" w:type="dxa"/>
              <w:left w:w="75" w:type="dxa"/>
              <w:bottom w:w="15" w:type="dxa"/>
              <w:right w:w="75" w:type="dxa"/>
            </w:tcMar>
            <w:vAlign w:val="center"/>
            <w:hideMark/>
          </w:tcPr>
          <w:p w14:paraId="1C43E613" w14:textId="77777777" w:rsidR="00DC09A9" w:rsidRPr="0030195D" w:rsidRDefault="00DC09A9" w:rsidP="00AA1D80">
            <w:pPr>
              <w:pStyle w:val="NoSpacing"/>
              <w:rPr>
                <w:rFonts w:ascii="Times New Roman" w:hAnsi="Times New Roman" w:cs="Times New Roman"/>
                <w:sz w:val="20"/>
                <w:szCs w:val="20"/>
                <w:lang w:val="es-CL"/>
              </w:rPr>
            </w:pPr>
            <w:r w:rsidRPr="0030195D">
              <w:rPr>
                <w:rFonts w:ascii="Times New Roman" w:hAnsi="Times New Roman" w:cs="Times New Roman"/>
                <w:sz w:val="20"/>
                <w:szCs w:val="20"/>
                <w:lang w:val="es-CL"/>
              </w:rPr>
              <w:t>     to High</w:t>
            </w:r>
          </w:p>
        </w:tc>
        <w:tc>
          <w:tcPr>
            <w:tcW w:w="0" w:type="auto"/>
            <w:tcMar>
              <w:top w:w="15" w:type="dxa"/>
              <w:left w:w="75" w:type="dxa"/>
              <w:bottom w:w="15" w:type="dxa"/>
              <w:right w:w="75" w:type="dxa"/>
            </w:tcMar>
            <w:vAlign w:val="center"/>
            <w:hideMark/>
          </w:tcPr>
          <w:p w14:paraId="73DE1B59"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0.03</w:t>
            </w:r>
          </w:p>
        </w:tc>
        <w:tc>
          <w:tcPr>
            <w:tcW w:w="0" w:type="auto"/>
            <w:tcMar>
              <w:top w:w="15" w:type="dxa"/>
              <w:left w:w="75" w:type="dxa"/>
              <w:bottom w:w="15" w:type="dxa"/>
              <w:right w:w="75" w:type="dxa"/>
            </w:tcMar>
            <w:vAlign w:val="center"/>
            <w:hideMark/>
          </w:tcPr>
          <w:p w14:paraId="2ACC2B3B" w14:textId="77777777" w:rsidR="00DC09A9" w:rsidRPr="0030195D" w:rsidRDefault="00DC09A9" w:rsidP="00AA1D80">
            <w:pPr>
              <w:pStyle w:val="NoSpacing"/>
              <w:jc w:val="center"/>
              <w:rPr>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75A340AF"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0.04</w:t>
            </w:r>
          </w:p>
        </w:tc>
      </w:tr>
      <w:tr w:rsidR="009A146F" w:rsidRPr="0030195D" w14:paraId="3F520158" w14:textId="77777777" w:rsidTr="00AA1D80">
        <w:trPr>
          <w:trHeight w:val="205"/>
          <w:jc w:val="center"/>
        </w:trPr>
        <w:tc>
          <w:tcPr>
            <w:tcW w:w="0" w:type="auto"/>
            <w:tcMar>
              <w:top w:w="15" w:type="dxa"/>
              <w:left w:w="75" w:type="dxa"/>
              <w:bottom w:w="15" w:type="dxa"/>
              <w:right w:w="75" w:type="dxa"/>
            </w:tcMar>
            <w:vAlign w:val="center"/>
            <w:hideMark/>
          </w:tcPr>
          <w:p w14:paraId="6E5638B9" w14:textId="77777777" w:rsidR="00DC09A9" w:rsidRPr="0030195D" w:rsidRDefault="00DC09A9" w:rsidP="00AA1D80">
            <w:pPr>
              <w:pStyle w:val="NoSpacing"/>
              <w:rPr>
                <w:rFonts w:ascii="Times New Roman" w:hAnsi="Times New Roman" w:cs="Times New Roman"/>
                <w:sz w:val="20"/>
                <w:szCs w:val="20"/>
                <w:lang w:val="es-CL"/>
              </w:rPr>
            </w:pPr>
            <w:r w:rsidRPr="0030195D">
              <w:rPr>
                <w:rFonts w:ascii="Times New Roman" w:hAnsi="Times New Roman" w:cs="Times New Roman"/>
                <w:sz w:val="20"/>
                <w:szCs w:val="20"/>
                <w:lang w:val="es-CL"/>
              </w:rPr>
              <w:t> </w:t>
            </w:r>
          </w:p>
        </w:tc>
        <w:tc>
          <w:tcPr>
            <w:tcW w:w="0" w:type="auto"/>
            <w:tcMar>
              <w:top w:w="15" w:type="dxa"/>
              <w:left w:w="75" w:type="dxa"/>
              <w:bottom w:w="15" w:type="dxa"/>
              <w:right w:w="75" w:type="dxa"/>
            </w:tcMar>
            <w:vAlign w:val="center"/>
            <w:hideMark/>
          </w:tcPr>
          <w:p w14:paraId="7CCB1288"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0.06)</w:t>
            </w:r>
          </w:p>
        </w:tc>
        <w:tc>
          <w:tcPr>
            <w:tcW w:w="0" w:type="auto"/>
            <w:tcMar>
              <w:top w:w="15" w:type="dxa"/>
              <w:left w:w="75" w:type="dxa"/>
              <w:bottom w:w="15" w:type="dxa"/>
              <w:right w:w="75" w:type="dxa"/>
            </w:tcMar>
            <w:vAlign w:val="center"/>
            <w:hideMark/>
          </w:tcPr>
          <w:p w14:paraId="1592D907" w14:textId="77777777" w:rsidR="00DC09A9" w:rsidRPr="0030195D" w:rsidRDefault="00DC09A9" w:rsidP="00AA1D80">
            <w:pPr>
              <w:pStyle w:val="NoSpacing"/>
              <w:jc w:val="center"/>
              <w:rPr>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3D9CB17E"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0.06)</w:t>
            </w:r>
          </w:p>
        </w:tc>
      </w:tr>
      <w:tr w:rsidR="009A146F" w:rsidRPr="0030195D" w14:paraId="0397E06E" w14:textId="77777777" w:rsidTr="00AA1D80">
        <w:trPr>
          <w:trHeight w:val="211"/>
          <w:jc w:val="center"/>
        </w:trPr>
        <w:tc>
          <w:tcPr>
            <w:tcW w:w="0" w:type="auto"/>
            <w:tcMar>
              <w:top w:w="15" w:type="dxa"/>
              <w:left w:w="75" w:type="dxa"/>
              <w:bottom w:w="15" w:type="dxa"/>
              <w:right w:w="75" w:type="dxa"/>
            </w:tcMar>
            <w:vAlign w:val="center"/>
            <w:hideMark/>
          </w:tcPr>
          <w:p w14:paraId="480A6D40" w14:textId="77777777" w:rsidR="00DC09A9" w:rsidRPr="0030195D" w:rsidRDefault="00DC09A9" w:rsidP="00AA1D80">
            <w:pPr>
              <w:pStyle w:val="NoSpacing"/>
              <w:rPr>
                <w:rFonts w:ascii="Times New Roman" w:hAnsi="Times New Roman" w:cs="Times New Roman"/>
                <w:sz w:val="20"/>
                <w:szCs w:val="20"/>
                <w:lang w:val="es-CL"/>
              </w:rPr>
            </w:pPr>
            <w:r w:rsidRPr="0030195D">
              <w:rPr>
                <w:rFonts w:ascii="Times New Roman" w:hAnsi="Times New Roman" w:cs="Times New Roman"/>
                <w:sz w:val="20"/>
                <w:szCs w:val="20"/>
                <w:lang w:val="es-CL"/>
              </w:rPr>
              <w:t>Network diversity</w:t>
            </w:r>
          </w:p>
        </w:tc>
        <w:tc>
          <w:tcPr>
            <w:tcW w:w="0" w:type="auto"/>
            <w:tcMar>
              <w:top w:w="15" w:type="dxa"/>
              <w:left w:w="75" w:type="dxa"/>
              <w:bottom w:w="15" w:type="dxa"/>
              <w:right w:w="75" w:type="dxa"/>
            </w:tcMar>
            <w:vAlign w:val="center"/>
            <w:hideMark/>
          </w:tcPr>
          <w:p w14:paraId="530E19C0" w14:textId="77777777" w:rsidR="00DC09A9" w:rsidRPr="0030195D" w:rsidRDefault="00DC09A9" w:rsidP="00AA1D80">
            <w:pPr>
              <w:pStyle w:val="NoSpacing"/>
              <w:jc w:val="center"/>
              <w:rPr>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5EFEAAFF"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0.04</w:t>
            </w:r>
            <w:r w:rsidRPr="0030195D">
              <w:rPr>
                <w:rFonts w:ascii="Times New Roman" w:hAnsi="Times New Roman" w:cs="Times New Roman"/>
                <w:sz w:val="20"/>
                <w:szCs w:val="20"/>
                <w:vertAlign w:val="superscript"/>
                <w:lang w:val="es-CL"/>
              </w:rPr>
              <w:t>*</w:t>
            </w:r>
          </w:p>
        </w:tc>
        <w:tc>
          <w:tcPr>
            <w:tcW w:w="0" w:type="auto"/>
            <w:tcMar>
              <w:top w:w="15" w:type="dxa"/>
              <w:left w:w="75" w:type="dxa"/>
              <w:bottom w:w="15" w:type="dxa"/>
              <w:right w:w="75" w:type="dxa"/>
            </w:tcMar>
            <w:vAlign w:val="center"/>
            <w:hideMark/>
          </w:tcPr>
          <w:p w14:paraId="6AF2E714"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0.05</w:t>
            </w:r>
            <w:r w:rsidRPr="0030195D">
              <w:rPr>
                <w:rFonts w:ascii="Times New Roman" w:hAnsi="Times New Roman" w:cs="Times New Roman"/>
                <w:sz w:val="20"/>
                <w:szCs w:val="20"/>
                <w:vertAlign w:val="superscript"/>
                <w:lang w:val="es-CL"/>
              </w:rPr>
              <w:t>*</w:t>
            </w:r>
          </w:p>
        </w:tc>
      </w:tr>
      <w:tr w:rsidR="009A146F" w:rsidRPr="0030195D" w14:paraId="37D9F801" w14:textId="77777777" w:rsidTr="00AA1D80">
        <w:trPr>
          <w:trHeight w:val="205"/>
          <w:jc w:val="center"/>
        </w:trPr>
        <w:tc>
          <w:tcPr>
            <w:tcW w:w="0" w:type="auto"/>
            <w:tcBorders>
              <w:bottom w:val="single" w:sz="12" w:space="0" w:color="auto"/>
            </w:tcBorders>
            <w:tcMar>
              <w:top w:w="15" w:type="dxa"/>
              <w:left w:w="75" w:type="dxa"/>
              <w:bottom w:w="15" w:type="dxa"/>
              <w:right w:w="75" w:type="dxa"/>
            </w:tcMar>
            <w:vAlign w:val="center"/>
            <w:hideMark/>
          </w:tcPr>
          <w:p w14:paraId="7489A0AB" w14:textId="77777777" w:rsidR="00DC09A9" w:rsidRPr="0030195D" w:rsidRDefault="00DC09A9" w:rsidP="00AA1D80">
            <w:pPr>
              <w:pStyle w:val="NoSpacing"/>
              <w:rPr>
                <w:rFonts w:ascii="Times New Roman" w:hAnsi="Times New Roman" w:cs="Times New Roman"/>
                <w:sz w:val="20"/>
                <w:szCs w:val="20"/>
                <w:lang w:val="es-CL"/>
              </w:rPr>
            </w:pPr>
            <w:r w:rsidRPr="0030195D">
              <w:rPr>
                <w:rFonts w:ascii="Times New Roman" w:hAnsi="Times New Roman" w:cs="Times New Roman"/>
                <w:sz w:val="20"/>
                <w:szCs w:val="20"/>
                <w:lang w:val="es-CL"/>
              </w:rPr>
              <w:t> </w:t>
            </w:r>
          </w:p>
        </w:tc>
        <w:tc>
          <w:tcPr>
            <w:tcW w:w="0" w:type="auto"/>
            <w:tcBorders>
              <w:bottom w:val="single" w:sz="12" w:space="0" w:color="auto"/>
            </w:tcBorders>
            <w:tcMar>
              <w:top w:w="15" w:type="dxa"/>
              <w:left w:w="75" w:type="dxa"/>
              <w:bottom w:w="15" w:type="dxa"/>
              <w:right w:w="75" w:type="dxa"/>
            </w:tcMar>
            <w:vAlign w:val="center"/>
            <w:hideMark/>
          </w:tcPr>
          <w:p w14:paraId="5EE5AF9D" w14:textId="77777777" w:rsidR="00DC09A9" w:rsidRPr="0030195D" w:rsidRDefault="00DC09A9" w:rsidP="00AA1D80">
            <w:pPr>
              <w:pStyle w:val="NoSpacing"/>
              <w:jc w:val="center"/>
              <w:rPr>
                <w:rFonts w:ascii="Times New Roman" w:hAnsi="Times New Roman" w:cs="Times New Roman"/>
                <w:sz w:val="20"/>
                <w:szCs w:val="20"/>
                <w:lang w:val="es-CL"/>
              </w:rPr>
            </w:pPr>
          </w:p>
        </w:tc>
        <w:tc>
          <w:tcPr>
            <w:tcW w:w="0" w:type="auto"/>
            <w:tcBorders>
              <w:bottom w:val="single" w:sz="12" w:space="0" w:color="auto"/>
            </w:tcBorders>
            <w:tcMar>
              <w:top w:w="15" w:type="dxa"/>
              <w:left w:w="75" w:type="dxa"/>
              <w:bottom w:w="15" w:type="dxa"/>
              <w:right w:w="75" w:type="dxa"/>
            </w:tcMar>
            <w:vAlign w:val="center"/>
            <w:hideMark/>
          </w:tcPr>
          <w:p w14:paraId="2C8EFEAA"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0.02)</w:t>
            </w:r>
          </w:p>
        </w:tc>
        <w:tc>
          <w:tcPr>
            <w:tcW w:w="0" w:type="auto"/>
            <w:tcBorders>
              <w:bottom w:val="single" w:sz="12" w:space="0" w:color="auto"/>
            </w:tcBorders>
            <w:tcMar>
              <w:top w:w="15" w:type="dxa"/>
              <w:left w:w="75" w:type="dxa"/>
              <w:bottom w:w="15" w:type="dxa"/>
              <w:right w:w="75" w:type="dxa"/>
            </w:tcMar>
            <w:vAlign w:val="center"/>
            <w:hideMark/>
          </w:tcPr>
          <w:p w14:paraId="04CC976E"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0.02)</w:t>
            </w:r>
          </w:p>
        </w:tc>
      </w:tr>
      <w:tr w:rsidR="009A146F" w:rsidRPr="0030195D" w14:paraId="27BD93C9" w14:textId="77777777" w:rsidTr="00AA1D80">
        <w:trPr>
          <w:trHeight w:val="205"/>
          <w:jc w:val="center"/>
        </w:trPr>
        <w:tc>
          <w:tcPr>
            <w:tcW w:w="0" w:type="auto"/>
            <w:tcBorders>
              <w:top w:val="single" w:sz="12" w:space="0" w:color="auto"/>
            </w:tcBorders>
            <w:tcMar>
              <w:top w:w="15" w:type="dxa"/>
              <w:left w:w="75" w:type="dxa"/>
              <w:bottom w:w="15" w:type="dxa"/>
              <w:right w:w="75" w:type="dxa"/>
            </w:tcMar>
            <w:vAlign w:val="center"/>
            <w:hideMark/>
          </w:tcPr>
          <w:p w14:paraId="400C1C2C" w14:textId="77777777" w:rsidR="00DC09A9" w:rsidRPr="0030195D" w:rsidRDefault="00DC09A9" w:rsidP="00AA1D80">
            <w:pPr>
              <w:pStyle w:val="NoSpacing"/>
              <w:rPr>
                <w:rFonts w:ascii="Times New Roman" w:hAnsi="Times New Roman" w:cs="Times New Roman"/>
                <w:sz w:val="20"/>
                <w:szCs w:val="20"/>
                <w:lang w:val="es-CL"/>
              </w:rPr>
            </w:pPr>
            <w:r w:rsidRPr="0030195D">
              <w:rPr>
                <w:rFonts w:ascii="Times New Roman" w:hAnsi="Times New Roman" w:cs="Times New Roman"/>
                <w:sz w:val="20"/>
                <w:szCs w:val="20"/>
                <w:lang w:val="es-CL"/>
              </w:rPr>
              <w:t>Unit FE</w:t>
            </w:r>
          </w:p>
        </w:tc>
        <w:tc>
          <w:tcPr>
            <w:tcW w:w="0" w:type="auto"/>
            <w:tcBorders>
              <w:top w:val="single" w:sz="12" w:space="0" w:color="auto"/>
            </w:tcBorders>
            <w:tcMar>
              <w:top w:w="15" w:type="dxa"/>
              <w:left w:w="75" w:type="dxa"/>
              <w:bottom w:w="15" w:type="dxa"/>
              <w:right w:w="75" w:type="dxa"/>
            </w:tcMar>
            <w:vAlign w:val="center"/>
            <w:hideMark/>
          </w:tcPr>
          <w:p w14:paraId="2BA1ADB6"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Yes</w:t>
            </w:r>
          </w:p>
        </w:tc>
        <w:tc>
          <w:tcPr>
            <w:tcW w:w="0" w:type="auto"/>
            <w:tcBorders>
              <w:top w:val="single" w:sz="12" w:space="0" w:color="auto"/>
            </w:tcBorders>
            <w:tcMar>
              <w:top w:w="15" w:type="dxa"/>
              <w:left w:w="75" w:type="dxa"/>
              <w:bottom w:w="15" w:type="dxa"/>
              <w:right w:w="75" w:type="dxa"/>
            </w:tcMar>
            <w:vAlign w:val="center"/>
            <w:hideMark/>
          </w:tcPr>
          <w:p w14:paraId="7491DDE7"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Yes</w:t>
            </w:r>
          </w:p>
        </w:tc>
        <w:tc>
          <w:tcPr>
            <w:tcW w:w="0" w:type="auto"/>
            <w:tcBorders>
              <w:top w:val="single" w:sz="12" w:space="0" w:color="auto"/>
            </w:tcBorders>
            <w:tcMar>
              <w:top w:w="15" w:type="dxa"/>
              <w:left w:w="75" w:type="dxa"/>
              <w:bottom w:w="15" w:type="dxa"/>
              <w:right w:w="75" w:type="dxa"/>
            </w:tcMar>
            <w:vAlign w:val="center"/>
            <w:hideMark/>
          </w:tcPr>
          <w:p w14:paraId="1AFAEF5D"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Yes</w:t>
            </w:r>
          </w:p>
        </w:tc>
      </w:tr>
      <w:tr w:rsidR="009A146F" w:rsidRPr="0030195D" w14:paraId="1C889E2C" w14:textId="77777777" w:rsidTr="00AA1D80">
        <w:trPr>
          <w:trHeight w:val="211"/>
          <w:jc w:val="center"/>
        </w:trPr>
        <w:tc>
          <w:tcPr>
            <w:tcW w:w="0" w:type="auto"/>
            <w:tcMar>
              <w:top w:w="15" w:type="dxa"/>
              <w:left w:w="75" w:type="dxa"/>
              <w:bottom w:w="15" w:type="dxa"/>
              <w:right w:w="75" w:type="dxa"/>
            </w:tcMar>
            <w:vAlign w:val="center"/>
            <w:hideMark/>
          </w:tcPr>
          <w:p w14:paraId="2EDB470F" w14:textId="77777777" w:rsidR="00DC09A9" w:rsidRPr="0030195D" w:rsidRDefault="00DC09A9" w:rsidP="00AA1D80">
            <w:pPr>
              <w:pStyle w:val="NoSpacing"/>
              <w:rPr>
                <w:rFonts w:ascii="Times New Roman" w:hAnsi="Times New Roman" w:cs="Times New Roman"/>
                <w:sz w:val="20"/>
                <w:szCs w:val="20"/>
                <w:lang w:val="es-CL"/>
              </w:rPr>
            </w:pPr>
            <w:r w:rsidRPr="0030195D">
              <w:rPr>
                <w:rFonts w:ascii="Times New Roman" w:hAnsi="Times New Roman" w:cs="Times New Roman"/>
                <w:sz w:val="20"/>
                <w:szCs w:val="20"/>
                <w:lang w:val="es-CL"/>
              </w:rPr>
              <w:t>Time FE</w:t>
            </w:r>
          </w:p>
        </w:tc>
        <w:tc>
          <w:tcPr>
            <w:tcW w:w="0" w:type="auto"/>
            <w:tcMar>
              <w:top w:w="15" w:type="dxa"/>
              <w:left w:w="75" w:type="dxa"/>
              <w:bottom w:w="15" w:type="dxa"/>
              <w:right w:w="75" w:type="dxa"/>
            </w:tcMar>
            <w:vAlign w:val="center"/>
            <w:hideMark/>
          </w:tcPr>
          <w:p w14:paraId="2D41D767"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Yes</w:t>
            </w:r>
          </w:p>
        </w:tc>
        <w:tc>
          <w:tcPr>
            <w:tcW w:w="0" w:type="auto"/>
            <w:tcMar>
              <w:top w:w="15" w:type="dxa"/>
              <w:left w:w="75" w:type="dxa"/>
              <w:bottom w:w="15" w:type="dxa"/>
              <w:right w:w="75" w:type="dxa"/>
            </w:tcMar>
            <w:vAlign w:val="center"/>
            <w:hideMark/>
          </w:tcPr>
          <w:p w14:paraId="51F152CC"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Yes</w:t>
            </w:r>
          </w:p>
        </w:tc>
        <w:tc>
          <w:tcPr>
            <w:tcW w:w="0" w:type="auto"/>
            <w:tcMar>
              <w:top w:w="15" w:type="dxa"/>
              <w:left w:w="75" w:type="dxa"/>
              <w:bottom w:w="15" w:type="dxa"/>
              <w:right w:w="75" w:type="dxa"/>
            </w:tcMar>
            <w:vAlign w:val="center"/>
            <w:hideMark/>
          </w:tcPr>
          <w:p w14:paraId="320247C8"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Yes</w:t>
            </w:r>
          </w:p>
        </w:tc>
      </w:tr>
      <w:tr w:rsidR="009A146F" w:rsidRPr="0030195D" w14:paraId="726C419B" w14:textId="77777777" w:rsidTr="00921BE6">
        <w:trPr>
          <w:trHeight w:val="205"/>
          <w:jc w:val="center"/>
        </w:trPr>
        <w:tc>
          <w:tcPr>
            <w:tcW w:w="0" w:type="auto"/>
            <w:tcBorders>
              <w:bottom w:val="single" w:sz="12" w:space="0" w:color="auto"/>
            </w:tcBorders>
            <w:tcMar>
              <w:top w:w="15" w:type="dxa"/>
              <w:left w:w="75" w:type="dxa"/>
              <w:bottom w:w="15" w:type="dxa"/>
              <w:right w:w="75" w:type="dxa"/>
            </w:tcMar>
            <w:vAlign w:val="center"/>
            <w:hideMark/>
          </w:tcPr>
          <w:p w14:paraId="4028C1A5" w14:textId="77777777" w:rsidR="00DC09A9" w:rsidRPr="0030195D" w:rsidRDefault="00DC09A9" w:rsidP="00AA1D80">
            <w:pPr>
              <w:pStyle w:val="NoSpacing"/>
              <w:rPr>
                <w:rFonts w:ascii="Times New Roman" w:hAnsi="Times New Roman" w:cs="Times New Roman"/>
                <w:sz w:val="20"/>
                <w:szCs w:val="20"/>
                <w:lang w:val="es-CL"/>
              </w:rPr>
            </w:pPr>
            <w:r w:rsidRPr="0030195D">
              <w:rPr>
                <w:rFonts w:ascii="Times New Roman" w:hAnsi="Times New Roman" w:cs="Times New Roman"/>
                <w:sz w:val="20"/>
                <w:szCs w:val="20"/>
                <w:lang w:val="es-CL"/>
              </w:rPr>
              <w:t>Num. obs.</w:t>
            </w:r>
          </w:p>
        </w:tc>
        <w:tc>
          <w:tcPr>
            <w:tcW w:w="0" w:type="auto"/>
            <w:tcBorders>
              <w:bottom w:val="single" w:sz="12" w:space="0" w:color="auto"/>
            </w:tcBorders>
            <w:tcMar>
              <w:top w:w="15" w:type="dxa"/>
              <w:left w:w="75" w:type="dxa"/>
              <w:bottom w:w="15" w:type="dxa"/>
              <w:right w:w="75" w:type="dxa"/>
            </w:tcMar>
            <w:vAlign w:val="center"/>
            <w:hideMark/>
          </w:tcPr>
          <w:p w14:paraId="7699B19A"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6390</w:t>
            </w:r>
          </w:p>
        </w:tc>
        <w:tc>
          <w:tcPr>
            <w:tcW w:w="0" w:type="auto"/>
            <w:tcBorders>
              <w:bottom w:val="single" w:sz="12" w:space="0" w:color="auto"/>
            </w:tcBorders>
            <w:tcMar>
              <w:top w:w="15" w:type="dxa"/>
              <w:left w:w="75" w:type="dxa"/>
              <w:bottom w:w="15" w:type="dxa"/>
              <w:right w:w="75" w:type="dxa"/>
            </w:tcMar>
            <w:vAlign w:val="center"/>
            <w:hideMark/>
          </w:tcPr>
          <w:p w14:paraId="013F58E9"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6390</w:t>
            </w:r>
          </w:p>
        </w:tc>
        <w:tc>
          <w:tcPr>
            <w:tcW w:w="0" w:type="auto"/>
            <w:tcBorders>
              <w:bottom w:val="single" w:sz="12" w:space="0" w:color="auto"/>
            </w:tcBorders>
            <w:tcMar>
              <w:top w:w="15" w:type="dxa"/>
              <w:left w:w="75" w:type="dxa"/>
              <w:bottom w:w="15" w:type="dxa"/>
              <w:right w:w="75" w:type="dxa"/>
            </w:tcMar>
            <w:vAlign w:val="center"/>
            <w:hideMark/>
          </w:tcPr>
          <w:p w14:paraId="76428EC6" w14:textId="77777777" w:rsidR="00DC09A9" w:rsidRPr="0030195D" w:rsidRDefault="00DC09A9" w:rsidP="00AA1D80">
            <w:pPr>
              <w:pStyle w:val="NoSpacing"/>
              <w:jc w:val="center"/>
              <w:rPr>
                <w:rFonts w:ascii="Times New Roman" w:hAnsi="Times New Roman" w:cs="Times New Roman"/>
                <w:sz w:val="20"/>
                <w:szCs w:val="20"/>
                <w:lang w:val="es-CL"/>
              </w:rPr>
            </w:pPr>
            <w:r w:rsidRPr="0030195D">
              <w:rPr>
                <w:rFonts w:ascii="Times New Roman" w:hAnsi="Times New Roman" w:cs="Times New Roman"/>
                <w:sz w:val="20"/>
                <w:szCs w:val="20"/>
                <w:lang w:val="es-CL"/>
              </w:rPr>
              <w:t>6390</w:t>
            </w:r>
          </w:p>
        </w:tc>
      </w:tr>
      <w:tr w:rsidR="00DC09A9" w:rsidRPr="00516227" w14:paraId="18D35A7F" w14:textId="77777777" w:rsidTr="00921BE6">
        <w:trPr>
          <w:trHeight w:val="265"/>
          <w:jc w:val="center"/>
        </w:trPr>
        <w:tc>
          <w:tcPr>
            <w:tcW w:w="0" w:type="auto"/>
            <w:gridSpan w:val="4"/>
            <w:tcBorders>
              <w:top w:val="single" w:sz="12" w:space="0" w:color="auto"/>
              <w:bottom w:val="nil"/>
            </w:tcBorders>
            <w:vAlign w:val="center"/>
            <w:hideMark/>
          </w:tcPr>
          <w:p w14:paraId="3E1DD078" w14:textId="654B95A2" w:rsidR="00DC09A9" w:rsidRPr="00516227" w:rsidRDefault="00DC09A9" w:rsidP="00AA1D80">
            <w:pPr>
              <w:pStyle w:val="NoSpacing"/>
              <w:rPr>
                <w:rFonts w:ascii="Times New Roman" w:hAnsi="Times New Roman" w:cs="Times New Roman"/>
                <w:sz w:val="20"/>
                <w:szCs w:val="20"/>
                <w:lang w:val="en-US"/>
              </w:rPr>
            </w:pPr>
            <w:r w:rsidRPr="00DC09A9">
              <w:rPr>
                <w:rFonts w:ascii="Times New Roman" w:hAnsi="Times New Roman" w:cs="Times New Roman"/>
                <w:sz w:val="20"/>
                <w:szCs w:val="20"/>
                <w:vertAlign w:val="superscript"/>
                <w:lang w:val="en-US"/>
              </w:rPr>
              <w:t>***</w:t>
            </w:r>
            <w:r w:rsidRPr="00DC09A9">
              <w:rPr>
                <w:rFonts w:ascii="Times New Roman" w:hAnsi="Times New Roman" w:cs="Times New Roman"/>
                <w:sz w:val="20"/>
                <w:szCs w:val="20"/>
                <w:lang w:val="en-US"/>
              </w:rPr>
              <w:t>p &lt; 0.001; </w:t>
            </w:r>
            <w:r w:rsidRPr="00DC09A9">
              <w:rPr>
                <w:rFonts w:ascii="Times New Roman" w:hAnsi="Times New Roman" w:cs="Times New Roman"/>
                <w:sz w:val="20"/>
                <w:szCs w:val="20"/>
                <w:vertAlign w:val="superscript"/>
                <w:lang w:val="en-US"/>
              </w:rPr>
              <w:t>**</w:t>
            </w:r>
            <w:r w:rsidRPr="00DC09A9">
              <w:rPr>
                <w:rFonts w:ascii="Times New Roman" w:hAnsi="Times New Roman" w:cs="Times New Roman"/>
                <w:sz w:val="20"/>
                <w:szCs w:val="20"/>
                <w:lang w:val="en-US"/>
              </w:rPr>
              <w:t>p &lt; 0.01; </w:t>
            </w:r>
            <w:r w:rsidRPr="00DC09A9">
              <w:rPr>
                <w:rFonts w:ascii="Times New Roman" w:hAnsi="Times New Roman" w:cs="Times New Roman"/>
                <w:sz w:val="20"/>
                <w:szCs w:val="20"/>
                <w:vertAlign w:val="superscript"/>
                <w:lang w:val="en-US"/>
              </w:rPr>
              <w:t>*</w:t>
            </w:r>
            <w:r w:rsidRPr="00DC09A9">
              <w:rPr>
                <w:rFonts w:ascii="Times New Roman" w:hAnsi="Times New Roman" w:cs="Times New Roman"/>
                <w:sz w:val="20"/>
                <w:szCs w:val="20"/>
                <w:lang w:val="en-US"/>
              </w:rPr>
              <w:t>p &lt; 0.05; Standard errors in parentheses. Standardized coefficients.</w:t>
            </w:r>
            <w:r w:rsidR="00025EF3">
              <w:rPr>
                <w:rFonts w:ascii="Times New Roman" w:hAnsi="Times New Roman" w:cs="Times New Roman"/>
                <w:sz w:val="20"/>
                <w:szCs w:val="20"/>
                <w:lang w:val="en-US"/>
              </w:rPr>
              <w:t xml:space="preserve"> </w:t>
            </w:r>
            <w:r w:rsidRPr="00516227">
              <w:rPr>
                <w:rFonts w:ascii="Times New Roman" w:hAnsi="Times New Roman" w:cs="Times New Roman"/>
                <w:sz w:val="20"/>
                <w:szCs w:val="20"/>
                <w:lang w:val="en-US"/>
              </w:rPr>
              <w:t xml:space="preserve">Models include age as </w:t>
            </w:r>
            <w:r w:rsidR="003A509A">
              <w:rPr>
                <w:rFonts w:ascii="Times New Roman" w:hAnsi="Times New Roman" w:cs="Times New Roman"/>
                <w:sz w:val="20"/>
                <w:szCs w:val="20"/>
                <w:lang w:val="en-US"/>
              </w:rPr>
              <w:t xml:space="preserve">a </w:t>
            </w:r>
            <w:r w:rsidRPr="00516227">
              <w:rPr>
                <w:rFonts w:ascii="Times New Roman" w:hAnsi="Times New Roman" w:cs="Times New Roman"/>
                <w:sz w:val="20"/>
                <w:szCs w:val="20"/>
                <w:lang w:val="en-US"/>
              </w:rPr>
              <w:t xml:space="preserve">control. ISEI includes a </w:t>
            </w:r>
            <w:r w:rsidR="009A146F">
              <w:rPr>
                <w:rFonts w:ascii="Times New Roman" w:hAnsi="Times New Roman" w:cs="Times New Roman"/>
                <w:sz w:val="20"/>
                <w:szCs w:val="20"/>
                <w:lang w:val="en-US"/>
              </w:rPr>
              <w:t xml:space="preserve">NEET category </w:t>
            </w:r>
            <w:r w:rsidRPr="00516227">
              <w:rPr>
                <w:rFonts w:ascii="Times New Roman" w:hAnsi="Times New Roman" w:cs="Times New Roman"/>
                <w:sz w:val="20"/>
                <w:szCs w:val="20"/>
                <w:lang w:val="en-US"/>
              </w:rPr>
              <w:t>(not shown).</w:t>
            </w:r>
          </w:p>
        </w:tc>
      </w:tr>
      <w:tr w:rsidR="00DC09A9" w:rsidRPr="0030195D" w14:paraId="5A5ABFFD" w14:textId="77777777" w:rsidTr="00921BE6">
        <w:trPr>
          <w:trHeight w:val="265"/>
          <w:jc w:val="center"/>
        </w:trPr>
        <w:tc>
          <w:tcPr>
            <w:tcW w:w="0" w:type="auto"/>
            <w:gridSpan w:val="4"/>
            <w:tcBorders>
              <w:top w:val="nil"/>
            </w:tcBorders>
            <w:vAlign w:val="center"/>
          </w:tcPr>
          <w:p w14:paraId="7F4377E0" w14:textId="77777777" w:rsidR="00DC09A9" w:rsidRPr="00516227" w:rsidRDefault="00DC09A9" w:rsidP="00AA1D80">
            <w:pPr>
              <w:pStyle w:val="NoSpacing"/>
              <w:rPr>
                <w:rFonts w:ascii="Times New Roman" w:hAnsi="Times New Roman" w:cs="Times New Roman"/>
                <w:sz w:val="20"/>
                <w:szCs w:val="20"/>
                <w:vertAlign w:val="superscript"/>
                <w:lang w:val="en-US"/>
              </w:rPr>
            </w:pPr>
          </w:p>
        </w:tc>
      </w:tr>
    </w:tbl>
    <w:p w14:paraId="618C16F4" w14:textId="541CA899" w:rsidR="00B71FE8" w:rsidRPr="00D84938" w:rsidRDefault="006B0D4C" w:rsidP="006B0D4C">
      <w:r w:rsidRPr="00D84938">
        <w:t xml:space="preserve">The results from the </w:t>
      </w:r>
      <w:r w:rsidR="001F444F" w:rsidRPr="00D84938">
        <w:t xml:space="preserve">fixed effects </w:t>
      </w:r>
      <w:r w:rsidRPr="00D84938">
        <w:t xml:space="preserve">models </w:t>
      </w:r>
      <w:r w:rsidR="00813AA1" w:rsidRPr="00D84938">
        <w:t xml:space="preserve">are presented in </w:t>
      </w:r>
      <w:r w:rsidR="00813AA1" w:rsidRPr="00516227">
        <w:t xml:space="preserve">Table </w:t>
      </w:r>
      <w:r w:rsidR="00A4556E" w:rsidRPr="00516227">
        <w:t>1</w:t>
      </w:r>
      <w:r w:rsidR="00813AA1" w:rsidRPr="00516227">
        <w:t>.</w:t>
      </w:r>
      <w:r w:rsidR="00813AA1" w:rsidRPr="00D84938">
        <w:t xml:space="preserve"> Model 1 shows how </w:t>
      </w:r>
      <w:r w:rsidR="0093262C" w:rsidRPr="00D84938">
        <w:t>to change</w:t>
      </w:r>
      <w:r w:rsidR="00813AA1" w:rsidRPr="00D84938">
        <w:t xml:space="preserve"> from </w:t>
      </w:r>
      <w:r w:rsidR="00140B3C" w:rsidRPr="00D84938">
        <w:t xml:space="preserve">the </w:t>
      </w:r>
      <w:r w:rsidR="00BC45AC" w:rsidRPr="00D84938">
        <w:t>l</w:t>
      </w:r>
      <w:r w:rsidR="00813AA1" w:rsidRPr="00D84938">
        <w:t xml:space="preserve">ow (references category) </w:t>
      </w:r>
      <w:r w:rsidR="00354A9E" w:rsidRPr="00D84938">
        <w:t xml:space="preserve">to </w:t>
      </w:r>
      <w:r w:rsidR="00140B3C" w:rsidRPr="00D84938">
        <w:t xml:space="preserve">the </w:t>
      </w:r>
      <w:r w:rsidR="00991B6D" w:rsidRPr="00D84938">
        <w:t>middle</w:t>
      </w:r>
      <w:r w:rsidR="00734B54" w:rsidRPr="00D84938">
        <w:t xml:space="preserve"> </w:t>
      </w:r>
      <w:r w:rsidR="00D24846" w:rsidRPr="00D84938">
        <w:t xml:space="preserve">occupational status </w:t>
      </w:r>
      <w:r w:rsidR="00411594" w:rsidRPr="00D84938">
        <w:t>(β = 0.2</w:t>
      </w:r>
      <w:r w:rsidR="002339E3" w:rsidRPr="00D84938">
        <w:t>3</w:t>
      </w:r>
      <w:r w:rsidR="00411594" w:rsidRPr="00D84938">
        <w:t xml:space="preserve">, </w:t>
      </w:r>
      <w:r w:rsidR="00411594" w:rsidRPr="00092A7F">
        <w:rPr>
          <w:i/>
          <w:iCs/>
        </w:rPr>
        <w:t>p</w:t>
      </w:r>
      <w:r w:rsidR="00411594" w:rsidRPr="00D84938">
        <w:t>&lt;0.001) increase</w:t>
      </w:r>
      <w:r w:rsidR="007E784C" w:rsidRPr="00D84938">
        <w:t>s</w:t>
      </w:r>
      <w:r w:rsidR="00411594" w:rsidRPr="00D84938">
        <w:t xml:space="preserve"> support for market justice preferences. </w:t>
      </w:r>
      <w:r w:rsidR="0093262C" w:rsidRPr="00D84938">
        <w:t xml:space="preserve">It </w:t>
      </w:r>
      <w:r w:rsidR="00F92C58" w:rsidRPr="00D84938">
        <w:t xml:space="preserve">is noticeable that </w:t>
      </w:r>
      <w:r w:rsidR="00C76452">
        <w:t>th</w:t>
      </w:r>
      <w:r w:rsidR="004E3B64">
        <w:t>e</w:t>
      </w:r>
      <w:r w:rsidR="00F92C58" w:rsidRPr="00D84938">
        <w:t xml:space="preserve"> </w:t>
      </w:r>
      <w:r w:rsidR="00C76452">
        <w:t>effect coefficient</w:t>
      </w:r>
      <w:r w:rsidR="00F92C58" w:rsidRPr="00D84938">
        <w:t xml:space="preserve"> represent</w:t>
      </w:r>
      <w:r w:rsidR="00DE38C9">
        <w:t>s</w:t>
      </w:r>
      <w:r w:rsidR="00F92C58" w:rsidRPr="00D84938">
        <w:t xml:space="preserve"> almost one-quarter of the standard deviation for those who experience occupational mobility from the lowest to the middle-status groups. At the same time,</w:t>
      </w:r>
      <w:r w:rsidR="00411594" w:rsidRPr="00D84938">
        <w:t xml:space="preserve"> </w:t>
      </w:r>
      <w:r w:rsidR="00514AB8" w:rsidRPr="00D84938">
        <w:t>undergoing</w:t>
      </w:r>
      <w:r w:rsidR="00411594" w:rsidRPr="00D84938">
        <w:t xml:space="preserve"> changes from the lowest to the highest occupational status </w:t>
      </w:r>
      <w:r w:rsidR="0093262C" w:rsidRPr="00D84938">
        <w:t>group</w:t>
      </w:r>
      <w:r w:rsidR="00411594" w:rsidRPr="00D84938">
        <w:t xml:space="preserve"> </w:t>
      </w:r>
      <w:r w:rsidR="00D96955" w:rsidRPr="00D84938">
        <w:t>shows</w:t>
      </w:r>
      <w:r w:rsidR="00411594" w:rsidRPr="00D84938">
        <w:t xml:space="preserve"> an increase by non-significant changes in their support for market justice (</w:t>
      </w:r>
      <w:r w:rsidR="00F92C58" w:rsidRPr="00D84938">
        <w:t>β = 0.0</w:t>
      </w:r>
      <w:r w:rsidR="002A590B">
        <w:t>7</w:t>
      </w:r>
      <w:r w:rsidR="00F92C58" w:rsidRPr="00D84938">
        <w:t>, p&gt;0.05</w:t>
      </w:r>
      <w:r w:rsidR="00411594" w:rsidRPr="00D84938">
        <w:t>)</w:t>
      </w:r>
      <w:r w:rsidR="00D96955" w:rsidRPr="00D84938">
        <w:t>.</w:t>
      </w:r>
      <w:r w:rsidR="00B71FE8" w:rsidRPr="00D84938">
        <w:t xml:space="preserve"> These results </w:t>
      </w:r>
      <w:r w:rsidR="00514AB8" w:rsidRPr="00D84938">
        <w:t>align</w:t>
      </w:r>
      <w:r w:rsidR="00B71FE8" w:rsidRPr="00D84938">
        <w:t xml:space="preserve"> with the expectations drawn from the theoretical assumptions </w:t>
      </w:r>
      <w:r w:rsidR="005776B7">
        <w:t>about</w:t>
      </w:r>
      <w:r w:rsidR="00A615F5" w:rsidRPr="00D84938">
        <w:t xml:space="preserve"> </w:t>
      </w:r>
      <w:r w:rsidR="005F4170" w:rsidRPr="00D84938">
        <w:t xml:space="preserve">the role of </w:t>
      </w:r>
      <w:r w:rsidR="00D54F13" w:rsidRPr="00D84938">
        <w:t xml:space="preserve">upward </w:t>
      </w:r>
      <w:r w:rsidR="00E4522D" w:rsidRPr="00D84938">
        <w:t>occupational</w:t>
      </w:r>
      <w:r w:rsidR="00A93C70" w:rsidRPr="00D84938">
        <w:t xml:space="preserve"> </w:t>
      </w:r>
      <w:r w:rsidR="00D54F13" w:rsidRPr="00D84938">
        <w:t>mobility</w:t>
      </w:r>
      <w:r w:rsidR="005F4170" w:rsidRPr="00D84938">
        <w:t xml:space="preserve"> on </w:t>
      </w:r>
      <w:r w:rsidR="009B622C" w:rsidRPr="00D84938">
        <w:rPr>
          <w:i/>
          <w:iCs/>
        </w:rPr>
        <w:t>market</w:t>
      </w:r>
      <w:r w:rsidR="00D60105" w:rsidRPr="00D84938">
        <w:rPr>
          <w:i/>
          <w:iCs/>
        </w:rPr>
        <w:t xml:space="preserve"> legitimacy</w:t>
      </w:r>
      <w:r w:rsidR="00B71FE8" w:rsidRPr="00D84938">
        <w:t>.</w:t>
      </w:r>
      <w:r w:rsidR="00085F00" w:rsidRPr="00D84938">
        <w:t xml:space="preserve"> At the same time, it implies </w:t>
      </w:r>
      <w:r w:rsidR="00514AB8" w:rsidRPr="00D84938">
        <w:t xml:space="preserve">that </w:t>
      </w:r>
      <w:r w:rsidR="00085F00" w:rsidRPr="00D84938">
        <w:t>experiencing upward occupational mobility motivates adjustments in support of market principles, in line with</w:t>
      </w:r>
      <w:r w:rsidR="005B1A9B" w:rsidRPr="00D84938">
        <w:t xml:space="preserve"> previous </w:t>
      </w:r>
      <w:r w:rsidR="00A746CA" w:rsidRPr="00D84938">
        <w:t xml:space="preserve">evidence </w:t>
      </w:r>
      <w:r w:rsidR="005B1A9B" w:rsidRPr="00D84938">
        <w:t xml:space="preserve">that </w:t>
      </w:r>
      <w:r w:rsidR="009A7F70" w:rsidRPr="00D84938">
        <w:t>has</w:t>
      </w:r>
      <w:r w:rsidR="005B1A9B" w:rsidRPr="00D84938">
        <w:t xml:space="preserve"> argued that upwardly mobile individuals tend to adjust their attitudes according to the dominant attitudes in the position of destination</w:t>
      </w:r>
      <w:r w:rsidR="00F531FA" w:rsidRPr="00D84938">
        <w:t xml:space="preserve"> </w:t>
      </w:r>
      <w:r w:rsidR="00F531FA" w:rsidRPr="00D84938">
        <w:fldChar w:fldCharType="begin"/>
      </w:r>
      <w:r w:rsidR="00351642" w:rsidRPr="00D84938">
        <w:instrText xml:space="preserve"> ADDIN ZOTERO_ITEM CSL_CITATION {"citationID":"oBRmqer8","properties":{"formattedCitation":"(Ares, 2020; Langs\\uc0\\u230{}ther et al., 2022)","plainCitation":"(Ares, 2020; Langsæther et al., 2022)","noteIndex":0},"citationItems":[{"id":14815,"uris":["http://zotero.org/users/5414506/items/U3F22TQP"],"itemData":{"id":14815,"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3342,"uris":["http://zotero.org/users/5414506/items/EJ2NAFSI"],"itemData":{"id":13342,"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F531FA" w:rsidRPr="00D84938">
        <w:fldChar w:fldCharType="separate"/>
      </w:r>
      <w:r w:rsidR="00F531FA" w:rsidRPr="00D84938">
        <w:t>(Ares, 2020; Langsæther et al., 2022)</w:t>
      </w:r>
      <w:r w:rsidR="00F531FA" w:rsidRPr="00D84938">
        <w:fldChar w:fldCharType="end"/>
      </w:r>
      <w:r w:rsidR="005B1A9B" w:rsidRPr="00D84938">
        <w:t xml:space="preserve">. </w:t>
      </w:r>
    </w:p>
    <w:p w14:paraId="74F408C9" w14:textId="3204EE02" w:rsidR="00635116" w:rsidDel="00752077" w:rsidRDefault="00CE05F7" w:rsidP="00632BC8">
      <w:pPr>
        <w:rPr>
          <w:del w:id="31" w:author="Iturra, Julio" w:date="2025-04-24T16:39:00Z" w16du:dateUtc="2025-04-24T14:39:00Z"/>
        </w:rPr>
      </w:pPr>
      <w:r w:rsidRPr="00D84938">
        <w:t>In Model 2</w:t>
      </w:r>
      <w:r w:rsidR="00972879" w:rsidRPr="00D84938">
        <w:t xml:space="preserve">, I introduce network diversity to account for how changes in the socioeconomic diversity of acquaintance </w:t>
      </w:r>
      <w:r w:rsidR="00D60105" w:rsidRPr="00D84938">
        <w:t>networks</w:t>
      </w:r>
      <w:r w:rsidR="00972879" w:rsidRPr="00D84938">
        <w:t xml:space="preserve"> </w:t>
      </w:r>
      <w:r w:rsidR="00D60105" w:rsidRPr="00D84938">
        <w:t>affect</w:t>
      </w:r>
      <w:r w:rsidR="00972879" w:rsidRPr="00D84938">
        <w:t xml:space="preserve"> market justice</w:t>
      </w:r>
      <w:r w:rsidRPr="00D84938">
        <w:t xml:space="preserve"> </w:t>
      </w:r>
      <w:r w:rsidR="00972879" w:rsidRPr="00D84938">
        <w:t>preferences.</w:t>
      </w:r>
      <w:r w:rsidR="00D60105" w:rsidRPr="00D84938">
        <w:t xml:space="preserve"> The results indicate that </w:t>
      </w:r>
      <w:r w:rsidR="00EB493E">
        <w:t xml:space="preserve">a </w:t>
      </w:r>
      <w:r w:rsidR="00D60105" w:rsidRPr="00D84938">
        <w:t>one standard deviation increase in diversity drives a decrease of -</w:t>
      </w:r>
      <w:r w:rsidR="00D60105" w:rsidRPr="00D84938">
        <w:lastRenderedPageBreak/>
        <w:t>0.</w:t>
      </w:r>
      <w:r w:rsidR="009D7ACF" w:rsidRPr="00D84938">
        <w:t>0</w:t>
      </w:r>
      <w:r w:rsidR="00934974" w:rsidRPr="00D84938">
        <w:t>5</w:t>
      </w:r>
      <w:r w:rsidR="00D60105" w:rsidRPr="00D84938">
        <w:t xml:space="preserve"> standard deviations in market justice principles (β = -0.</w:t>
      </w:r>
      <w:r w:rsidR="009D7ACF" w:rsidRPr="00D84938">
        <w:t>0</w:t>
      </w:r>
      <w:r w:rsidR="00E433BA">
        <w:t>5</w:t>
      </w:r>
      <w:r w:rsidR="00D60105" w:rsidRPr="00D84938">
        <w:t>, p&lt;0.0</w:t>
      </w:r>
      <w:r w:rsidR="00F7437A">
        <w:t>5</w:t>
      </w:r>
      <w:r w:rsidR="00D60105" w:rsidRPr="00D84938">
        <w:t xml:space="preserve">). </w:t>
      </w:r>
      <w:r w:rsidR="003404C9">
        <w:t xml:space="preserve">In the following estimation presented in Model 3, the relationship between network diversity and market justice preferences holds the same even </w:t>
      </w:r>
      <w:r w:rsidR="0081272D">
        <w:t xml:space="preserve">when </w:t>
      </w:r>
      <w:r w:rsidR="00C257DE">
        <w:t>controlled</w:t>
      </w:r>
      <w:r w:rsidR="003404C9">
        <w:t xml:space="preserve"> </w:t>
      </w:r>
      <w:r w:rsidR="000F3899">
        <w:t>by</w:t>
      </w:r>
      <w:r w:rsidR="00C257DE">
        <w:t xml:space="preserve"> changes in occupational status</w:t>
      </w:r>
      <w:r w:rsidR="003071AA">
        <w:t>, network status, network size, household income</w:t>
      </w:r>
      <w:r w:rsidR="0081272D">
        <w:t>,</w:t>
      </w:r>
      <w:r w:rsidR="003071AA">
        <w:t xml:space="preserve"> and educational attainment. </w:t>
      </w:r>
      <w:r w:rsidR="00110F94">
        <w:t xml:space="preserve">Figure 1 depicts the average predictions on the relationship between network diversity and market justice preferences. For </w:t>
      </w:r>
      <w:r w:rsidR="00F43799">
        <w:t>instance</w:t>
      </w:r>
      <w:r w:rsidR="00110F94">
        <w:t>,</w:t>
      </w:r>
      <w:r w:rsidR="00F43799">
        <w:t xml:space="preserve"> for a value of network diversity of </w:t>
      </w:r>
      <w:r w:rsidR="00F43799" w:rsidRPr="00F43799">
        <w:t>-</w:t>
      </w:r>
      <w:r w:rsidR="003E454C">
        <w:t>4.04</w:t>
      </w:r>
      <w:r w:rsidR="00F43799">
        <w:t xml:space="preserve"> (- 1 SD) the average predicted market justice preferences are 0.1</w:t>
      </w:r>
      <w:r w:rsidR="006E703F">
        <w:t>7</w:t>
      </w:r>
      <w:r w:rsidR="00F43799">
        <w:t xml:space="preserve"> (</w:t>
      </w:r>
      <w:r w:rsidR="00F43799" w:rsidRPr="00F43799">
        <w:t>0.0</w:t>
      </w:r>
      <w:r w:rsidR="00F5712C">
        <w:t>2</w:t>
      </w:r>
      <w:r w:rsidR="00F43799">
        <w:t xml:space="preserve"> </w:t>
      </w:r>
      <w:r w:rsidR="001B6667">
        <w:t>–</w:t>
      </w:r>
      <w:r w:rsidR="00F43799">
        <w:t xml:space="preserve"> </w:t>
      </w:r>
      <w:r w:rsidR="00F43799" w:rsidRPr="00F43799">
        <w:t>0.</w:t>
      </w:r>
      <w:r w:rsidR="00930A6C">
        <w:t>32</w:t>
      </w:r>
      <w:r w:rsidR="00F43799">
        <w:t xml:space="preserve">). Also, when network diversity is at its mean value of 0, </w:t>
      </w:r>
      <w:r w:rsidR="00F43799" w:rsidRPr="00F43799">
        <w:t xml:space="preserve">the average predicted market justice preferences are </w:t>
      </w:r>
      <w:r w:rsidR="004A1367">
        <w:t>-0.01 (-0.06</w:t>
      </w:r>
      <w:r w:rsidR="006348F1">
        <w:t xml:space="preserve"> </w:t>
      </w:r>
      <w:r w:rsidR="00F705D0">
        <w:t>– 0.03</w:t>
      </w:r>
      <w:r w:rsidR="004A1367">
        <w:t>) and -0.0</w:t>
      </w:r>
      <w:r w:rsidR="00FB1539">
        <w:t>7</w:t>
      </w:r>
      <w:r w:rsidR="001B6667">
        <w:t xml:space="preserve"> </w:t>
      </w:r>
      <w:r w:rsidR="009416D3">
        <w:t>(</w:t>
      </w:r>
      <w:r w:rsidR="009416D3" w:rsidRPr="009416D3">
        <w:t>-0.1</w:t>
      </w:r>
      <w:r w:rsidR="00F40C32">
        <w:t>4</w:t>
      </w:r>
      <w:r w:rsidR="009416D3">
        <w:t>– 0.0</w:t>
      </w:r>
      <w:r w:rsidR="000E2052">
        <w:t>0</w:t>
      </w:r>
      <w:r w:rsidR="009416D3">
        <w:t xml:space="preserve">) </w:t>
      </w:r>
      <w:r w:rsidR="001B6667">
        <w:t xml:space="preserve">when diversity rises to </w:t>
      </w:r>
      <w:r w:rsidR="00C41987">
        <w:t>1</w:t>
      </w:r>
      <w:r w:rsidR="001B6667" w:rsidRPr="001B6667">
        <w:t>.</w:t>
      </w:r>
      <w:r w:rsidR="00C41987">
        <w:t>27</w:t>
      </w:r>
      <w:r w:rsidR="001B6667">
        <w:t xml:space="preserve"> (+ 1 SD). </w:t>
      </w:r>
      <w:r w:rsidR="003276C1">
        <w:t xml:space="preserve">This suggests that individual change from a </w:t>
      </w:r>
      <w:r w:rsidR="0099029B">
        <w:t>low-diversity</w:t>
      </w:r>
      <w:r w:rsidR="003276C1">
        <w:t xml:space="preserve"> network to a </w:t>
      </w:r>
      <w:r w:rsidR="009475A7">
        <w:t>highly diverse</w:t>
      </w:r>
      <w:r w:rsidR="003276C1">
        <w:t xml:space="preserve"> network </w:t>
      </w:r>
      <w:r w:rsidR="009475A7">
        <w:t>indicates</w:t>
      </w:r>
      <w:r w:rsidR="003276C1">
        <w:t xml:space="preserve"> an average decrease in market justice preferences of </w:t>
      </w:r>
      <w:r w:rsidR="003276C1" w:rsidRPr="003276C1">
        <w:t>0.1</w:t>
      </w:r>
      <w:r w:rsidR="003276C1">
        <w:t xml:space="preserve"> standard deviation</w:t>
      </w:r>
      <w:r w:rsidR="004240AC">
        <w:t>s</w:t>
      </w:r>
      <w:r w:rsidR="00C409C1">
        <w:t xml:space="preserve">. Overall, this </w:t>
      </w:r>
      <w:r w:rsidR="00C409C1" w:rsidRPr="00D84938">
        <w:t xml:space="preserve">implies that individuals who have increased the socioeconomic diversity of acquaintance networks also show more critical views of market justice </w:t>
      </w:r>
      <w:r w:rsidR="009475A7" w:rsidRPr="00D84938">
        <w:t>principles</w:t>
      </w:r>
      <w:r w:rsidR="009475A7">
        <w:t>, which</w:t>
      </w:r>
      <w:r w:rsidR="003B115C" w:rsidRPr="00D84938">
        <w:t xml:space="preserve"> is in line with the </w:t>
      </w:r>
      <w:r w:rsidR="003B115C" w:rsidRPr="00D84938">
        <w:rPr>
          <w:i/>
          <w:iCs/>
        </w:rPr>
        <w:t>market skepticism</w:t>
      </w:r>
      <w:r w:rsidR="003B115C" w:rsidRPr="00D84938">
        <w:t xml:space="preserve"> hypothesis (H1). </w:t>
      </w:r>
    </w:p>
    <w:p w14:paraId="24EAD799" w14:textId="21AA742F" w:rsidR="00C65E9F" w:rsidDel="00752077" w:rsidRDefault="00C65E9F" w:rsidP="00632BC8">
      <w:pPr>
        <w:rPr>
          <w:del w:id="32" w:author="Iturra, Julio" w:date="2025-04-24T16:39:00Z" w16du:dateUtc="2025-04-24T14:39:00Z"/>
        </w:rPr>
      </w:pPr>
    </w:p>
    <w:p w14:paraId="633652EB" w14:textId="7DCAA30F" w:rsidR="00C65E9F" w:rsidDel="00752077" w:rsidRDefault="00C65E9F" w:rsidP="00632BC8">
      <w:pPr>
        <w:rPr>
          <w:del w:id="33" w:author="Iturra, Julio" w:date="2025-04-24T16:39:00Z" w16du:dateUtc="2025-04-24T14:39:00Z"/>
        </w:rPr>
      </w:pPr>
    </w:p>
    <w:p w14:paraId="2C2532E8" w14:textId="77777777" w:rsidR="00C65E9F" w:rsidDel="00752077" w:rsidRDefault="00C65E9F" w:rsidP="00632BC8">
      <w:pPr>
        <w:rPr>
          <w:del w:id="34" w:author="Iturra, Julio" w:date="2025-04-24T16:39:00Z" w16du:dateUtc="2025-04-24T14:3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02"/>
        <w:gridCol w:w="932"/>
        <w:gridCol w:w="932"/>
        <w:gridCol w:w="932"/>
        <w:gridCol w:w="932"/>
        <w:gridCol w:w="932"/>
        <w:gridCol w:w="932"/>
      </w:tblGrid>
      <w:tr w:rsidR="003C1A2D" w:rsidRPr="00D84938" w:rsidDel="00BD6A5D" w14:paraId="71D9E3FB" w14:textId="6FDDAA27" w:rsidTr="00352667">
        <w:trPr>
          <w:tblHeader/>
          <w:del w:id="35" w:author="Iturra, Julio" w:date="2025-04-24T17:07:00Z"/>
        </w:trPr>
        <w:tc>
          <w:tcPr>
            <w:tcW w:w="0" w:type="auto"/>
            <w:gridSpan w:val="7"/>
            <w:tcMar>
              <w:top w:w="15" w:type="dxa"/>
              <w:left w:w="75" w:type="dxa"/>
              <w:bottom w:w="15" w:type="dxa"/>
              <w:right w:w="75" w:type="dxa"/>
            </w:tcMar>
            <w:vAlign w:val="center"/>
            <w:hideMark/>
          </w:tcPr>
          <w:p w14:paraId="04BD6BB6" w14:textId="6373E323" w:rsidR="003C1A2D" w:rsidRPr="00D84938" w:rsidDel="00BD6A5D" w:rsidRDefault="003C1A2D" w:rsidP="00632BC8">
            <w:pPr>
              <w:spacing w:before="0" w:after="0"/>
              <w:rPr>
                <w:del w:id="36" w:author="Iturra, Julio" w:date="2025-04-24T17:07:00Z" w16du:dateUtc="2025-04-24T15:07:00Z"/>
                <w:rFonts w:cs="Times New Roman"/>
                <w:sz w:val="20"/>
                <w:szCs w:val="20"/>
              </w:rPr>
            </w:pPr>
            <w:del w:id="37" w:author="Iturra, Julio" w:date="2025-04-24T17:07:00Z" w16du:dateUtc="2025-04-24T15:07:00Z">
              <w:r w:rsidRPr="00604D23" w:rsidDel="00BD6A5D">
                <w:rPr>
                  <w:rFonts w:cs="Times New Roman"/>
                  <w:sz w:val="20"/>
                  <w:szCs w:val="20"/>
                  <w:highlight w:val="yellow"/>
                </w:rPr>
                <w:delText>Table X:</w:delText>
              </w:r>
              <w:r w:rsidRPr="00D84938" w:rsidDel="00BD6A5D">
                <w:rPr>
                  <w:rFonts w:cs="Times New Roman"/>
                  <w:sz w:val="20"/>
                  <w:szCs w:val="20"/>
                </w:rPr>
                <w:delText xml:space="preserve"> Fixed effects regression for market justice preferences and network diversity</w:delText>
              </w:r>
            </w:del>
          </w:p>
        </w:tc>
      </w:tr>
      <w:tr w:rsidR="003C1A2D" w:rsidRPr="00D84938" w:rsidDel="00BD6A5D" w14:paraId="78F62D98" w14:textId="1D59F8F4" w:rsidTr="00352667">
        <w:trPr>
          <w:tblHeader/>
          <w:del w:id="38" w:author="Iturra, Julio" w:date="2025-04-24T17:07:00Z"/>
        </w:trPr>
        <w:tc>
          <w:tcPr>
            <w:tcW w:w="0" w:type="auto"/>
            <w:tcMar>
              <w:top w:w="15" w:type="dxa"/>
              <w:left w:w="75" w:type="dxa"/>
              <w:bottom w:w="15" w:type="dxa"/>
              <w:right w:w="75" w:type="dxa"/>
            </w:tcMar>
            <w:vAlign w:val="center"/>
            <w:hideMark/>
          </w:tcPr>
          <w:p w14:paraId="4F0BFD3C" w14:textId="0A5CF0A1" w:rsidR="003C1A2D" w:rsidRPr="00D84938" w:rsidDel="00BD6A5D" w:rsidRDefault="003C1A2D" w:rsidP="00632BC8">
            <w:pPr>
              <w:spacing w:before="0" w:after="0"/>
              <w:rPr>
                <w:del w:id="39" w:author="Iturra, Julio" w:date="2025-04-24T17:07:00Z" w16du:dateUtc="2025-04-24T15:07:00Z"/>
                <w:rFonts w:cs="Times New Roman"/>
                <w:b/>
                <w:bCs/>
                <w:sz w:val="20"/>
                <w:szCs w:val="20"/>
              </w:rPr>
            </w:pPr>
            <w:del w:id="40" w:author="Iturra, Julio" w:date="2025-04-24T17:07:00Z" w16du:dateUtc="2025-04-24T15:07:00Z">
              <w:r w:rsidRPr="00D84938" w:rsidDel="00BD6A5D">
                <w:rPr>
                  <w:rFonts w:cs="Times New Roman"/>
                  <w:b/>
                  <w:bCs/>
                  <w:sz w:val="20"/>
                  <w:szCs w:val="20"/>
                </w:rPr>
                <w:delText> </w:delText>
              </w:r>
            </w:del>
          </w:p>
        </w:tc>
        <w:tc>
          <w:tcPr>
            <w:tcW w:w="0" w:type="auto"/>
            <w:tcMar>
              <w:top w:w="15" w:type="dxa"/>
              <w:left w:w="75" w:type="dxa"/>
              <w:bottom w:w="15" w:type="dxa"/>
              <w:right w:w="75" w:type="dxa"/>
            </w:tcMar>
            <w:vAlign w:val="center"/>
            <w:hideMark/>
          </w:tcPr>
          <w:p w14:paraId="19FEB3C0" w14:textId="4109B583" w:rsidR="003C1A2D" w:rsidRPr="00D84938" w:rsidDel="00BD6A5D" w:rsidRDefault="003C1A2D" w:rsidP="00632BC8">
            <w:pPr>
              <w:spacing w:before="0" w:after="0"/>
              <w:rPr>
                <w:del w:id="41" w:author="Iturra, Julio" w:date="2025-04-24T17:07:00Z" w16du:dateUtc="2025-04-24T15:07:00Z"/>
                <w:rFonts w:cs="Times New Roman"/>
                <w:b/>
                <w:bCs/>
                <w:sz w:val="20"/>
                <w:szCs w:val="20"/>
              </w:rPr>
            </w:pPr>
            <w:del w:id="42" w:author="Iturra, Julio" w:date="2025-04-24T17:07:00Z" w16du:dateUtc="2025-04-24T15:07:00Z">
              <w:r w:rsidRPr="00D84938" w:rsidDel="00BD6A5D">
                <w:rPr>
                  <w:rFonts w:cs="Times New Roman"/>
                  <w:b/>
                  <w:bCs/>
                  <w:sz w:val="20"/>
                  <w:szCs w:val="20"/>
                </w:rPr>
                <w:delText>Model 1</w:delText>
              </w:r>
            </w:del>
          </w:p>
        </w:tc>
        <w:tc>
          <w:tcPr>
            <w:tcW w:w="0" w:type="auto"/>
            <w:tcMar>
              <w:top w:w="15" w:type="dxa"/>
              <w:left w:w="75" w:type="dxa"/>
              <w:bottom w:w="15" w:type="dxa"/>
              <w:right w:w="75" w:type="dxa"/>
            </w:tcMar>
            <w:vAlign w:val="center"/>
            <w:hideMark/>
          </w:tcPr>
          <w:p w14:paraId="5B429521" w14:textId="0E46BB51" w:rsidR="003C1A2D" w:rsidRPr="00D84938" w:rsidDel="00BD6A5D" w:rsidRDefault="003C1A2D" w:rsidP="00632BC8">
            <w:pPr>
              <w:spacing w:before="0" w:after="0"/>
              <w:rPr>
                <w:del w:id="43" w:author="Iturra, Julio" w:date="2025-04-24T17:07:00Z" w16du:dateUtc="2025-04-24T15:07:00Z"/>
                <w:rFonts w:cs="Times New Roman"/>
                <w:b/>
                <w:bCs/>
                <w:sz w:val="20"/>
                <w:szCs w:val="20"/>
              </w:rPr>
            </w:pPr>
            <w:del w:id="44" w:author="Iturra, Julio" w:date="2025-04-24T17:07:00Z" w16du:dateUtc="2025-04-24T15:07:00Z">
              <w:r w:rsidRPr="00D84938" w:rsidDel="00BD6A5D">
                <w:rPr>
                  <w:rFonts w:cs="Times New Roman"/>
                  <w:b/>
                  <w:bCs/>
                  <w:sz w:val="20"/>
                  <w:szCs w:val="20"/>
                </w:rPr>
                <w:delText>Model 2</w:delText>
              </w:r>
            </w:del>
          </w:p>
        </w:tc>
        <w:tc>
          <w:tcPr>
            <w:tcW w:w="0" w:type="auto"/>
            <w:tcMar>
              <w:top w:w="15" w:type="dxa"/>
              <w:left w:w="75" w:type="dxa"/>
              <w:bottom w:w="15" w:type="dxa"/>
              <w:right w:w="75" w:type="dxa"/>
            </w:tcMar>
            <w:vAlign w:val="center"/>
            <w:hideMark/>
          </w:tcPr>
          <w:p w14:paraId="245FFEAA" w14:textId="17C7471E" w:rsidR="003C1A2D" w:rsidRPr="00D84938" w:rsidDel="00BD6A5D" w:rsidRDefault="003C1A2D" w:rsidP="00632BC8">
            <w:pPr>
              <w:spacing w:before="0" w:after="0"/>
              <w:rPr>
                <w:del w:id="45" w:author="Iturra, Julio" w:date="2025-04-24T17:07:00Z" w16du:dateUtc="2025-04-24T15:07:00Z"/>
                <w:rFonts w:cs="Times New Roman"/>
                <w:b/>
                <w:bCs/>
                <w:sz w:val="20"/>
                <w:szCs w:val="20"/>
              </w:rPr>
            </w:pPr>
            <w:del w:id="46" w:author="Iturra, Julio" w:date="2025-04-24T17:07:00Z" w16du:dateUtc="2025-04-24T15:07:00Z">
              <w:r w:rsidRPr="00D84938" w:rsidDel="00BD6A5D">
                <w:rPr>
                  <w:rFonts w:cs="Times New Roman"/>
                  <w:b/>
                  <w:bCs/>
                  <w:sz w:val="20"/>
                  <w:szCs w:val="20"/>
                </w:rPr>
                <w:delText>Model 3</w:delText>
              </w:r>
            </w:del>
          </w:p>
        </w:tc>
        <w:tc>
          <w:tcPr>
            <w:tcW w:w="0" w:type="auto"/>
            <w:tcMar>
              <w:top w:w="15" w:type="dxa"/>
              <w:left w:w="75" w:type="dxa"/>
              <w:bottom w:w="15" w:type="dxa"/>
              <w:right w:w="75" w:type="dxa"/>
            </w:tcMar>
            <w:vAlign w:val="center"/>
            <w:hideMark/>
          </w:tcPr>
          <w:p w14:paraId="11B973E9" w14:textId="40A8490F" w:rsidR="003C1A2D" w:rsidRPr="00D84938" w:rsidDel="00BD6A5D" w:rsidRDefault="003C1A2D" w:rsidP="00632BC8">
            <w:pPr>
              <w:spacing w:before="0" w:after="0"/>
              <w:rPr>
                <w:del w:id="47" w:author="Iturra, Julio" w:date="2025-04-24T17:07:00Z" w16du:dateUtc="2025-04-24T15:07:00Z"/>
                <w:rFonts w:cs="Times New Roman"/>
                <w:b/>
                <w:bCs/>
                <w:sz w:val="20"/>
                <w:szCs w:val="20"/>
              </w:rPr>
            </w:pPr>
            <w:del w:id="48" w:author="Iturra, Julio" w:date="2025-04-24T17:07:00Z" w16du:dateUtc="2025-04-24T15:07:00Z">
              <w:r w:rsidRPr="00D84938" w:rsidDel="00BD6A5D">
                <w:rPr>
                  <w:rFonts w:cs="Times New Roman"/>
                  <w:b/>
                  <w:bCs/>
                  <w:sz w:val="20"/>
                  <w:szCs w:val="20"/>
                </w:rPr>
                <w:delText>Model 4</w:delText>
              </w:r>
            </w:del>
          </w:p>
        </w:tc>
        <w:tc>
          <w:tcPr>
            <w:tcW w:w="0" w:type="auto"/>
            <w:tcMar>
              <w:top w:w="15" w:type="dxa"/>
              <w:left w:w="75" w:type="dxa"/>
              <w:bottom w:w="15" w:type="dxa"/>
              <w:right w:w="75" w:type="dxa"/>
            </w:tcMar>
            <w:vAlign w:val="center"/>
            <w:hideMark/>
          </w:tcPr>
          <w:p w14:paraId="12A0754F" w14:textId="23B84C6E" w:rsidR="003C1A2D" w:rsidRPr="00D84938" w:rsidDel="00BD6A5D" w:rsidRDefault="003C1A2D" w:rsidP="00632BC8">
            <w:pPr>
              <w:spacing w:before="0" w:after="0"/>
              <w:rPr>
                <w:del w:id="49" w:author="Iturra, Julio" w:date="2025-04-24T17:07:00Z" w16du:dateUtc="2025-04-24T15:07:00Z"/>
                <w:rFonts w:cs="Times New Roman"/>
                <w:b/>
                <w:bCs/>
                <w:sz w:val="20"/>
                <w:szCs w:val="20"/>
              </w:rPr>
            </w:pPr>
            <w:del w:id="50" w:author="Iturra, Julio" w:date="2025-04-24T17:07:00Z" w16du:dateUtc="2025-04-24T15:07:00Z">
              <w:r w:rsidRPr="00D84938" w:rsidDel="00BD6A5D">
                <w:rPr>
                  <w:rFonts w:cs="Times New Roman"/>
                  <w:b/>
                  <w:bCs/>
                  <w:sz w:val="20"/>
                  <w:szCs w:val="20"/>
                </w:rPr>
                <w:delText>Model 5</w:delText>
              </w:r>
            </w:del>
          </w:p>
        </w:tc>
        <w:tc>
          <w:tcPr>
            <w:tcW w:w="0" w:type="auto"/>
            <w:tcMar>
              <w:top w:w="15" w:type="dxa"/>
              <w:left w:w="75" w:type="dxa"/>
              <w:bottom w:w="15" w:type="dxa"/>
              <w:right w:w="75" w:type="dxa"/>
            </w:tcMar>
            <w:vAlign w:val="center"/>
            <w:hideMark/>
          </w:tcPr>
          <w:p w14:paraId="30C10C00" w14:textId="1E1EC435" w:rsidR="003C1A2D" w:rsidRPr="00D84938" w:rsidDel="00BD6A5D" w:rsidRDefault="003C1A2D" w:rsidP="00632BC8">
            <w:pPr>
              <w:spacing w:before="0" w:after="0"/>
              <w:rPr>
                <w:del w:id="51" w:author="Iturra, Julio" w:date="2025-04-24T17:07:00Z" w16du:dateUtc="2025-04-24T15:07:00Z"/>
                <w:rFonts w:cs="Times New Roman"/>
                <w:b/>
                <w:bCs/>
                <w:sz w:val="20"/>
                <w:szCs w:val="20"/>
              </w:rPr>
            </w:pPr>
            <w:del w:id="52" w:author="Iturra, Julio" w:date="2025-04-24T17:07:00Z" w16du:dateUtc="2025-04-24T15:07:00Z">
              <w:r w:rsidRPr="00D84938" w:rsidDel="00BD6A5D">
                <w:rPr>
                  <w:rFonts w:cs="Times New Roman"/>
                  <w:b/>
                  <w:bCs/>
                  <w:sz w:val="20"/>
                  <w:szCs w:val="20"/>
                </w:rPr>
                <w:delText>Model 6</w:delText>
              </w:r>
            </w:del>
          </w:p>
        </w:tc>
      </w:tr>
      <w:tr w:rsidR="003C1A2D" w:rsidRPr="00D84938" w:rsidDel="00BD6A5D" w14:paraId="07244B08" w14:textId="39E56436" w:rsidTr="00352667">
        <w:trPr>
          <w:del w:id="53" w:author="Iturra, Julio" w:date="2025-04-24T17:07:00Z"/>
        </w:trPr>
        <w:tc>
          <w:tcPr>
            <w:tcW w:w="0" w:type="auto"/>
            <w:tcMar>
              <w:top w:w="15" w:type="dxa"/>
              <w:left w:w="75" w:type="dxa"/>
              <w:bottom w:w="15" w:type="dxa"/>
              <w:right w:w="75" w:type="dxa"/>
            </w:tcMar>
            <w:vAlign w:val="center"/>
            <w:hideMark/>
          </w:tcPr>
          <w:p w14:paraId="17401902" w14:textId="4B2CA3AF" w:rsidR="003C1A2D" w:rsidRPr="00D84938" w:rsidDel="00BD6A5D" w:rsidRDefault="003C1A2D" w:rsidP="00632BC8">
            <w:pPr>
              <w:spacing w:before="0" w:after="0"/>
              <w:rPr>
                <w:del w:id="54" w:author="Iturra, Julio" w:date="2025-04-24T17:07:00Z" w16du:dateUtc="2025-04-24T15:07:00Z"/>
                <w:rFonts w:cs="Times New Roman"/>
                <w:sz w:val="20"/>
                <w:szCs w:val="20"/>
              </w:rPr>
            </w:pPr>
            <w:del w:id="55" w:author="Iturra, Julio" w:date="2025-04-24T17:07:00Z" w16du:dateUtc="2025-04-24T15:07:00Z">
              <w:r w:rsidRPr="00D84938" w:rsidDel="00BD6A5D">
                <w:rPr>
                  <w:rFonts w:cs="Times New Roman"/>
                  <w:sz w:val="20"/>
                  <w:szCs w:val="20"/>
                </w:rPr>
                <w:delText>ISEI (ref.= from Low)</w:delText>
              </w:r>
            </w:del>
          </w:p>
        </w:tc>
        <w:tc>
          <w:tcPr>
            <w:tcW w:w="0" w:type="auto"/>
            <w:tcMar>
              <w:top w:w="15" w:type="dxa"/>
              <w:left w:w="75" w:type="dxa"/>
              <w:bottom w:w="15" w:type="dxa"/>
              <w:right w:w="75" w:type="dxa"/>
            </w:tcMar>
            <w:vAlign w:val="center"/>
            <w:hideMark/>
          </w:tcPr>
          <w:p w14:paraId="110C0DB6" w14:textId="5BEB3D08" w:rsidR="003C1A2D" w:rsidRPr="00D84938" w:rsidDel="00BD6A5D" w:rsidRDefault="003C1A2D" w:rsidP="00632BC8">
            <w:pPr>
              <w:spacing w:before="0" w:after="0"/>
              <w:rPr>
                <w:del w:id="56" w:author="Iturra, Julio" w:date="2025-04-24T17:07:00Z" w16du:dateUtc="2025-04-24T15:07:00Z"/>
                <w:rFonts w:cs="Times New Roman"/>
                <w:sz w:val="20"/>
                <w:szCs w:val="20"/>
              </w:rPr>
            </w:pPr>
            <w:del w:id="5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676CA7F" w14:textId="63B2E4EC" w:rsidR="003C1A2D" w:rsidRPr="00D84938" w:rsidDel="00BD6A5D" w:rsidRDefault="003C1A2D" w:rsidP="00632BC8">
            <w:pPr>
              <w:spacing w:before="0" w:after="0"/>
              <w:rPr>
                <w:del w:id="58" w:author="Iturra, Julio" w:date="2025-04-24T17:07:00Z" w16du:dateUtc="2025-04-24T15:07:00Z"/>
                <w:rFonts w:cs="Times New Roman"/>
                <w:sz w:val="20"/>
                <w:szCs w:val="20"/>
              </w:rPr>
            </w:pPr>
            <w:del w:id="5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64339A2" w14:textId="1C76D719" w:rsidR="003C1A2D" w:rsidRPr="00D84938" w:rsidDel="00BD6A5D" w:rsidRDefault="003C1A2D" w:rsidP="00632BC8">
            <w:pPr>
              <w:spacing w:before="0" w:after="0"/>
              <w:rPr>
                <w:del w:id="60" w:author="Iturra, Julio" w:date="2025-04-24T17:07:00Z" w16du:dateUtc="2025-04-24T15:07:00Z"/>
                <w:rFonts w:cs="Times New Roman"/>
                <w:sz w:val="20"/>
                <w:szCs w:val="20"/>
              </w:rPr>
            </w:pPr>
            <w:del w:id="6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C06F157" w14:textId="637E312D" w:rsidR="003C1A2D" w:rsidRPr="00D84938" w:rsidDel="00BD6A5D" w:rsidRDefault="003C1A2D" w:rsidP="00632BC8">
            <w:pPr>
              <w:spacing w:before="0" w:after="0"/>
              <w:rPr>
                <w:del w:id="62" w:author="Iturra, Julio" w:date="2025-04-24T17:07:00Z" w16du:dateUtc="2025-04-24T15:07:00Z"/>
                <w:rFonts w:cs="Times New Roman"/>
                <w:sz w:val="20"/>
                <w:szCs w:val="20"/>
              </w:rPr>
            </w:pPr>
            <w:del w:id="6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1656940" w14:textId="324E453D" w:rsidR="003C1A2D" w:rsidRPr="00D84938" w:rsidDel="00BD6A5D" w:rsidRDefault="003C1A2D" w:rsidP="00632BC8">
            <w:pPr>
              <w:spacing w:before="0" w:after="0"/>
              <w:rPr>
                <w:del w:id="64" w:author="Iturra, Julio" w:date="2025-04-24T17:07:00Z" w16du:dateUtc="2025-04-24T15:07:00Z"/>
                <w:rFonts w:cs="Times New Roman"/>
                <w:sz w:val="20"/>
                <w:szCs w:val="20"/>
              </w:rPr>
            </w:pPr>
            <w:del w:id="6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A83A380" w14:textId="770C9CB9" w:rsidR="003C1A2D" w:rsidRPr="00D84938" w:rsidDel="00BD6A5D" w:rsidRDefault="003C1A2D" w:rsidP="00632BC8">
            <w:pPr>
              <w:spacing w:before="0" w:after="0"/>
              <w:rPr>
                <w:del w:id="66" w:author="Iturra, Julio" w:date="2025-04-24T17:07:00Z" w16du:dateUtc="2025-04-24T15:07:00Z"/>
                <w:rFonts w:cs="Times New Roman"/>
                <w:sz w:val="20"/>
                <w:szCs w:val="20"/>
              </w:rPr>
            </w:pPr>
            <w:del w:id="67" w:author="Iturra, Julio" w:date="2025-04-24T17:07:00Z" w16du:dateUtc="2025-04-24T15:07:00Z">
              <w:r w:rsidRPr="00D84938" w:rsidDel="00BD6A5D">
                <w:rPr>
                  <w:rFonts w:cs="Times New Roman"/>
                  <w:sz w:val="20"/>
                  <w:szCs w:val="20"/>
                </w:rPr>
                <w:delText> </w:delText>
              </w:r>
            </w:del>
          </w:p>
        </w:tc>
      </w:tr>
      <w:tr w:rsidR="003C1A2D" w:rsidRPr="00D84938" w:rsidDel="00BD6A5D" w14:paraId="68230A99" w14:textId="44E61C46" w:rsidTr="00352667">
        <w:trPr>
          <w:del w:id="68" w:author="Iturra, Julio" w:date="2025-04-24T17:07:00Z"/>
        </w:trPr>
        <w:tc>
          <w:tcPr>
            <w:tcW w:w="0" w:type="auto"/>
            <w:tcMar>
              <w:top w:w="15" w:type="dxa"/>
              <w:left w:w="75" w:type="dxa"/>
              <w:bottom w:w="15" w:type="dxa"/>
              <w:right w:w="75" w:type="dxa"/>
            </w:tcMar>
            <w:vAlign w:val="center"/>
            <w:hideMark/>
          </w:tcPr>
          <w:p w14:paraId="165F2A1B" w14:textId="78C2F2EF" w:rsidR="003C1A2D" w:rsidRPr="00D84938" w:rsidDel="00BD6A5D" w:rsidRDefault="003C1A2D" w:rsidP="00632BC8">
            <w:pPr>
              <w:spacing w:before="0" w:after="0"/>
              <w:rPr>
                <w:del w:id="69" w:author="Iturra, Julio" w:date="2025-04-24T17:07:00Z" w16du:dateUtc="2025-04-24T15:07:00Z"/>
                <w:rFonts w:cs="Times New Roman"/>
                <w:sz w:val="20"/>
                <w:szCs w:val="20"/>
              </w:rPr>
            </w:pPr>
            <w:del w:id="7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BDF0A20" w14:textId="034832CC" w:rsidR="003C1A2D" w:rsidRPr="00D84938" w:rsidDel="00BD6A5D" w:rsidRDefault="003C1A2D" w:rsidP="00632BC8">
            <w:pPr>
              <w:spacing w:before="0" w:after="0"/>
              <w:rPr>
                <w:del w:id="71" w:author="Iturra, Julio" w:date="2025-04-24T17:07:00Z" w16du:dateUtc="2025-04-24T15:07:00Z"/>
                <w:rFonts w:cs="Times New Roman"/>
                <w:sz w:val="20"/>
                <w:szCs w:val="20"/>
              </w:rPr>
            </w:pPr>
            <w:del w:id="7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6944FEF" w14:textId="168CE9D5" w:rsidR="003C1A2D" w:rsidRPr="00D84938" w:rsidDel="00BD6A5D" w:rsidRDefault="003C1A2D" w:rsidP="00632BC8">
            <w:pPr>
              <w:spacing w:before="0" w:after="0"/>
              <w:rPr>
                <w:del w:id="73" w:author="Iturra, Julio" w:date="2025-04-24T17:07:00Z" w16du:dateUtc="2025-04-24T15:07:00Z"/>
                <w:rFonts w:cs="Times New Roman"/>
                <w:sz w:val="20"/>
                <w:szCs w:val="20"/>
              </w:rPr>
            </w:pPr>
            <w:del w:id="7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2CB434A" w14:textId="2CB5674F" w:rsidR="003C1A2D" w:rsidRPr="00D84938" w:rsidDel="00BD6A5D" w:rsidRDefault="003C1A2D" w:rsidP="00632BC8">
            <w:pPr>
              <w:spacing w:before="0" w:after="0"/>
              <w:rPr>
                <w:del w:id="75" w:author="Iturra, Julio" w:date="2025-04-24T17:07:00Z" w16du:dateUtc="2025-04-24T15:07:00Z"/>
                <w:rFonts w:cs="Times New Roman"/>
                <w:sz w:val="20"/>
                <w:szCs w:val="20"/>
              </w:rPr>
            </w:pPr>
            <w:del w:id="7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AE141F3" w14:textId="7DF46BD4" w:rsidR="003C1A2D" w:rsidRPr="00D84938" w:rsidDel="00BD6A5D" w:rsidRDefault="003C1A2D" w:rsidP="00632BC8">
            <w:pPr>
              <w:spacing w:before="0" w:after="0"/>
              <w:rPr>
                <w:del w:id="77" w:author="Iturra, Julio" w:date="2025-04-24T17:07:00Z" w16du:dateUtc="2025-04-24T15:07:00Z"/>
                <w:rFonts w:cs="Times New Roman"/>
                <w:sz w:val="20"/>
                <w:szCs w:val="20"/>
              </w:rPr>
            </w:pPr>
            <w:del w:id="7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EABFFD7" w14:textId="49B7C9F5" w:rsidR="003C1A2D" w:rsidRPr="00D84938" w:rsidDel="00BD6A5D" w:rsidRDefault="003C1A2D" w:rsidP="00632BC8">
            <w:pPr>
              <w:spacing w:before="0" w:after="0"/>
              <w:rPr>
                <w:del w:id="79" w:author="Iturra, Julio" w:date="2025-04-24T17:07:00Z" w16du:dateUtc="2025-04-24T15:07:00Z"/>
                <w:rFonts w:cs="Times New Roman"/>
                <w:sz w:val="20"/>
                <w:szCs w:val="20"/>
              </w:rPr>
            </w:pPr>
            <w:del w:id="8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782988B" w14:textId="623FCE9C" w:rsidR="003C1A2D" w:rsidRPr="00D84938" w:rsidDel="00BD6A5D" w:rsidRDefault="003C1A2D" w:rsidP="00632BC8">
            <w:pPr>
              <w:spacing w:before="0" w:after="0"/>
              <w:rPr>
                <w:del w:id="81" w:author="Iturra, Julio" w:date="2025-04-24T17:07:00Z" w16du:dateUtc="2025-04-24T15:07:00Z"/>
                <w:rFonts w:cs="Times New Roman"/>
                <w:sz w:val="20"/>
                <w:szCs w:val="20"/>
              </w:rPr>
            </w:pPr>
            <w:del w:id="82" w:author="Iturra, Julio" w:date="2025-04-24T17:07:00Z" w16du:dateUtc="2025-04-24T15:07:00Z">
              <w:r w:rsidRPr="00D84938" w:rsidDel="00BD6A5D">
                <w:rPr>
                  <w:rFonts w:cs="Times New Roman"/>
                  <w:sz w:val="20"/>
                  <w:szCs w:val="20"/>
                </w:rPr>
                <w:delText> </w:delText>
              </w:r>
            </w:del>
          </w:p>
        </w:tc>
      </w:tr>
      <w:tr w:rsidR="003C1A2D" w:rsidRPr="00D84938" w:rsidDel="00BD6A5D" w14:paraId="36EE5395" w14:textId="4F2F4F55" w:rsidTr="00352667">
        <w:trPr>
          <w:del w:id="83" w:author="Iturra, Julio" w:date="2025-04-24T17:07:00Z"/>
        </w:trPr>
        <w:tc>
          <w:tcPr>
            <w:tcW w:w="0" w:type="auto"/>
            <w:tcMar>
              <w:top w:w="15" w:type="dxa"/>
              <w:left w:w="75" w:type="dxa"/>
              <w:bottom w:w="15" w:type="dxa"/>
              <w:right w:w="75" w:type="dxa"/>
            </w:tcMar>
            <w:vAlign w:val="center"/>
            <w:hideMark/>
          </w:tcPr>
          <w:p w14:paraId="235A8466" w14:textId="4A942B90" w:rsidR="003C1A2D" w:rsidRPr="00D84938" w:rsidDel="00BD6A5D" w:rsidRDefault="003C1A2D" w:rsidP="00632BC8">
            <w:pPr>
              <w:spacing w:before="0" w:after="0"/>
              <w:rPr>
                <w:del w:id="84" w:author="Iturra, Julio" w:date="2025-04-24T17:07:00Z" w16du:dateUtc="2025-04-24T15:07:00Z"/>
                <w:rFonts w:cs="Times New Roman"/>
                <w:sz w:val="20"/>
                <w:szCs w:val="20"/>
              </w:rPr>
            </w:pPr>
            <w:del w:id="85" w:author="Iturra, Julio" w:date="2025-04-24T17:07:00Z" w16du:dateUtc="2025-04-24T15:07:00Z">
              <w:r w:rsidRPr="00D84938" w:rsidDel="00BD6A5D">
                <w:rPr>
                  <w:rFonts w:cs="Times New Roman"/>
                  <w:sz w:val="20"/>
                  <w:szCs w:val="20"/>
                </w:rPr>
                <w:delText>     to Middle</w:delText>
              </w:r>
            </w:del>
          </w:p>
        </w:tc>
        <w:tc>
          <w:tcPr>
            <w:tcW w:w="0" w:type="auto"/>
            <w:tcMar>
              <w:top w:w="15" w:type="dxa"/>
              <w:left w:w="75" w:type="dxa"/>
              <w:bottom w:w="15" w:type="dxa"/>
              <w:right w:w="75" w:type="dxa"/>
            </w:tcMar>
            <w:vAlign w:val="center"/>
            <w:hideMark/>
          </w:tcPr>
          <w:p w14:paraId="6295F759" w14:textId="7D3A7A97" w:rsidR="003C1A2D" w:rsidRPr="00D84938" w:rsidDel="00BD6A5D" w:rsidRDefault="003C1A2D" w:rsidP="00632BC8">
            <w:pPr>
              <w:spacing w:before="0" w:after="0"/>
              <w:rPr>
                <w:del w:id="86" w:author="Iturra, Julio" w:date="2025-04-24T17:07:00Z" w16du:dateUtc="2025-04-24T15:07:00Z"/>
                <w:rFonts w:cs="Times New Roman"/>
                <w:sz w:val="20"/>
                <w:szCs w:val="20"/>
              </w:rPr>
            </w:pPr>
            <w:del w:id="87" w:author="Iturra, Julio" w:date="2025-04-24T17:07:00Z" w16du:dateUtc="2025-04-24T15:07:00Z">
              <w:r w:rsidRPr="00D84938" w:rsidDel="00BD6A5D">
                <w:rPr>
                  <w:rFonts w:cs="Times New Roman"/>
                  <w:sz w:val="20"/>
                  <w:szCs w:val="20"/>
                </w:rPr>
                <w:delText>0.23</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2E3EF750" w14:textId="4505023B" w:rsidR="003C1A2D" w:rsidRPr="00D84938" w:rsidDel="00BD6A5D" w:rsidRDefault="003C1A2D" w:rsidP="00632BC8">
            <w:pPr>
              <w:spacing w:before="0" w:after="0"/>
              <w:rPr>
                <w:del w:id="88" w:author="Iturra, Julio" w:date="2025-04-24T17:07:00Z" w16du:dateUtc="2025-04-24T15:07:00Z"/>
                <w:rFonts w:cs="Times New Roman"/>
                <w:sz w:val="20"/>
                <w:szCs w:val="20"/>
              </w:rPr>
            </w:pPr>
            <w:del w:id="8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0A273B5" w14:textId="048AA004" w:rsidR="003C1A2D" w:rsidRPr="00D84938" w:rsidDel="00BD6A5D" w:rsidRDefault="003C1A2D" w:rsidP="00632BC8">
            <w:pPr>
              <w:spacing w:before="0" w:after="0"/>
              <w:rPr>
                <w:del w:id="90" w:author="Iturra, Julio" w:date="2025-04-24T17:07:00Z" w16du:dateUtc="2025-04-24T15:07:00Z"/>
                <w:rFonts w:cs="Times New Roman"/>
                <w:sz w:val="20"/>
                <w:szCs w:val="20"/>
              </w:rPr>
            </w:pPr>
            <w:del w:id="91" w:author="Iturra, Julio" w:date="2025-04-24T17:07:00Z" w16du:dateUtc="2025-04-24T15:07:00Z">
              <w:r w:rsidRPr="00D84938" w:rsidDel="00BD6A5D">
                <w:rPr>
                  <w:rFonts w:cs="Times New Roman"/>
                  <w:sz w:val="20"/>
                  <w:szCs w:val="20"/>
                </w:rPr>
                <w:delText>0.24</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333DB0B6" w14:textId="69858C11" w:rsidR="003C1A2D" w:rsidRPr="00D84938" w:rsidDel="00BD6A5D" w:rsidRDefault="003C1A2D" w:rsidP="00632BC8">
            <w:pPr>
              <w:spacing w:before="0" w:after="0"/>
              <w:rPr>
                <w:del w:id="92" w:author="Iturra, Julio" w:date="2025-04-24T17:07:00Z" w16du:dateUtc="2025-04-24T15:07:00Z"/>
                <w:rFonts w:cs="Times New Roman"/>
                <w:sz w:val="20"/>
                <w:szCs w:val="20"/>
              </w:rPr>
            </w:pPr>
            <w:del w:id="93" w:author="Iturra, Julio" w:date="2025-04-24T17:07:00Z" w16du:dateUtc="2025-04-24T15:07:00Z">
              <w:r w:rsidRPr="00D84938" w:rsidDel="00BD6A5D">
                <w:rPr>
                  <w:rFonts w:cs="Times New Roman"/>
                  <w:sz w:val="20"/>
                  <w:szCs w:val="20"/>
                </w:rPr>
                <w:delText>0.23</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60B0F44E" w14:textId="3F45CC9F" w:rsidR="003C1A2D" w:rsidRPr="00D84938" w:rsidDel="00BD6A5D" w:rsidRDefault="003C1A2D" w:rsidP="00632BC8">
            <w:pPr>
              <w:spacing w:before="0" w:after="0"/>
              <w:rPr>
                <w:del w:id="94" w:author="Iturra, Julio" w:date="2025-04-24T17:07:00Z" w16du:dateUtc="2025-04-24T15:07:00Z"/>
                <w:rFonts w:cs="Times New Roman"/>
                <w:sz w:val="20"/>
                <w:szCs w:val="20"/>
              </w:rPr>
            </w:pPr>
            <w:del w:id="95" w:author="Iturra, Julio" w:date="2025-04-24T17:07:00Z" w16du:dateUtc="2025-04-24T15:07:00Z">
              <w:r w:rsidRPr="00D84938" w:rsidDel="00BD6A5D">
                <w:rPr>
                  <w:rFonts w:cs="Times New Roman"/>
                  <w:sz w:val="20"/>
                  <w:szCs w:val="20"/>
                </w:rPr>
                <w:delText>0.24</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7F994B65" w14:textId="58A864C9" w:rsidR="003C1A2D" w:rsidRPr="00D84938" w:rsidDel="00BD6A5D" w:rsidRDefault="003C1A2D" w:rsidP="00632BC8">
            <w:pPr>
              <w:spacing w:before="0" w:after="0"/>
              <w:rPr>
                <w:del w:id="96" w:author="Iturra, Julio" w:date="2025-04-24T17:07:00Z" w16du:dateUtc="2025-04-24T15:07:00Z"/>
                <w:rFonts w:cs="Times New Roman"/>
                <w:sz w:val="20"/>
                <w:szCs w:val="20"/>
              </w:rPr>
            </w:pPr>
            <w:del w:id="97" w:author="Iturra, Julio" w:date="2025-04-24T17:07:00Z" w16du:dateUtc="2025-04-24T15:07:00Z">
              <w:r w:rsidRPr="00D84938" w:rsidDel="00BD6A5D">
                <w:rPr>
                  <w:rFonts w:cs="Times New Roman"/>
                  <w:sz w:val="20"/>
                  <w:szCs w:val="20"/>
                </w:rPr>
                <w:delText>0.23</w:delText>
              </w:r>
              <w:r w:rsidRPr="00D84938" w:rsidDel="00BD6A5D">
                <w:rPr>
                  <w:rFonts w:cs="Times New Roman"/>
                  <w:sz w:val="20"/>
                  <w:szCs w:val="20"/>
                  <w:vertAlign w:val="superscript"/>
                </w:rPr>
                <w:delText>***</w:delText>
              </w:r>
            </w:del>
          </w:p>
        </w:tc>
      </w:tr>
      <w:tr w:rsidR="003C1A2D" w:rsidRPr="00D84938" w:rsidDel="00BD6A5D" w14:paraId="43A99FDF" w14:textId="4A3BBFF7" w:rsidTr="00352667">
        <w:trPr>
          <w:del w:id="98" w:author="Iturra, Julio" w:date="2025-04-24T17:07:00Z"/>
        </w:trPr>
        <w:tc>
          <w:tcPr>
            <w:tcW w:w="0" w:type="auto"/>
            <w:tcMar>
              <w:top w:w="15" w:type="dxa"/>
              <w:left w:w="75" w:type="dxa"/>
              <w:bottom w:w="15" w:type="dxa"/>
              <w:right w:w="75" w:type="dxa"/>
            </w:tcMar>
            <w:vAlign w:val="center"/>
            <w:hideMark/>
          </w:tcPr>
          <w:p w14:paraId="70095890" w14:textId="48EDF800" w:rsidR="003C1A2D" w:rsidRPr="00D84938" w:rsidDel="00BD6A5D" w:rsidRDefault="003C1A2D" w:rsidP="00632BC8">
            <w:pPr>
              <w:spacing w:before="0" w:after="0"/>
              <w:rPr>
                <w:del w:id="99" w:author="Iturra, Julio" w:date="2025-04-24T17:07:00Z" w16du:dateUtc="2025-04-24T15:07:00Z"/>
                <w:rFonts w:cs="Times New Roman"/>
                <w:sz w:val="20"/>
                <w:szCs w:val="20"/>
              </w:rPr>
            </w:pPr>
            <w:del w:id="10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197798F" w14:textId="521A557C" w:rsidR="003C1A2D" w:rsidRPr="00D84938" w:rsidDel="00BD6A5D" w:rsidRDefault="003C1A2D" w:rsidP="00632BC8">
            <w:pPr>
              <w:spacing w:before="0" w:after="0"/>
              <w:rPr>
                <w:del w:id="101" w:author="Iturra, Julio" w:date="2025-04-24T17:07:00Z" w16du:dateUtc="2025-04-24T15:07:00Z"/>
                <w:rFonts w:cs="Times New Roman"/>
                <w:sz w:val="20"/>
                <w:szCs w:val="20"/>
              </w:rPr>
            </w:pPr>
            <w:del w:id="102"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1B1F367F" w14:textId="71DD0ED3" w:rsidR="003C1A2D" w:rsidRPr="00D84938" w:rsidDel="00BD6A5D" w:rsidRDefault="003C1A2D" w:rsidP="00632BC8">
            <w:pPr>
              <w:spacing w:before="0" w:after="0"/>
              <w:rPr>
                <w:del w:id="103" w:author="Iturra, Julio" w:date="2025-04-24T17:07:00Z" w16du:dateUtc="2025-04-24T15:07:00Z"/>
                <w:rFonts w:cs="Times New Roman"/>
                <w:sz w:val="20"/>
                <w:szCs w:val="20"/>
              </w:rPr>
            </w:pPr>
            <w:del w:id="10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77A6DEC" w14:textId="24195A30" w:rsidR="003C1A2D" w:rsidRPr="00D84938" w:rsidDel="00BD6A5D" w:rsidRDefault="003C1A2D" w:rsidP="00632BC8">
            <w:pPr>
              <w:spacing w:before="0" w:after="0"/>
              <w:rPr>
                <w:del w:id="105" w:author="Iturra, Julio" w:date="2025-04-24T17:07:00Z" w16du:dateUtc="2025-04-24T15:07:00Z"/>
                <w:rFonts w:cs="Times New Roman"/>
                <w:sz w:val="20"/>
                <w:szCs w:val="20"/>
              </w:rPr>
            </w:pPr>
            <w:del w:id="106"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4ED7AAA9" w14:textId="1F83882B" w:rsidR="003C1A2D" w:rsidRPr="00D84938" w:rsidDel="00BD6A5D" w:rsidRDefault="003C1A2D" w:rsidP="00632BC8">
            <w:pPr>
              <w:spacing w:before="0" w:after="0"/>
              <w:rPr>
                <w:del w:id="107" w:author="Iturra, Julio" w:date="2025-04-24T17:07:00Z" w16du:dateUtc="2025-04-24T15:07:00Z"/>
                <w:rFonts w:cs="Times New Roman"/>
                <w:sz w:val="20"/>
                <w:szCs w:val="20"/>
              </w:rPr>
            </w:pPr>
            <w:del w:id="108"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42BAEA83" w14:textId="1A75C6A7" w:rsidR="003C1A2D" w:rsidRPr="00D84938" w:rsidDel="00BD6A5D" w:rsidRDefault="003C1A2D" w:rsidP="00632BC8">
            <w:pPr>
              <w:spacing w:before="0" w:after="0"/>
              <w:rPr>
                <w:del w:id="109" w:author="Iturra, Julio" w:date="2025-04-24T17:07:00Z" w16du:dateUtc="2025-04-24T15:07:00Z"/>
                <w:rFonts w:cs="Times New Roman"/>
                <w:sz w:val="20"/>
                <w:szCs w:val="20"/>
              </w:rPr>
            </w:pPr>
            <w:del w:id="110"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17C38A9E" w14:textId="076509F5" w:rsidR="003C1A2D" w:rsidRPr="00D84938" w:rsidDel="00BD6A5D" w:rsidRDefault="003C1A2D" w:rsidP="00632BC8">
            <w:pPr>
              <w:spacing w:before="0" w:after="0"/>
              <w:rPr>
                <w:del w:id="111" w:author="Iturra, Julio" w:date="2025-04-24T17:07:00Z" w16du:dateUtc="2025-04-24T15:07:00Z"/>
                <w:rFonts w:cs="Times New Roman"/>
                <w:sz w:val="20"/>
                <w:szCs w:val="20"/>
              </w:rPr>
            </w:pPr>
            <w:del w:id="112" w:author="Iturra, Julio" w:date="2025-04-24T17:07:00Z" w16du:dateUtc="2025-04-24T15:07:00Z">
              <w:r w:rsidRPr="00D84938" w:rsidDel="00BD6A5D">
                <w:rPr>
                  <w:rFonts w:cs="Times New Roman"/>
                  <w:sz w:val="20"/>
                  <w:szCs w:val="20"/>
                </w:rPr>
                <w:delText>(0.05)</w:delText>
              </w:r>
            </w:del>
          </w:p>
        </w:tc>
      </w:tr>
      <w:tr w:rsidR="003C1A2D" w:rsidRPr="00D84938" w:rsidDel="00BD6A5D" w14:paraId="7CFB1776" w14:textId="5FC72E3E" w:rsidTr="00352667">
        <w:trPr>
          <w:del w:id="113" w:author="Iturra, Julio" w:date="2025-04-24T17:07:00Z"/>
        </w:trPr>
        <w:tc>
          <w:tcPr>
            <w:tcW w:w="0" w:type="auto"/>
            <w:tcMar>
              <w:top w:w="15" w:type="dxa"/>
              <w:left w:w="75" w:type="dxa"/>
              <w:bottom w:w="15" w:type="dxa"/>
              <w:right w:w="75" w:type="dxa"/>
            </w:tcMar>
            <w:vAlign w:val="center"/>
            <w:hideMark/>
          </w:tcPr>
          <w:p w14:paraId="5D670AFF" w14:textId="47872365" w:rsidR="003C1A2D" w:rsidRPr="00D84938" w:rsidDel="00BD6A5D" w:rsidRDefault="003C1A2D" w:rsidP="00632BC8">
            <w:pPr>
              <w:spacing w:before="0" w:after="0"/>
              <w:rPr>
                <w:del w:id="114" w:author="Iturra, Julio" w:date="2025-04-24T17:07:00Z" w16du:dateUtc="2025-04-24T15:07:00Z"/>
                <w:rFonts w:cs="Times New Roman"/>
                <w:sz w:val="20"/>
                <w:szCs w:val="20"/>
              </w:rPr>
            </w:pPr>
            <w:del w:id="115" w:author="Iturra, Julio" w:date="2025-04-24T17:07:00Z" w16du:dateUtc="2025-04-24T15:07:00Z">
              <w:r w:rsidRPr="00D84938" w:rsidDel="00BD6A5D">
                <w:rPr>
                  <w:rFonts w:cs="Times New Roman"/>
                  <w:sz w:val="20"/>
                  <w:szCs w:val="20"/>
                </w:rPr>
                <w:delText>     to High</w:delText>
              </w:r>
            </w:del>
          </w:p>
        </w:tc>
        <w:tc>
          <w:tcPr>
            <w:tcW w:w="0" w:type="auto"/>
            <w:tcMar>
              <w:top w:w="15" w:type="dxa"/>
              <w:left w:w="75" w:type="dxa"/>
              <w:bottom w:w="15" w:type="dxa"/>
              <w:right w:w="75" w:type="dxa"/>
            </w:tcMar>
            <w:vAlign w:val="center"/>
            <w:hideMark/>
          </w:tcPr>
          <w:p w14:paraId="551DC26F" w14:textId="25C5042B" w:rsidR="003C1A2D" w:rsidRPr="00D84938" w:rsidDel="00BD6A5D" w:rsidRDefault="003C1A2D" w:rsidP="00632BC8">
            <w:pPr>
              <w:spacing w:before="0" w:after="0"/>
              <w:rPr>
                <w:del w:id="116" w:author="Iturra, Julio" w:date="2025-04-24T17:07:00Z" w16du:dateUtc="2025-04-24T15:07:00Z"/>
                <w:rFonts w:cs="Times New Roman"/>
                <w:sz w:val="20"/>
                <w:szCs w:val="20"/>
              </w:rPr>
            </w:pPr>
            <w:del w:id="117" w:author="Iturra, Julio" w:date="2025-04-24T17:07:00Z" w16du:dateUtc="2025-04-24T15:07:00Z">
              <w:r w:rsidRPr="00D84938" w:rsidDel="00BD6A5D">
                <w:rPr>
                  <w:rFonts w:cs="Times New Roman"/>
                  <w:sz w:val="20"/>
                  <w:szCs w:val="20"/>
                </w:rPr>
                <w:delText>0.07</w:delText>
              </w:r>
            </w:del>
          </w:p>
        </w:tc>
        <w:tc>
          <w:tcPr>
            <w:tcW w:w="0" w:type="auto"/>
            <w:tcMar>
              <w:top w:w="15" w:type="dxa"/>
              <w:left w:w="75" w:type="dxa"/>
              <w:bottom w:w="15" w:type="dxa"/>
              <w:right w:w="75" w:type="dxa"/>
            </w:tcMar>
            <w:vAlign w:val="center"/>
            <w:hideMark/>
          </w:tcPr>
          <w:p w14:paraId="71B90871" w14:textId="62438D70" w:rsidR="003C1A2D" w:rsidRPr="00D84938" w:rsidDel="00BD6A5D" w:rsidRDefault="003C1A2D" w:rsidP="00632BC8">
            <w:pPr>
              <w:spacing w:before="0" w:after="0"/>
              <w:rPr>
                <w:del w:id="118" w:author="Iturra, Julio" w:date="2025-04-24T17:07:00Z" w16du:dateUtc="2025-04-24T15:07:00Z"/>
                <w:rFonts w:cs="Times New Roman"/>
                <w:sz w:val="20"/>
                <w:szCs w:val="20"/>
              </w:rPr>
            </w:pPr>
            <w:del w:id="11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285DB5F" w14:textId="18A2A736" w:rsidR="003C1A2D" w:rsidRPr="00D84938" w:rsidDel="00BD6A5D" w:rsidRDefault="003C1A2D" w:rsidP="00632BC8">
            <w:pPr>
              <w:spacing w:before="0" w:after="0"/>
              <w:rPr>
                <w:del w:id="120" w:author="Iturra, Julio" w:date="2025-04-24T17:07:00Z" w16du:dateUtc="2025-04-24T15:07:00Z"/>
                <w:rFonts w:cs="Times New Roman"/>
                <w:sz w:val="20"/>
                <w:szCs w:val="20"/>
              </w:rPr>
            </w:pPr>
            <w:del w:id="121"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443DC352" w14:textId="0FE82F90" w:rsidR="003C1A2D" w:rsidRPr="00D84938" w:rsidDel="00BD6A5D" w:rsidRDefault="003C1A2D" w:rsidP="00632BC8">
            <w:pPr>
              <w:spacing w:before="0" w:after="0"/>
              <w:rPr>
                <w:del w:id="122" w:author="Iturra, Julio" w:date="2025-04-24T17:07:00Z" w16du:dateUtc="2025-04-24T15:07:00Z"/>
                <w:rFonts w:cs="Times New Roman"/>
                <w:sz w:val="20"/>
                <w:szCs w:val="20"/>
              </w:rPr>
            </w:pPr>
            <w:del w:id="123"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107B0BA4" w14:textId="083F7101" w:rsidR="003C1A2D" w:rsidRPr="00D84938" w:rsidDel="00BD6A5D" w:rsidRDefault="003C1A2D" w:rsidP="00632BC8">
            <w:pPr>
              <w:spacing w:before="0" w:after="0"/>
              <w:rPr>
                <w:del w:id="124" w:author="Iturra, Julio" w:date="2025-04-24T17:07:00Z" w16du:dateUtc="2025-04-24T15:07:00Z"/>
                <w:rFonts w:cs="Times New Roman"/>
                <w:sz w:val="20"/>
                <w:szCs w:val="20"/>
              </w:rPr>
            </w:pPr>
            <w:del w:id="125" w:author="Iturra, Julio" w:date="2025-04-24T17:07:00Z" w16du:dateUtc="2025-04-24T15:07:00Z">
              <w:r w:rsidRPr="00D84938" w:rsidDel="00BD6A5D">
                <w:rPr>
                  <w:rFonts w:cs="Times New Roman"/>
                  <w:sz w:val="20"/>
                  <w:szCs w:val="20"/>
                </w:rPr>
                <w:delText>0.09</w:delText>
              </w:r>
            </w:del>
          </w:p>
        </w:tc>
        <w:tc>
          <w:tcPr>
            <w:tcW w:w="0" w:type="auto"/>
            <w:tcMar>
              <w:top w:w="15" w:type="dxa"/>
              <w:left w:w="75" w:type="dxa"/>
              <w:bottom w:w="15" w:type="dxa"/>
              <w:right w:w="75" w:type="dxa"/>
            </w:tcMar>
            <w:vAlign w:val="center"/>
            <w:hideMark/>
          </w:tcPr>
          <w:p w14:paraId="5B7A46CD" w14:textId="76561742" w:rsidR="003C1A2D" w:rsidRPr="00D84938" w:rsidDel="00BD6A5D" w:rsidRDefault="003C1A2D" w:rsidP="00632BC8">
            <w:pPr>
              <w:spacing w:before="0" w:after="0"/>
              <w:rPr>
                <w:del w:id="126" w:author="Iturra, Julio" w:date="2025-04-24T17:07:00Z" w16du:dateUtc="2025-04-24T15:07:00Z"/>
                <w:rFonts w:cs="Times New Roman"/>
                <w:sz w:val="20"/>
                <w:szCs w:val="20"/>
              </w:rPr>
            </w:pPr>
            <w:del w:id="127" w:author="Iturra, Julio" w:date="2025-04-24T17:07:00Z" w16du:dateUtc="2025-04-24T15:07:00Z">
              <w:r w:rsidRPr="00D84938" w:rsidDel="00BD6A5D">
                <w:rPr>
                  <w:rFonts w:cs="Times New Roman"/>
                  <w:sz w:val="20"/>
                  <w:szCs w:val="20"/>
                </w:rPr>
                <w:delText>0.09</w:delText>
              </w:r>
            </w:del>
          </w:p>
        </w:tc>
      </w:tr>
      <w:tr w:rsidR="003C1A2D" w:rsidRPr="00D84938" w:rsidDel="00BD6A5D" w14:paraId="7F2F966B" w14:textId="67AB4999" w:rsidTr="00352667">
        <w:trPr>
          <w:del w:id="128" w:author="Iturra, Julio" w:date="2025-04-24T17:07:00Z"/>
        </w:trPr>
        <w:tc>
          <w:tcPr>
            <w:tcW w:w="0" w:type="auto"/>
            <w:tcMar>
              <w:top w:w="15" w:type="dxa"/>
              <w:left w:w="75" w:type="dxa"/>
              <w:bottom w:w="15" w:type="dxa"/>
              <w:right w:w="75" w:type="dxa"/>
            </w:tcMar>
            <w:vAlign w:val="center"/>
            <w:hideMark/>
          </w:tcPr>
          <w:p w14:paraId="47C006C6" w14:textId="52158292" w:rsidR="003C1A2D" w:rsidRPr="00D84938" w:rsidDel="00BD6A5D" w:rsidRDefault="003C1A2D" w:rsidP="00632BC8">
            <w:pPr>
              <w:spacing w:before="0" w:after="0"/>
              <w:rPr>
                <w:del w:id="129" w:author="Iturra, Julio" w:date="2025-04-24T17:07:00Z" w16du:dateUtc="2025-04-24T15:07:00Z"/>
                <w:rFonts w:cs="Times New Roman"/>
                <w:sz w:val="20"/>
                <w:szCs w:val="20"/>
              </w:rPr>
            </w:pPr>
            <w:del w:id="13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CD0ABFA" w14:textId="7278940F" w:rsidR="003C1A2D" w:rsidRPr="00D84938" w:rsidDel="00BD6A5D" w:rsidRDefault="003C1A2D" w:rsidP="00632BC8">
            <w:pPr>
              <w:spacing w:before="0" w:after="0"/>
              <w:rPr>
                <w:del w:id="131" w:author="Iturra, Julio" w:date="2025-04-24T17:07:00Z" w16du:dateUtc="2025-04-24T15:07:00Z"/>
                <w:rFonts w:cs="Times New Roman"/>
                <w:sz w:val="20"/>
                <w:szCs w:val="20"/>
              </w:rPr>
            </w:pPr>
            <w:del w:id="132"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5C626BB0" w14:textId="049833D1" w:rsidR="003C1A2D" w:rsidRPr="00D84938" w:rsidDel="00BD6A5D" w:rsidRDefault="003C1A2D" w:rsidP="00632BC8">
            <w:pPr>
              <w:spacing w:before="0" w:after="0"/>
              <w:rPr>
                <w:del w:id="133" w:author="Iturra, Julio" w:date="2025-04-24T17:07:00Z" w16du:dateUtc="2025-04-24T15:07:00Z"/>
                <w:rFonts w:cs="Times New Roman"/>
                <w:sz w:val="20"/>
                <w:szCs w:val="20"/>
              </w:rPr>
            </w:pPr>
            <w:del w:id="13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6CA1EEC" w14:textId="07F988DD" w:rsidR="003C1A2D" w:rsidRPr="00D84938" w:rsidDel="00BD6A5D" w:rsidRDefault="003C1A2D" w:rsidP="00632BC8">
            <w:pPr>
              <w:spacing w:before="0" w:after="0"/>
              <w:rPr>
                <w:del w:id="135" w:author="Iturra, Julio" w:date="2025-04-24T17:07:00Z" w16du:dateUtc="2025-04-24T15:07:00Z"/>
                <w:rFonts w:cs="Times New Roman"/>
                <w:sz w:val="20"/>
                <w:szCs w:val="20"/>
              </w:rPr>
            </w:pPr>
            <w:del w:id="136"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5311115C" w14:textId="3ACCEF29" w:rsidR="003C1A2D" w:rsidRPr="00D84938" w:rsidDel="00BD6A5D" w:rsidRDefault="003C1A2D" w:rsidP="00632BC8">
            <w:pPr>
              <w:spacing w:before="0" w:after="0"/>
              <w:rPr>
                <w:del w:id="137" w:author="Iturra, Julio" w:date="2025-04-24T17:07:00Z" w16du:dateUtc="2025-04-24T15:07:00Z"/>
                <w:rFonts w:cs="Times New Roman"/>
                <w:sz w:val="20"/>
                <w:szCs w:val="20"/>
              </w:rPr>
            </w:pPr>
            <w:del w:id="138"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50D3D727" w14:textId="0B09CBE1" w:rsidR="003C1A2D" w:rsidRPr="00D84938" w:rsidDel="00BD6A5D" w:rsidRDefault="003C1A2D" w:rsidP="00632BC8">
            <w:pPr>
              <w:spacing w:before="0" w:after="0"/>
              <w:rPr>
                <w:del w:id="139" w:author="Iturra, Julio" w:date="2025-04-24T17:07:00Z" w16du:dateUtc="2025-04-24T15:07:00Z"/>
                <w:rFonts w:cs="Times New Roman"/>
                <w:sz w:val="20"/>
                <w:szCs w:val="20"/>
              </w:rPr>
            </w:pPr>
            <w:del w:id="140"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69F1E01D" w14:textId="37E502DA" w:rsidR="003C1A2D" w:rsidRPr="00D84938" w:rsidDel="00BD6A5D" w:rsidRDefault="003C1A2D" w:rsidP="00632BC8">
            <w:pPr>
              <w:spacing w:before="0" w:after="0"/>
              <w:rPr>
                <w:del w:id="141" w:author="Iturra, Julio" w:date="2025-04-24T17:07:00Z" w16du:dateUtc="2025-04-24T15:07:00Z"/>
                <w:rFonts w:cs="Times New Roman"/>
                <w:sz w:val="20"/>
                <w:szCs w:val="20"/>
              </w:rPr>
            </w:pPr>
            <w:del w:id="142" w:author="Iturra, Julio" w:date="2025-04-24T17:07:00Z" w16du:dateUtc="2025-04-24T15:07:00Z">
              <w:r w:rsidRPr="00D84938" w:rsidDel="00BD6A5D">
                <w:rPr>
                  <w:rFonts w:cs="Times New Roman"/>
                  <w:sz w:val="20"/>
                  <w:szCs w:val="20"/>
                </w:rPr>
                <w:delText>(0.06)</w:delText>
              </w:r>
            </w:del>
          </w:p>
        </w:tc>
      </w:tr>
      <w:tr w:rsidR="003C1A2D" w:rsidRPr="00D84938" w:rsidDel="00BD6A5D" w14:paraId="356F4BE2" w14:textId="0F45718B" w:rsidTr="00352667">
        <w:trPr>
          <w:del w:id="143" w:author="Iturra, Julio" w:date="2025-04-24T17:07:00Z"/>
        </w:trPr>
        <w:tc>
          <w:tcPr>
            <w:tcW w:w="0" w:type="auto"/>
            <w:tcMar>
              <w:top w:w="15" w:type="dxa"/>
              <w:left w:w="75" w:type="dxa"/>
              <w:bottom w:w="15" w:type="dxa"/>
              <w:right w:w="75" w:type="dxa"/>
            </w:tcMar>
            <w:vAlign w:val="center"/>
            <w:hideMark/>
          </w:tcPr>
          <w:p w14:paraId="5FAA7790" w14:textId="1A520287" w:rsidR="003C1A2D" w:rsidRPr="00D84938" w:rsidDel="00BD6A5D" w:rsidRDefault="003C1A2D" w:rsidP="00632BC8">
            <w:pPr>
              <w:spacing w:before="0" w:after="0"/>
              <w:rPr>
                <w:del w:id="144" w:author="Iturra, Julio" w:date="2025-04-24T17:07:00Z" w16du:dateUtc="2025-04-24T15:07:00Z"/>
                <w:rFonts w:cs="Times New Roman"/>
                <w:sz w:val="20"/>
                <w:szCs w:val="20"/>
              </w:rPr>
            </w:pPr>
            <w:del w:id="145" w:author="Iturra, Julio" w:date="2025-04-24T17:07:00Z" w16du:dateUtc="2025-04-24T15:07:00Z">
              <w:r w:rsidRPr="00D84938" w:rsidDel="00BD6A5D">
                <w:rPr>
                  <w:rFonts w:cs="Times New Roman"/>
                  <w:sz w:val="20"/>
                  <w:szCs w:val="20"/>
                </w:rPr>
                <w:delText>     Missing</w:delText>
              </w:r>
            </w:del>
          </w:p>
        </w:tc>
        <w:tc>
          <w:tcPr>
            <w:tcW w:w="0" w:type="auto"/>
            <w:tcMar>
              <w:top w:w="15" w:type="dxa"/>
              <w:left w:w="75" w:type="dxa"/>
              <w:bottom w:w="15" w:type="dxa"/>
              <w:right w:w="75" w:type="dxa"/>
            </w:tcMar>
            <w:vAlign w:val="center"/>
            <w:hideMark/>
          </w:tcPr>
          <w:p w14:paraId="29B9B059" w14:textId="0DB60314" w:rsidR="003C1A2D" w:rsidRPr="00D84938" w:rsidDel="00BD6A5D" w:rsidRDefault="003C1A2D" w:rsidP="00632BC8">
            <w:pPr>
              <w:spacing w:before="0" w:after="0"/>
              <w:rPr>
                <w:del w:id="146" w:author="Iturra, Julio" w:date="2025-04-24T17:07:00Z" w16du:dateUtc="2025-04-24T15:07:00Z"/>
                <w:rFonts w:cs="Times New Roman"/>
                <w:sz w:val="20"/>
                <w:szCs w:val="20"/>
              </w:rPr>
            </w:pPr>
            <w:del w:id="147"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53AF026C" w14:textId="24DE55E8" w:rsidR="003C1A2D" w:rsidRPr="00D84938" w:rsidDel="00BD6A5D" w:rsidRDefault="003C1A2D" w:rsidP="00632BC8">
            <w:pPr>
              <w:spacing w:before="0" w:after="0"/>
              <w:rPr>
                <w:del w:id="148" w:author="Iturra, Julio" w:date="2025-04-24T17:07:00Z" w16du:dateUtc="2025-04-24T15:07:00Z"/>
                <w:rFonts w:cs="Times New Roman"/>
                <w:sz w:val="20"/>
                <w:szCs w:val="20"/>
              </w:rPr>
            </w:pPr>
            <w:del w:id="14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BFCDCFF" w14:textId="0A389295" w:rsidR="003C1A2D" w:rsidRPr="00D84938" w:rsidDel="00BD6A5D" w:rsidRDefault="003C1A2D" w:rsidP="00632BC8">
            <w:pPr>
              <w:spacing w:before="0" w:after="0"/>
              <w:rPr>
                <w:del w:id="150" w:author="Iturra, Julio" w:date="2025-04-24T17:07:00Z" w16du:dateUtc="2025-04-24T15:07:00Z"/>
                <w:rFonts w:cs="Times New Roman"/>
                <w:sz w:val="20"/>
                <w:szCs w:val="20"/>
              </w:rPr>
            </w:pPr>
            <w:del w:id="151"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2EB714D4" w14:textId="6255C1E5" w:rsidR="003C1A2D" w:rsidRPr="00D84938" w:rsidDel="00BD6A5D" w:rsidRDefault="003C1A2D" w:rsidP="00632BC8">
            <w:pPr>
              <w:spacing w:before="0" w:after="0"/>
              <w:rPr>
                <w:del w:id="152" w:author="Iturra, Julio" w:date="2025-04-24T17:07:00Z" w16du:dateUtc="2025-04-24T15:07:00Z"/>
                <w:rFonts w:cs="Times New Roman"/>
                <w:sz w:val="20"/>
                <w:szCs w:val="20"/>
              </w:rPr>
            </w:pPr>
            <w:del w:id="153"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40A6DBF6" w14:textId="00A8FDF8" w:rsidR="003C1A2D" w:rsidRPr="00D84938" w:rsidDel="00BD6A5D" w:rsidRDefault="003C1A2D" w:rsidP="00632BC8">
            <w:pPr>
              <w:spacing w:before="0" w:after="0"/>
              <w:rPr>
                <w:del w:id="154" w:author="Iturra, Julio" w:date="2025-04-24T17:07:00Z" w16du:dateUtc="2025-04-24T15:07:00Z"/>
                <w:rFonts w:cs="Times New Roman"/>
                <w:sz w:val="20"/>
                <w:szCs w:val="20"/>
              </w:rPr>
            </w:pPr>
            <w:del w:id="155" w:author="Iturra, Julio" w:date="2025-04-24T17:07:00Z" w16du:dateUtc="2025-04-24T15:07:00Z">
              <w:r w:rsidRPr="00D84938" w:rsidDel="00BD6A5D">
                <w:rPr>
                  <w:rFonts w:cs="Times New Roman"/>
                  <w:sz w:val="20"/>
                  <w:szCs w:val="20"/>
                </w:rPr>
                <w:delText>0.07</w:delText>
              </w:r>
            </w:del>
          </w:p>
        </w:tc>
        <w:tc>
          <w:tcPr>
            <w:tcW w:w="0" w:type="auto"/>
            <w:tcMar>
              <w:top w:w="15" w:type="dxa"/>
              <w:left w:w="75" w:type="dxa"/>
              <w:bottom w:w="15" w:type="dxa"/>
              <w:right w:w="75" w:type="dxa"/>
            </w:tcMar>
            <w:vAlign w:val="center"/>
            <w:hideMark/>
          </w:tcPr>
          <w:p w14:paraId="5C514921" w14:textId="6CA84AAB" w:rsidR="003C1A2D" w:rsidRPr="00D84938" w:rsidDel="00BD6A5D" w:rsidRDefault="003C1A2D" w:rsidP="00632BC8">
            <w:pPr>
              <w:spacing w:before="0" w:after="0"/>
              <w:rPr>
                <w:del w:id="156" w:author="Iturra, Julio" w:date="2025-04-24T17:07:00Z" w16du:dateUtc="2025-04-24T15:07:00Z"/>
                <w:rFonts w:cs="Times New Roman"/>
                <w:sz w:val="20"/>
                <w:szCs w:val="20"/>
              </w:rPr>
            </w:pPr>
            <w:del w:id="157" w:author="Iturra, Julio" w:date="2025-04-24T17:07:00Z" w16du:dateUtc="2025-04-24T15:07:00Z">
              <w:r w:rsidRPr="00D84938" w:rsidDel="00BD6A5D">
                <w:rPr>
                  <w:rFonts w:cs="Times New Roman"/>
                  <w:sz w:val="20"/>
                  <w:szCs w:val="20"/>
                </w:rPr>
                <w:delText>0.07</w:delText>
              </w:r>
            </w:del>
          </w:p>
        </w:tc>
      </w:tr>
      <w:tr w:rsidR="003C1A2D" w:rsidRPr="00D84938" w:rsidDel="00BD6A5D" w14:paraId="0041E9D7" w14:textId="50686C78" w:rsidTr="00352667">
        <w:trPr>
          <w:del w:id="158" w:author="Iturra, Julio" w:date="2025-04-24T17:07:00Z"/>
        </w:trPr>
        <w:tc>
          <w:tcPr>
            <w:tcW w:w="0" w:type="auto"/>
            <w:tcMar>
              <w:top w:w="15" w:type="dxa"/>
              <w:left w:w="75" w:type="dxa"/>
              <w:bottom w:w="15" w:type="dxa"/>
              <w:right w:w="75" w:type="dxa"/>
            </w:tcMar>
            <w:vAlign w:val="center"/>
            <w:hideMark/>
          </w:tcPr>
          <w:p w14:paraId="09BEEF3A" w14:textId="01F25F68" w:rsidR="003C1A2D" w:rsidRPr="00D84938" w:rsidDel="00BD6A5D" w:rsidRDefault="003C1A2D" w:rsidP="00632BC8">
            <w:pPr>
              <w:spacing w:before="0" w:after="0"/>
              <w:rPr>
                <w:del w:id="159" w:author="Iturra, Julio" w:date="2025-04-24T17:07:00Z" w16du:dateUtc="2025-04-24T15:07:00Z"/>
                <w:rFonts w:cs="Times New Roman"/>
                <w:sz w:val="20"/>
                <w:szCs w:val="20"/>
              </w:rPr>
            </w:pPr>
            <w:del w:id="16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CEC3A8A" w14:textId="01F8B6C1" w:rsidR="003C1A2D" w:rsidRPr="00D84938" w:rsidDel="00BD6A5D" w:rsidRDefault="003C1A2D" w:rsidP="00632BC8">
            <w:pPr>
              <w:spacing w:before="0" w:after="0"/>
              <w:rPr>
                <w:del w:id="161" w:author="Iturra, Julio" w:date="2025-04-24T17:07:00Z" w16du:dateUtc="2025-04-24T15:07:00Z"/>
                <w:rFonts w:cs="Times New Roman"/>
                <w:sz w:val="20"/>
                <w:szCs w:val="20"/>
              </w:rPr>
            </w:pPr>
            <w:del w:id="162"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0D8EC25D" w14:textId="1CE86B5E" w:rsidR="003C1A2D" w:rsidRPr="00D84938" w:rsidDel="00BD6A5D" w:rsidRDefault="003C1A2D" w:rsidP="00632BC8">
            <w:pPr>
              <w:spacing w:before="0" w:after="0"/>
              <w:rPr>
                <w:del w:id="163" w:author="Iturra, Julio" w:date="2025-04-24T17:07:00Z" w16du:dateUtc="2025-04-24T15:07:00Z"/>
                <w:rFonts w:cs="Times New Roman"/>
                <w:sz w:val="20"/>
                <w:szCs w:val="20"/>
              </w:rPr>
            </w:pPr>
            <w:del w:id="16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8C31193" w14:textId="0D1C8932" w:rsidR="003C1A2D" w:rsidRPr="00D84938" w:rsidDel="00BD6A5D" w:rsidRDefault="003C1A2D" w:rsidP="00632BC8">
            <w:pPr>
              <w:spacing w:before="0" w:after="0"/>
              <w:rPr>
                <w:del w:id="165" w:author="Iturra, Julio" w:date="2025-04-24T17:07:00Z" w16du:dateUtc="2025-04-24T15:07:00Z"/>
                <w:rFonts w:cs="Times New Roman"/>
                <w:sz w:val="20"/>
                <w:szCs w:val="20"/>
              </w:rPr>
            </w:pPr>
            <w:del w:id="166"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2E85F930" w14:textId="0556375B" w:rsidR="003C1A2D" w:rsidRPr="00D84938" w:rsidDel="00BD6A5D" w:rsidRDefault="003C1A2D" w:rsidP="00632BC8">
            <w:pPr>
              <w:spacing w:before="0" w:after="0"/>
              <w:rPr>
                <w:del w:id="167" w:author="Iturra, Julio" w:date="2025-04-24T17:07:00Z" w16du:dateUtc="2025-04-24T15:07:00Z"/>
                <w:rFonts w:cs="Times New Roman"/>
                <w:sz w:val="20"/>
                <w:szCs w:val="20"/>
              </w:rPr>
            </w:pPr>
            <w:del w:id="168"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64B57689" w14:textId="3D5DFF75" w:rsidR="003C1A2D" w:rsidRPr="00D84938" w:rsidDel="00BD6A5D" w:rsidRDefault="003C1A2D" w:rsidP="00632BC8">
            <w:pPr>
              <w:spacing w:before="0" w:after="0"/>
              <w:rPr>
                <w:del w:id="169" w:author="Iturra, Julio" w:date="2025-04-24T17:07:00Z" w16du:dateUtc="2025-04-24T15:07:00Z"/>
                <w:rFonts w:cs="Times New Roman"/>
                <w:sz w:val="20"/>
                <w:szCs w:val="20"/>
              </w:rPr>
            </w:pPr>
            <w:del w:id="170"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20914648" w14:textId="4DD3C63A" w:rsidR="003C1A2D" w:rsidRPr="00D84938" w:rsidDel="00BD6A5D" w:rsidRDefault="003C1A2D" w:rsidP="00632BC8">
            <w:pPr>
              <w:spacing w:before="0" w:after="0"/>
              <w:rPr>
                <w:del w:id="171" w:author="Iturra, Julio" w:date="2025-04-24T17:07:00Z" w16du:dateUtc="2025-04-24T15:07:00Z"/>
                <w:rFonts w:cs="Times New Roman"/>
                <w:sz w:val="20"/>
                <w:szCs w:val="20"/>
              </w:rPr>
            </w:pPr>
            <w:del w:id="172" w:author="Iturra, Julio" w:date="2025-04-24T17:07:00Z" w16du:dateUtc="2025-04-24T15:07:00Z">
              <w:r w:rsidRPr="00D84938" w:rsidDel="00BD6A5D">
                <w:rPr>
                  <w:rFonts w:cs="Times New Roman"/>
                  <w:sz w:val="20"/>
                  <w:szCs w:val="20"/>
                </w:rPr>
                <w:delText>(0.05)</w:delText>
              </w:r>
            </w:del>
          </w:p>
        </w:tc>
      </w:tr>
      <w:tr w:rsidR="003C1A2D" w:rsidRPr="00D84938" w:rsidDel="00BD6A5D" w14:paraId="0C058B1B" w14:textId="70412712" w:rsidTr="002B0184">
        <w:trPr>
          <w:del w:id="173" w:author="Iturra, Julio" w:date="2025-04-24T17:07:00Z"/>
        </w:trPr>
        <w:tc>
          <w:tcPr>
            <w:tcW w:w="0" w:type="auto"/>
            <w:tcMar>
              <w:top w:w="15" w:type="dxa"/>
              <w:left w:w="75" w:type="dxa"/>
              <w:bottom w:w="15" w:type="dxa"/>
              <w:right w:w="75" w:type="dxa"/>
            </w:tcMar>
            <w:vAlign w:val="center"/>
            <w:hideMark/>
          </w:tcPr>
          <w:p w14:paraId="7BB47AA0" w14:textId="6BED9E51" w:rsidR="003C1A2D" w:rsidRPr="00D84938" w:rsidDel="00BD6A5D" w:rsidRDefault="003C1A2D" w:rsidP="00632BC8">
            <w:pPr>
              <w:spacing w:before="0" w:after="0"/>
              <w:rPr>
                <w:del w:id="174" w:author="Iturra, Julio" w:date="2025-04-24T17:07:00Z" w16du:dateUtc="2025-04-24T15:07:00Z"/>
                <w:rFonts w:cs="Times New Roman"/>
                <w:sz w:val="20"/>
                <w:szCs w:val="20"/>
              </w:rPr>
            </w:pPr>
            <w:commentRangeStart w:id="175"/>
            <w:commentRangeStart w:id="176"/>
            <w:commentRangeStart w:id="177"/>
            <w:del w:id="178" w:author="Iturra, Julio" w:date="2025-04-24T17:07:00Z" w16du:dateUtc="2025-04-24T15:07:00Z">
              <w:r w:rsidRPr="00D84938" w:rsidDel="00BD6A5D">
                <w:rPr>
                  <w:rFonts w:cs="Times New Roman"/>
                  <w:sz w:val="20"/>
                  <w:szCs w:val="20"/>
                </w:rPr>
                <w:delText>Network diversity</w:delText>
              </w:r>
              <w:commentRangeEnd w:id="175"/>
              <w:r w:rsidR="006531B4" w:rsidDel="00BD6A5D">
                <w:rPr>
                  <w:rStyle w:val="CommentReference"/>
                </w:rPr>
                <w:commentReference w:id="175"/>
              </w:r>
              <w:commentRangeEnd w:id="176"/>
              <w:r w:rsidR="00275696" w:rsidDel="00BD6A5D">
                <w:rPr>
                  <w:rStyle w:val="CommentReference"/>
                </w:rPr>
                <w:commentReference w:id="176"/>
              </w:r>
              <w:commentRangeEnd w:id="177"/>
              <w:r w:rsidR="000B7BA4" w:rsidDel="00BD6A5D">
                <w:rPr>
                  <w:rStyle w:val="CommentReference"/>
                </w:rPr>
                <w:commentReference w:id="177"/>
              </w:r>
            </w:del>
          </w:p>
        </w:tc>
        <w:tc>
          <w:tcPr>
            <w:tcW w:w="0" w:type="auto"/>
            <w:tcMar>
              <w:top w:w="15" w:type="dxa"/>
              <w:left w:w="75" w:type="dxa"/>
              <w:bottom w:w="15" w:type="dxa"/>
              <w:right w:w="75" w:type="dxa"/>
            </w:tcMar>
            <w:vAlign w:val="center"/>
            <w:hideMark/>
          </w:tcPr>
          <w:p w14:paraId="55D13BB2" w14:textId="3771281F" w:rsidR="003C1A2D" w:rsidRPr="00D84938" w:rsidDel="00BD6A5D" w:rsidRDefault="003C1A2D" w:rsidP="00632BC8">
            <w:pPr>
              <w:spacing w:before="0" w:after="0"/>
              <w:rPr>
                <w:del w:id="179" w:author="Iturra, Julio" w:date="2025-04-24T17:07:00Z" w16du:dateUtc="2025-04-24T15:07:00Z"/>
                <w:rFonts w:cs="Times New Roman"/>
                <w:sz w:val="20"/>
                <w:szCs w:val="20"/>
              </w:rPr>
            </w:pPr>
            <w:del w:id="180" w:author="Iturra, Julio" w:date="2025-04-24T17:07:00Z" w16du:dateUtc="2025-04-24T15:07:00Z">
              <w:r w:rsidRPr="00D84938" w:rsidDel="00BD6A5D">
                <w:rPr>
                  <w:rFonts w:cs="Times New Roman"/>
                  <w:sz w:val="20"/>
                  <w:szCs w:val="20"/>
                </w:rPr>
                <w:delText> </w:delText>
              </w:r>
            </w:del>
          </w:p>
        </w:tc>
        <w:tc>
          <w:tcPr>
            <w:tcW w:w="0" w:type="auto"/>
            <w:shd w:val="clear" w:color="auto" w:fill="auto"/>
            <w:tcMar>
              <w:top w:w="15" w:type="dxa"/>
              <w:left w:w="75" w:type="dxa"/>
              <w:bottom w:w="15" w:type="dxa"/>
              <w:right w:w="75" w:type="dxa"/>
            </w:tcMar>
            <w:vAlign w:val="center"/>
            <w:hideMark/>
          </w:tcPr>
          <w:p w14:paraId="56EBEF5C" w14:textId="42A1C0DD" w:rsidR="003C1A2D" w:rsidRPr="00D84938" w:rsidDel="00BD6A5D" w:rsidRDefault="003C1A2D" w:rsidP="00632BC8">
            <w:pPr>
              <w:spacing w:before="0" w:after="0"/>
              <w:rPr>
                <w:del w:id="181" w:author="Iturra, Julio" w:date="2025-04-24T17:07:00Z" w16du:dateUtc="2025-04-24T15:07:00Z"/>
                <w:rFonts w:cs="Times New Roman"/>
                <w:sz w:val="20"/>
                <w:szCs w:val="20"/>
              </w:rPr>
            </w:pPr>
            <w:del w:id="182"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shd w:val="clear" w:color="auto" w:fill="auto"/>
            <w:tcMar>
              <w:top w:w="15" w:type="dxa"/>
              <w:left w:w="75" w:type="dxa"/>
              <w:bottom w:w="15" w:type="dxa"/>
              <w:right w:w="75" w:type="dxa"/>
            </w:tcMar>
            <w:vAlign w:val="center"/>
            <w:hideMark/>
          </w:tcPr>
          <w:p w14:paraId="344A7224" w14:textId="3CBB659E" w:rsidR="003C1A2D" w:rsidRPr="00D84938" w:rsidDel="00BD6A5D" w:rsidRDefault="003C1A2D" w:rsidP="00632BC8">
            <w:pPr>
              <w:spacing w:before="0" w:after="0"/>
              <w:rPr>
                <w:del w:id="183" w:author="Iturra, Julio" w:date="2025-04-24T17:07:00Z" w16du:dateUtc="2025-04-24T15:07:00Z"/>
                <w:rFonts w:cs="Times New Roman"/>
                <w:sz w:val="20"/>
                <w:szCs w:val="20"/>
              </w:rPr>
            </w:pPr>
            <w:del w:id="184"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shd w:val="clear" w:color="auto" w:fill="auto"/>
            <w:tcMar>
              <w:top w:w="15" w:type="dxa"/>
              <w:left w:w="75" w:type="dxa"/>
              <w:bottom w:w="15" w:type="dxa"/>
              <w:right w:w="75" w:type="dxa"/>
            </w:tcMar>
            <w:vAlign w:val="center"/>
            <w:hideMark/>
          </w:tcPr>
          <w:p w14:paraId="2709A120" w14:textId="266576EA" w:rsidR="003C1A2D" w:rsidRPr="00D84938" w:rsidDel="00BD6A5D" w:rsidRDefault="003C1A2D" w:rsidP="00632BC8">
            <w:pPr>
              <w:spacing w:before="0" w:after="0"/>
              <w:rPr>
                <w:del w:id="185" w:author="Iturra, Julio" w:date="2025-04-24T17:07:00Z" w16du:dateUtc="2025-04-24T15:07:00Z"/>
                <w:rFonts w:cs="Times New Roman"/>
                <w:sz w:val="20"/>
                <w:szCs w:val="20"/>
              </w:rPr>
            </w:pPr>
            <w:del w:id="186"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shd w:val="clear" w:color="auto" w:fill="auto"/>
            <w:tcMar>
              <w:top w:w="15" w:type="dxa"/>
              <w:left w:w="75" w:type="dxa"/>
              <w:bottom w:w="15" w:type="dxa"/>
              <w:right w:w="75" w:type="dxa"/>
            </w:tcMar>
            <w:vAlign w:val="center"/>
            <w:hideMark/>
          </w:tcPr>
          <w:p w14:paraId="37771E7E" w14:textId="3A53FC6C" w:rsidR="003C1A2D" w:rsidRPr="00D84938" w:rsidDel="00BD6A5D" w:rsidRDefault="003C1A2D" w:rsidP="00632BC8">
            <w:pPr>
              <w:spacing w:before="0" w:after="0"/>
              <w:rPr>
                <w:del w:id="187" w:author="Iturra, Julio" w:date="2025-04-24T17:07:00Z" w16du:dateUtc="2025-04-24T15:07:00Z"/>
                <w:rFonts w:cs="Times New Roman"/>
                <w:sz w:val="20"/>
                <w:szCs w:val="20"/>
              </w:rPr>
            </w:pPr>
            <w:del w:id="188"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shd w:val="clear" w:color="auto" w:fill="auto"/>
            <w:tcMar>
              <w:top w:w="15" w:type="dxa"/>
              <w:left w:w="75" w:type="dxa"/>
              <w:bottom w:w="15" w:type="dxa"/>
              <w:right w:w="75" w:type="dxa"/>
            </w:tcMar>
            <w:vAlign w:val="center"/>
            <w:hideMark/>
          </w:tcPr>
          <w:p w14:paraId="6FD9A7C1" w14:textId="224FF39A" w:rsidR="003C1A2D" w:rsidRPr="00D84938" w:rsidDel="00BD6A5D" w:rsidRDefault="003C1A2D" w:rsidP="00632BC8">
            <w:pPr>
              <w:spacing w:before="0" w:after="0"/>
              <w:rPr>
                <w:del w:id="189" w:author="Iturra, Julio" w:date="2025-04-24T17:07:00Z" w16du:dateUtc="2025-04-24T15:07:00Z"/>
                <w:rFonts w:cs="Times New Roman"/>
                <w:sz w:val="20"/>
                <w:szCs w:val="20"/>
              </w:rPr>
            </w:pPr>
            <w:del w:id="190"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r>
      <w:tr w:rsidR="003C1A2D" w:rsidRPr="00D84938" w:rsidDel="00BD6A5D" w14:paraId="1C3DF552" w14:textId="604C511F" w:rsidTr="00352667">
        <w:trPr>
          <w:del w:id="191" w:author="Iturra, Julio" w:date="2025-04-24T17:07:00Z"/>
        </w:trPr>
        <w:tc>
          <w:tcPr>
            <w:tcW w:w="0" w:type="auto"/>
            <w:tcMar>
              <w:top w:w="15" w:type="dxa"/>
              <w:left w:w="75" w:type="dxa"/>
              <w:bottom w:w="15" w:type="dxa"/>
              <w:right w:w="75" w:type="dxa"/>
            </w:tcMar>
            <w:vAlign w:val="center"/>
            <w:hideMark/>
          </w:tcPr>
          <w:p w14:paraId="4BB6452D" w14:textId="17A0B1C7" w:rsidR="003C1A2D" w:rsidRPr="00D84938" w:rsidDel="00BD6A5D" w:rsidRDefault="003C1A2D" w:rsidP="00632BC8">
            <w:pPr>
              <w:spacing w:before="0" w:after="0"/>
              <w:rPr>
                <w:del w:id="192" w:author="Iturra, Julio" w:date="2025-04-24T17:07:00Z" w16du:dateUtc="2025-04-24T15:07:00Z"/>
                <w:rFonts w:cs="Times New Roman"/>
                <w:sz w:val="20"/>
                <w:szCs w:val="20"/>
              </w:rPr>
            </w:pPr>
            <w:del w:id="19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A88BC4C" w14:textId="08B9BB2A" w:rsidR="003C1A2D" w:rsidRPr="00D84938" w:rsidDel="00BD6A5D" w:rsidRDefault="003C1A2D" w:rsidP="00632BC8">
            <w:pPr>
              <w:spacing w:before="0" w:after="0"/>
              <w:rPr>
                <w:del w:id="194" w:author="Iturra, Julio" w:date="2025-04-24T17:07:00Z" w16du:dateUtc="2025-04-24T15:07:00Z"/>
                <w:rFonts w:cs="Times New Roman"/>
                <w:sz w:val="20"/>
                <w:szCs w:val="20"/>
              </w:rPr>
            </w:pPr>
            <w:del w:id="19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AAC6721" w14:textId="404CFAFA" w:rsidR="003C1A2D" w:rsidRPr="00D84938" w:rsidDel="00BD6A5D" w:rsidRDefault="003C1A2D" w:rsidP="00632BC8">
            <w:pPr>
              <w:spacing w:before="0" w:after="0"/>
              <w:rPr>
                <w:del w:id="196" w:author="Iturra, Julio" w:date="2025-04-24T17:07:00Z" w16du:dateUtc="2025-04-24T15:07:00Z"/>
                <w:rFonts w:cs="Times New Roman"/>
                <w:sz w:val="20"/>
                <w:szCs w:val="20"/>
              </w:rPr>
            </w:pPr>
            <w:del w:id="197"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22FD4DAF" w14:textId="4D2409FC" w:rsidR="003C1A2D" w:rsidRPr="00D84938" w:rsidDel="00BD6A5D" w:rsidRDefault="003C1A2D" w:rsidP="00632BC8">
            <w:pPr>
              <w:spacing w:before="0" w:after="0"/>
              <w:rPr>
                <w:del w:id="198" w:author="Iturra, Julio" w:date="2025-04-24T17:07:00Z" w16du:dateUtc="2025-04-24T15:07:00Z"/>
                <w:rFonts w:cs="Times New Roman"/>
                <w:sz w:val="20"/>
                <w:szCs w:val="20"/>
              </w:rPr>
            </w:pPr>
            <w:del w:id="199"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A99ED3E" w14:textId="657D01F3" w:rsidR="003C1A2D" w:rsidRPr="00D84938" w:rsidDel="00BD6A5D" w:rsidRDefault="003C1A2D" w:rsidP="00632BC8">
            <w:pPr>
              <w:spacing w:before="0" w:after="0"/>
              <w:rPr>
                <w:del w:id="200" w:author="Iturra, Julio" w:date="2025-04-24T17:07:00Z" w16du:dateUtc="2025-04-24T15:07:00Z"/>
                <w:rFonts w:cs="Times New Roman"/>
                <w:sz w:val="20"/>
                <w:szCs w:val="20"/>
              </w:rPr>
            </w:pPr>
            <w:del w:id="201"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2E2F45FB" w14:textId="07CEA116" w:rsidR="003C1A2D" w:rsidRPr="00D84938" w:rsidDel="00BD6A5D" w:rsidRDefault="003C1A2D" w:rsidP="00632BC8">
            <w:pPr>
              <w:spacing w:before="0" w:after="0"/>
              <w:rPr>
                <w:del w:id="202" w:author="Iturra, Julio" w:date="2025-04-24T17:07:00Z" w16du:dateUtc="2025-04-24T15:07:00Z"/>
                <w:rFonts w:cs="Times New Roman"/>
                <w:sz w:val="20"/>
                <w:szCs w:val="20"/>
              </w:rPr>
            </w:pPr>
            <w:del w:id="203"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69C7B95" w14:textId="1D1596F1" w:rsidR="003C1A2D" w:rsidRPr="00D84938" w:rsidDel="00BD6A5D" w:rsidRDefault="003C1A2D" w:rsidP="00632BC8">
            <w:pPr>
              <w:spacing w:before="0" w:after="0"/>
              <w:rPr>
                <w:del w:id="204" w:author="Iturra, Julio" w:date="2025-04-24T17:07:00Z" w16du:dateUtc="2025-04-24T15:07:00Z"/>
                <w:rFonts w:cs="Times New Roman"/>
                <w:sz w:val="20"/>
                <w:szCs w:val="20"/>
              </w:rPr>
            </w:pPr>
            <w:del w:id="205" w:author="Iturra, Julio" w:date="2025-04-24T17:07:00Z" w16du:dateUtc="2025-04-24T15:07:00Z">
              <w:r w:rsidRPr="00D84938" w:rsidDel="00BD6A5D">
                <w:rPr>
                  <w:rFonts w:cs="Times New Roman"/>
                  <w:sz w:val="20"/>
                  <w:szCs w:val="20"/>
                </w:rPr>
                <w:delText>(0.02)</w:delText>
              </w:r>
            </w:del>
          </w:p>
        </w:tc>
      </w:tr>
      <w:tr w:rsidR="003C1A2D" w:rsidRPr="00D84938" w:rsidDel="00BD6A5D" w14:paraId="2B8BCFB1" w14:textId="05A946F3" w:rsidTr="00352667">
        <w:trPr>
          <w:del w:id="206" w:author="Iturra, Julio" w:date="2025-04-24T17:07:00Z"/>
        </w:trPr>
        <w:tc>
          <w:tcPr>
            <w:tcW w:w="0" w:type="auto"/>
            <w:tcMar>
              <w:top w:w="15" w:type="dxa"/>
              <w:left w:w="75" w:type="dxa"/>
              <w:bottom w:w="15" w:type="dxa"/>
              <w:right w:w="75" w:type="dxa"/>
            </w:tcMar>
            <w:vAlign w:val="center"/>
            <w:hideMark/>
          </w:tcPr>
          <w:p w14:paraId="0FF91DBD" w14:textId="7103594E" w:rsidR="003C1A2D" w:rsidRPr="00D84938" w:rsidDel="00BD6A5D" w:rsidRDefault="003C1A2D" w:rsidP="00632BC8">
            <w:pPr>
              <w:spacing w:before="0" w:after="0"/>
              <w:rPr>
                <w:del w:id="207" w:author="Iturra, Julio" w:date="2025-04-24T17:07:00Z" w16du:dateUtc="2025-04-24T15:07:00Z"/>
                <w:rFonts w:cs="Times New Roman"/>
                <w:sz w:val="20"/>
                <w:szCs w:val="20"/>
              </w:rPr>
            </w:pPr>
            <w:del w:id="208" w:author="Iturra, Julio" w:date="2025-04-24T17:07:00Z" w16du:dateUtc="2025-04-24T15:07:00Z">
              <w:r w:rsidRPr="00D84938" w:rsidDel="00BD6A5D">
                <w:rPr>
                  <w:rFonts w:cs="Times New Roman"/>
                  <w:sz w:val="20"/>
                  <w:szCs w:val="20"/>
                </w:rPr>
                <w:delText>Network status</w:delText>
              </w:r>
            </w:del>
          </w:p>
        </w:tc>
        <w:tc>
          <w:tcPr>
            <w:tcW w:w="0" w:type="auto"/>
            <w:tcMar>
              <w:top w:w="15" w:type="dxa"/>
              <w:left w:w="75" w:type="dxa"/>
              <w:bottom w:w="15" w:type="dxa"/>
              <w:right w:w="75" w:type="dxa"/>
            </w:tcMar>
            <w:vAlign w:val="center"/>
            <w:hideMark/>
          </w:tcPr>
          <w:p w14:paraId="62F6920E" w14:textId="386712B1" w:rsidR="003C1A2D" w:rsidRPr="00D84938" w:rsidDel="00BD6A5D" w:rsidRDefault="003C1A2D" w:rsidP="00632BC8">
            <w:pPr>
              <w:spacing w:before="0" w:after="0"/>
              <w:rPr>
                <w:del w:id="209" w:author="Iturra, Julio" w:date="2025-04-24T17:07:00Z" w16du:dateUtc="2025-04-24T15:07:00Z"/>
                <w:rFonts w:cs="Times New Roman"/>
                <w:sz w:val="20"/>
                <w:szCs w:val="20"/>
              </w:rPr>
            </w:pPr>
            <w:del w:id="21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84E1E58" w14:textId="1DF72E5A" w:rsidR="003C1A2D" w:rsidRPr="00D84938" w:rsidDel="00BD6A5D" w:rsidRDefault="003C1A2D" w:rsidP="00632BC8">
            <w:pPr>
              <w:spacing w:before="0" w:after="0"/>
              <w:rPr>
                <w:del w:id="211" w:author="Iturra, Julio" w:date="2025-04-24T17:07:00Z" w16du:dateUtc="2025-04-24T15:07:00Z"/>
                <w:rFonts w:cs="Times New Roman"/>
                <w:sz w:val="20"/>
                <w:szCs w:val="20"/>
              </w:rPr>
            </w:pPr>
            <w:del w:id="21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7EEE817" w14:textId="2C559C71" w:rsidR="003C1A2D" w:rsidRPr="00D84938" w:rsidDel="00BD6A5D" w:rsidRDefault="003C1A2D" w:rsidP="00632BC8">
            <w:pPr>
              <w:spacing w:before="0" w:after="0"/>
              <w:rPr>
                <w:del w:id="213" w:author="Iturra, Julio" w:date="2025-04-24T17:07:00Z" w16du:dateUtc="2025-04-24T15:07:00Z"/>
                <w:rFonts w:cs="Times New Roman"/>
                <w:sz w:val="20"/>
                <w:szCs w:val="20"/>
              </w:rPr>
            </w:pPr>
            <w:del w:id="21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34A9732" w14:textId="47DD82F5" w:rsidR="003C1A2D" w:rsidRPr="00D84938" w:rsidDel="00BD6A5D" w:rsidRDefault="003C1A2D" w:rsidP="00632BC8">
            <w:pPr>
              <w:spacing w:before="0" w:after="0"/>
              <w:rPr>
                <w:del w:id="215" w:author="Iturra, Julio" w:date="2025-04-24T17:07:00Z" w16du:dateUtc="2025-04-24T15:07:00Z"/>
                <w:rFonts w:cs="Times New Roman"/>
                <w:sz w:val="20"/>
                <w:szCs w:val="20"/>
              </w:rPr>
            </w:pPr>
            <w:del w:id="216" w:author="Iturra, Julio" w:date="2025-04-24T17:07:00Z" w16du:dateUtc="2025-04-24T15:07:00Z">
              <w:r w:rsidRPr="00D84938" w:rsidDel="00BD6A5D">
                <w:rPr>
                  <w:rFonts w:cs="Times New Roman"/>
                  <w:sz w:val="20"/>
                  <w:szCs w:val="20"/>
                </w:rPr>
                <w:delText>0.03</w:delText>
              </w:r>
            </w:del>
          </w:p>
        </w:tc>
        <w:tc>
          <w:tcPr>
            <w:tcW w:w="0" w:type="auto"/>
            <w:tcMar>
              <w:top w:w="15" w:type="dxa"/>
              <w:left w:w="75" w:type="dxa"/>
              <w:bottom w:w="15" w:type="dxa"/>
              <w:right w:w="75" w:type="dxa"/>
            </w:tcMar>
            <w:vAlign w:val="center"/>
            <w:hideMark/>
          </w:tcPr>
          <w:p w14:paraId="5F970EA9" w14:textId="4BA19012" w:rsidR="003C1A2D" w:rsidRPr="00D84938" w:rsidDel="00BD6A5D" w:rsidRDefault="003C1A2D" w:rsidP="00632BC8">
            <w:pPr>
              <w:spacing w:before="0" w:after="0"/>
              <w:rPr>
                <w:del w:id="217" w:author="Iturra, Julio" w:date="2025-04-24T17:07:00Z" w16du:dateUtc="2025-04-24T15:07:00Z"/>
                <w:rFonts w:cs="Times New Roman"/>
                <w:sz w:val="20"/>
                <w:szCs w:val="20"/>
              </w:rPr>
            </w:pPr>
            <w:del w:id="21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11A5DC3" w14:textId="593FF510" w:rsidR="003C1A2D" w:rsidRPr="00D84938" w:rsidDel="00BD6A5D" w:rsidRDefault="003C1A2D" w:rsidP="00632BC8">
            <w:pPr>
              <w:spacing w:before="0" w:after="0"/>
              <w:rPr>
                <w:del w:id="219" w:author="Iturra, Julio" w:date="2025-04-24T17:07:00Z" w16du:dateUtc="2025-04-24T15:07:00Z"/>
                <w:rFonts w:cs="Times New Roman"/>
                <w:sz w:val="20"/>
                <w:szCs w:val="20"/>
              </w:rPr>
            </w:pPr>
            <w:del w:id="220" w:author="Iturra, Julio" w:date="2025-04-24T17:07:00Z" w16du:dateUtc="2025-04-24T15:07:00Z">
              <w:r w:rsidRPr="00D84938" w:rsidDel="00BD6A5D">
                <w:rPr>
                  <w:rFonts w:cs="Times New Roman"/>
                  <w:sz w:val="20"/>
                  <w:szCs w:val="20"/>
                </w:rPr>
                <w:delText>0.03</w:delText>
              </w:r>
            </w:del>
          </w:p>
        </w:tc>
      </w:tr>
      <w:tr w:rsidR="003C1A2D" w:rsidRPr="00D84938" w:rsidDel="00BD6A5D" w14:paraId="6655F121" w14:textId="08ED6209" w:rsidTr="00352667">
        <w:trPr>
          <w:del w:id="221" w:author="Iturra, Julio" w:date="2025-04-24T17:07:00Z"/>
        </w:trPr>
        <w:tc>
          <w:tcPr>
            <w:tcW w:w="0" w:type="auto"/>
            <w:tcMar>
              <w:top w:w="15" w:type="dxa"/>
              <w:left w:w="75" w:type="dxa"/>
              <w:bottom w:w="15" w:type="dxa"/>
              <w:right w:w="75" w:type="dxa"/>
            </w:tcMar>
            <w:vAlign w:val="center"/>
            <w:hideMark/>
          </w:tcPr>
          <w:p w14:paraId="2DAB8894" w14:textId="6B2759CF" w:rsidR="003C1A2D" w:rsidRPr="00D84938" w:rsidDel="00BD6A5D" w:rsidRDefault="003C1A2D" w:rsidP="00632BC8">
            <w:pPr>
              <w:spacing w:before="0" w:after="0"/>
              <w:rPr>
                <w:del w:id="222" w:author="Iturra, Julio" w:date="2025-04-24T17:07:00Z" w16du:dateUtc="2025-04-24T15:07:00Z"/>
                <w:rFonts w:cs="Times New Roman"/>
                <w:sz w:val="20"/>
                <w:szCs w:val="20"/>
              </w:rPr>
            </w:pPr>
            <w:del w:id="22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8A34FFD" w14:textId="15ABF309" w:rsidR="003C1A2D" w:rsidRPr="00D84938" w:rsidDel="00BD6A5D" w:rsidRDefault="003C1A2D" w:rsidP="00632BC8">
            <w:pPr>
              <w:spacing w:before="0" w:after="0"/>
              <w:rPr>
                <w:del w:id="224" w:author="Iturra, Julio" w:date="2025-04-24T17:07:00Z" w16du:dateUtc="2025-04-24T15:07:00Z"/>
                <w:rFonts w:cs="Times New Roman"/>
                <w:sz w:val="20"/>
                <w:szCs w:val="20"/>
              </w:rPr>
            </w:pPr>
            <w:del w:id="22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C40558F" w14:textId="4B741587" w:rsidR="003C1A2D" w:rsidRPr="00D84938" w:rsidDel="00BD6A5D" w:rsidRDefault="003C1A2D" w:rsidP="00632BC8">
            <w:pPr>
              <w:spacing w:before="0" w:after="0"/>
              <w:rPr>
                <w:del w:id="226" w:author="Iturra, Julio" w:date="2025-04-24T17:07:00Z" w16du:dateUtc="2025-04-24T15:07:00Z"/>
                <w:rFonts w:cs="Times New Roman"/>
                <w:sz w:val="20"/>
                <w:szCs w:val="20"/>
              </w:rPr>
            </w:pPr>
            <w:del w:id="22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B1F0EB6" w14:textId="7D93C7EE" w:rsidR="003C1A2D" w:rsidRPr="00D84938" w:rsidDel="00BD6A5D" w:rsidRDefault="003C1A2D" w:rsidP="00632BC8">
            <w:pPr>
              <w:spacing w:before="0" w:after="0"/>
              <w:rPr>
                <w:del w:id="228" w:author="Iturra, Julio" w:date="2025-04-24T17:07:00Z" w16du:dateUtc="2025-04-24T15:07:00Z"/>
                <w:rFonts w:cs="Times New Roman"/>
                <w:sz w:val="20"/>
                <w:szCs w:val="20"/>
              </w:rPr>
            </w:pPr>
            <w:del w:id="22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1844C10" w14:textId="6083D231" w:rsidR="003C1A2D" w:rsidRPr="00D84938" w:rsidDel="00BD6A5D" w:rsidRDefault="003C1A2D" w:rsidP="00632BC8">
            <w:pPr>
              <w:spacing w:before="0" w:after="0"/>
              <w:rPr>
                <w:del w:id="230" w:author="Iturra, Julio" w:date="2025-04-24T17:07:00Z" w16du:dateUtc="2025-04-24T15:07:00Z"/>
                <w:rFonts w:cs="Times New Roman"/>
                <w:sz w:val="20"/>
                <w:szCs w:val="20"/>
              </w:rPr>
            </w:pPr>
            <w:del w:id="231"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B66C3AC" w14:textId="3D7278E4" w:rsidR="003C1A2D" w:rsidRPr="00D84938" w:rsidDel="00BD6A5D" w:rsidRDefault="003C1A2D" w:rsidP="00632BC8">
            <w:pPr>
              <w:spacing w:before="0" w:after="0"/>
              <w:rPr>
                <w:del w:id="232" w:author="Iturra, Julio" w:date="2025-04-24T17:07:00Z" w16du:dateUtc="2025-04-24T15:07:00Z"/>
                <w:rFonts w:cs="Times New Roman"/>
                <w:sz w:val="20"/>
                <w:szCs w:val="20"/>
              </w:rPr>
            </w:pPr>
            <w:del w:id="23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06D90B9" w14:textId="3D7692E0" w:rsidR="003C1A2D" w:rsidRPr="00D84938" w:rsidDel="00BD6A5D" w:rsidRDefault="003C1A2D" w:rsidP="00632BC8">
            <w:pPr>
              <w:spacing w:before="0" w:after="0"/>
              <w:rPr>
                <w:del w:id="234" w:author="Iturra, Julio" w:date="2025-04-24T17:07:00Z" w16du:dateUtc="2025-04-24T15:07:00Z"/>
                <w:rFonts w:cs="Times New Roman"/>
                <w:sz w:val="20"/>
                <w:szCs w:val="20"/>
              </w:rPr>
            </w:pPr>
            <w:del w:id="235" w:author="Iturra, Julio" w:date="2025-04-24T17:07:00Z" w16du:dateUtc="2025-04-24T15:07:00Z">
              <w:r w:rsidRPr="00D84938" w:rsidDel="00BD6A5D">
                <w:rPr>
                  <w:rFonts w:cs="Times New Roman"/>
                  <w:sz w:val="20"/>
                  <w:szCs w:val="20"/>
                </w:rPr>
                <w:delText>(0.02)</w:delText>
              </w:r>
            </w:del>
          </w:p>
        </w:tc>
      </w:tr>
      <w:tr w:rsidR="003C1A2D" w:rsidRPr="00D84938" w:rsidDel="00BD6A5D" w14:paraId="090570F7" w14:textId="5AC78B54" w:rsidTr="00352667">
        <w:trPr>
          <w:del w:id="236" w:author="Iturra, Julio" w:date="2025-04-24T17:07:00Z"/>
        </w:trPr>
        <w:tc>
          <w:tcPr>
            <w:tcW w:w="0" w:type="auto"/>
            <w:tcMar>
              <w:top w:w="15" w:type="dxa"/>
              <w:left w:w="75" w:type="dxa"/>
              <w:bottom w:w="15" w:type="dxa"/>
              <w:right w:w="75" w:type="dxa"/>
            </w:tcMar>
            <w:vAlign w:val="center"/>
            <w:hideMark/>
          </w:tcPr>
          <w:p w14:paraId="0A107CB9" w14:textId="686E4C0C" w:rsidR="003C1A2D" w:rsidRPr="00D84938" w:rsidDel="00BD6A5D" w:rsidRDefault="003C1A2D" w:rsidP="00632BC8">
            <w:pPr>
              <w:spacing w:before="0" w:after="0"/>
              <w:rPr>
                <w:del w:id="237" w:author="Iturra, Julio" w:date="2025-04-24T17:07:00Z" w16du:dateUtc="2025-04-24T15:07:00Z"/>
                <w:rFonts w:cs="Times New Roman"/>
                <w:sz w:val="20"/>
                <w:szCs w:val="20"/>
              </w:rPr>
            </w:pPr>
            <w:del w:id="238" w:author="Iturra, Julio" w:date="2025-04-24T17:07:00Z" w16du:dateUtc="2025-04-24T15:07:00Z">
              <w:r w:rsidRPr="00D84938" w:rsidDel="00BD6A5D">
                <w:rPr>
                  <w:rFonts w:cs="Times New Roman"/>
                  <w:sz w:val="20"/>
                  <w:szCs w:val="20"/>
                </w:rPr>
                <w:delText>Network size</w:delText>
              </w:r>
            </w:del>
          </w:p>
        </w:tc>
        <w:tc>
          <w:tcPr>
            <w:tcW w:w="0" w:type="auto"/>
            <w:tcMar>
              <w:top w:w="15" w:type="dxa"/>
              <w:left w:w="75" w:type="dxa"/>
              <w:bottom w:w="15" w:type="dxa"/>
              <w:right w:w="75" w:type="dxa"/>
            </w:tcMar>
            <w:vAlign w:val="center"/>
            <w:hideMark/>
          </w:tcPr>
          <w:p w14:paraId="358D70BE" w14:textId="3DE2C323" w:rsidR="003C1A2D" w:rsidRPr="00D84938" w:rsidDel="00BD6A5D" w:rsidRDefault="003C1A2D" w:rsidP="00632BC8">
            <w:pPr>
              <w:spacing w:before="0" w:after="0"/>
              <w:rPr>
                <w:del w:id="239" w:author="Iturra, Julio" w:date="2025-04-24T17:07:00Z" w16du:dateUtc="2025-04-24T15:07:00Z"/>
                <w:rFonts w:cs="Times New Roman"/>
                <w:sz w:val="20"/>
                <w:szCs w:val="20"/>
              </w:rPr>
            </w:pPr>
            <w:del w:id="24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E2AF0F5" w14:textId="1F130314" w:rsidR="003C1A2D" w:rsidRPr="00D84938" w:rsidDel="00BD6A5D" w:rsidRDefault="003C1A2D" w:rsidP="00632BC8">
            <w:pPr>
              <w:spacing w:before="0" w:after="0"/>
              <w:rPr>
                <w:del w:id="241" w:author="Iturra, Julio" w:date="2025-04-24T17:07:00Z" w16du:dateUtc="2025-04-24T15:07:00Z"/>
                <w:rFonts w:cs="Times New Roman"/>
                <w:sz w:val="20"/>
                <w:szCs w:val="20"/>
              </w:rPr>
            </w:pPr>
            <w:del w:id="24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06AA8DE" w14:textId="728117C4" w:rsidR="003C1A2D" w:rsidRPr="00D84938" w:rsidDel="00BD6A5D" w:rsidRDefault="003C1A2D" w:rsidP="00632BC8">
            <w:pPr>
              <w:spacing w:before="0" w:after="0"/>
              <w:rPr>
                <w:del w:id="243" w:author="Iturra, Julio" w:date="2025-04-24T17:07:00Z" w16du:dateUtc="2025-04-24T15:07:00Z"/>
                <w:rFonts w:cs="Times New Roman"/>
                <w:sz w:val="20"/>
                <w:szCs w:val="20"/>
              </w:rPr>
            </w:pPr>
            <w:del w:id="24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6DD1987" w14:textId="229A91FA" w:rsidR="003C1A2D" w:rsidRPr="00D84938" w:rsidDel="00BD6A5D" w:rsidRDefault="003C1A2D" w:rsidP="00632BC8">
            <w:pPr>
              <w:spacing w:before="0" w:after="0"/>
              <w:rPr>
                <w:del w:id="245" w:author="Iturra, Julio" w:date="2025-04-24T17:07:00Z" w16du:dateUtc="2025-04-24T15:07:00Z"/>
                <w:rFonts w:cs="Times New Roman"/>
                <w:sz w:val="20"/>
                <w:szCs w:val="20"/>
              </w:rPr>
            </w:pPr>
            <w:del w:id="246" w:author="Iturra, Julio" w:date="2025-04-24T17:07:00Z" w16du:dateUtc="2025-04-24T15:07:00Z">
              <w:r w:rsidRPr="00D84938" w:rsidDel="00BD6A5D">
                <w:rPr>
                  <w:rFonts w:cs="Times New Roman"/>
                  <w:sz w:val="20"/>
                  <w:szCs w:val="20"/>
                </w:rPr>
                <w:delText>-0.01</w:delText>
              </w:r>
            </w:del>
          </w:p>
        </w:tc>
        <w:tc>
          <w:tcPr>
            <w:tcW w:w="0" w:type="auto"/>
            <w:tcMar>
              <w:top w:w="15" w:type="dxa"/>
              <w:left w:w="75" w:type="dxa"/>
              <w:bottom w:w="15" w:type="dxa"/>
              <w:right w:w="75" w:type="dxa"/>
            </w:tcMar>
            <w:vAlign w:val="center"/>
            <w:hideMark/>
          </w:tcPr>
          <w:p w14:paraId="5B291174" w14:textId="660A6F60" w:rsidR="003C1A2D" w:rsidRPr="00D84938" w:rsidDel="00BD6A5D" w:rsidRDefault="003C1A2D" w:rsidP="00632BC8">
            <w:pPr>
              <w:spacing w:before="0" w:after="0"/>
              <w:rPr>
                <w:del w:id="247" w:author="Iturra, Julio" w:date="2025-04-24T17:07:00Z" w16du:dateUtc="2025-04-24T15:07:00Z"/>
                <w:rFonts w:cs="Times New Roman"/>
                <w:sz w:val="20"/>
                <w:szCs w:val="20"/>
              </w:rPr>
            </w:pPr>
            <w:del w:id="24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18F7EEF" w14:textId="23750182" w:rsidR="003C1A2D" w:rsidRPr="00D84938" w:rsidDel="00BD6A5D" w:rsidRDefault="003C1A2D" w:rsidP="00632BC8">
            <w:pPr>
              <w:spacing w:before="0" w:after="0"/>
              <w:rPr>
                <w:del w:id="249" w:author="Iturra, Julio" w:date="2025-04-24T17:07:00Z" w16du:dateUtc="2025-04-24T15:07:00Z"/>
                <w:rFonts w:cs="Times New Roman"/>
                <w:sz w:val="20"/>
                <w:szCs w:val="20"/>
              </w:rPr>
            </w:pPr>
            <w:del w:id="250" w:author="Iturra, Julio" w:date="2025-04-24T17:07:00Z" w16du:dateUtc="2025-04-24T15:07:00Z">
              <w:r w:rsidRPr="00D84938" w:rsidDel="00BD6A5D">
                <w:rPr>
                  <w:rFonts w:cs="Times New Roman"/>
                  <w:sz w:val="20"/>
                  <w:szCs w:val="20"/>
                </w:rPr>
                <w:delText>-0.01</w:delText>
              </w:r>
            </w:del>
          </w:p>
        </w:tc>
      </w:tr>
      <w:tr w:rsidR="003C1A2D" w:rsidRPr="00D84938" w:rsidDel="00BD6A5D" w14:paraId="5413A687" w14:textId="64030A98" w:rsidTr="00352667">
        <w:trPr>
          <w:del w:id="251" w:author="Iturra, Julio" w:date="2025-04-24T17:07:00Z"/>
        </w:trPr>
        <w:tc>
          <w:tcPr>
            <w:tcW w:w="0" w:type="auto"/>
            <w:tcMar>
              <w:top w:w="15" w:type="dxa"/>
              <w:left w:w="75" w:type="dxa"/>
              <w:bottom w:w="15" w:type="dxa"/>
              <w:right w:w="75" w:type="dxa"/>
            </w:tcMar>
            <w:vAlign w:val="center"/>
            <w:hideMark/>
          </w:tcPr>
          <w:p w14:paraId="30CB7AEA" w14:textId="06910FC1" w:rsidR="003C1A2D" w:rsidRPr="00D84938" w:rsidDel="00BD6A5D" w:rsidRDefault="003C1A2D" w:rsidP="00632BC8">
            <w:pPr>
              <w:spacing w:before="0" w:after="0"/>
              <w:rPr>
                <w:del w:id="252" w:author="Iturra, Julio" w:date="2025-04-24T17:07:00Z" w16du:dateUtc="2025-04-24T15:07:00Z"/>
                <w:rFonts w:cs="Times New Roman"/>
                <w:sz w:val="20"/>
                <w:szCs w:val="20"/>
              </w:rPr>
            </w:pPr>
            <w:del w:id="25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9372BEB" w14:textId="15CE93CF" w:rsidR="003C1A2D" w:rsidRPr="00D84938" w:rsidDel="00BD6A5D" w:rsidRDefault="003C1A2D" w:rsidP="00632BC8">
            <w:pPr>
              <w:spacing w:before="0" w:after="0"/>
              <w:rPr>
                <w:del w:id="254" w:author="Iturra, Julio" w:date="2025-04-24T17:07:00Z" w16du:dateUtc="2025-04-24T15:07:00Z"/>
                <w:rFonts w:cs="Times New Roman"/>
                <w:sz w:val="20"/>
                <w:szCs w:val="20"/>
              </w:rPr>
            </w:pPr>
            <w:del w:id="25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49C7FBC" w14:textId="47EE2C0D" w:rsidR="003C1A2D" w:rsidRPr="00D84938" w:rsidDel="00BD6A5D" w:rsidRDefault="003C1A2D" w:rsidP="00632BC8">
            <w:pPr>
              <w:spacing w:before="0" w:after="0"/>
              <w:rPr>
                <w:del w:id="256" w:author="Iturra, Julio" w:date="2025-04-24T17:07:00Z" w16du:dateUtc="2025-04-24T15:07:00Z"/>
                <w:rFonts w:cs="Times New Roman"/>
                <w:sz w:val="20"/>
                <w:szCs w:val="20"/>
              </w:rPr>
            </w:pPr>
            <w:del w:id="25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2DD0CF7" w14:textId="472D03A3" w:rsidR="003C1A2D" w:rsidRPr="00D84938" w:rsidDel="00BD6A5D" w:rsidRDefault="003C1A2D" w:rsidP="00632BC8">
            <w:pPr>
              <w:spacing w:before="0" w:after="0"/>
              <w:rPr>
                <w:del w:id="258" w:author="Iturra, Julio" w:date="2025-04-24T17:07:00Z" w16du:dateUtc="2025-04-24T15:07:00Z"/>
                <w:rFonts w:cs="Times New Roman"/>
                <w:sz w:val="20"/>
                <w:szCs w:val="20"/>
              </w:rPr>
            </w:pPr>
            <w:del w:id="25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5472604" w14:textId="5CF6B6A2" w:rsidR="003C1A2D" w:rsidRPr="00D84938" w:rsidDel="00BD6A5D" w:rsidRDefault="003C1A2D" w:rsidP="00632BC8">
            <w:pPr>
              <w:spacing w:before="0" w:after="0"/>
              <w:rPr>
                <w:del w:id="260" w:author="Iturra, Julio" w:date="2025-04-24T17:07:00Z" w16du:dateUtc="2025-04-24T15:07:00Z"/>
                <w:rFonts w:cs="Times New Roman"/>
                <w:sz w:val="20"/>
                <w:szCs w:val="20"/>
              </w:rPr>
            </w:pPr>
            <w:del w:id="261"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58A2977" w14:textId="68204AD5" w:rsidR="003C1A2D" w:rsidRPr="00D84938" w:rsidDel="00BD6A5D" w:rsidRDefault="003C1A2D" w:rsidP="00632BC8">
            <w:pPr>
              <w:spacing w:before="0" w:after="0"/>
              <w:rPr>
                <w:del w:id="262" w:author="Iturra, Julio" w:date="2025-04-24T17:07:00Z" w16du:dateUtc="2025-04-24T15:07:00Z"/>
                <w:rFonts w:cs="Times New Roman"/>
                <w:sz w:val="20"/>
                <w:szCs w:val="20"/>
              </w:rPr>
            </w:pPr>
            <w:del w:id="26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065950C" w14:textId="6E1CDACE" w:rsidR="003C1A2D" w:rsidRPr="00D84938" w:rsidDel="00BD6A5D" w:rsidRDefault="003C1A2D" w:rsidP="00632BC8">
            <w:pPr>
              <w:spacing w:before="0" w:after="0"/>
              <w:rPr>
                <w:del w:id="264" w:author="Iturra, Julio" w:date="2025-04-24T17:07:00Z" w16du:dateUtc="2025-04-24T15:07:00Z"/>
                <w:rFonts w:cs="Times New Roman"/>
                <w:sz w:val="20"/>
                <w:szCs w:val="20"/>
              </w:rPr>
            </w:pPr>
            <w:del w:id="265" w:author="Iturra, Julio" w:date="2025-04-24T17:07:00Z" w16du:dateUtc="2025-04-24T15:07:00Z">
              <w:r w:rsidRPr="00D84938" w:rsidDel="00BD6A5D">
                <w:rPr>
                  <w:rFonts w:cs="Times New Roman"/>
                  <w:sz w:val="20"/>
                  <w:szCs w:val="20"/>
                </w:rPr>
                <w:delText>(0.02)</w:delText>
              </w:r>
            </w:del>
          </w:p>
        </w:tc>
      </w:tr>
      <w:tr w:rsidR="003C1A2D" w:rsidRPr="00D84938" w:rsidDel="00BD6A5D" w14:paraId="1A2EA53C" w14:textId="03B51878" w:rsidTr="00352667">
        <w:trPr>
          <w:del w:id="266" w:author="Iturra, Julio" w:date="2025-04-24T17:07:00Z"/>
        </w:trPr>
        <w:tc>
          <w:tcPr>
            <w:tcW w:w="0" w:type="auto"/>
            <w:tcMar>
              <w:top w:w="15" w:type="dxa"/>
              <w:left w:w="75" w:type="dxa"/>
              <w:bottom w:w="15" w:type="dxa"/>
              <w:right w:w="75" w:type="dxa"/>
            </w:tcMar>
            <w:vAlign w:val="center"/>
            <w:hideMark/>
          </w:tcPr>
          <w:p w14:paraId="10E87997" w14:textId="056DD941" w:rsidR="003C1A2D" w:rsidRPr="00D84938" w:rsidDel="00BD6A5D" w:rsidRDefault="003C1A2D" w:rsidP="00632BC8">
            <w:pPr>
              <w:spacing w:before="0" w:after="0"/>
              <w:rPr>
                <w:del w:id="267" w:author="Iturra, Julio" w:date="2025-04-24T17:07:00Z" w16du:dateUtc="2025-04-24T15:07:00Z"/>
                <w:rFonts w:cs="Times New Roman"/>
                <w:sz w:val="20"/>
                <w:szCs w:val="20"/>
              </w:rPr>
            </w:pPr>
            <w:del w:id="268" w:author="Iturra, Julio" w:date="2025-04-24T17:07:00Z" w16du:dateUtc="2025-04-24T15:07:00Z">
              <w:r w:rsidRPr="00D84938" w:rsidDel="00BD6A5D">
                <w:rPr>
                  <w:rFonts w:cs="Times New Roman"/>
                  <w:sz w:val="20"/>
                  <w:szCs w:val="20"/>
                </w:rPr>
                <w:delText>HH Income</w:delText>
              </w:r>
            </w:del>
          </w:p>
        </w:tc>
        <w:tc>
          <w:tcPr>
            <w:tcW w:w="0" w:type="auto"/>
            <w:tcMar>
              <w:top w:w="15" w:type="dxa"/>
              <w:left w:w="75" w:type="dxa"/>
              <w:bottom w:w="15" w:type="dxa"/>
              <w:right w:w="75" w:type="dxa"/>
            </w:tcMar>
            <w:vAlign w:val="center"/>
            <w:hideMark/>
          </w:tcPr>
          <w:p w14:paraId="418D50F9" w14:textId="07CB508D" w:rsidR="003C1A2D" w:rsidRPr="00D84938" w:rsidDel="00BD6A5D" w:rsidRDefault="003C1A2D" w:rsidP="00632BC8">
            <w:pPr>
              <w:spacing w:before="0" w:after="0"/>
              <w:rPr>
                <w:del w:id="269" w:author="Iturra, Julio" w:date="2025-04-24T17:07:00Z" w16du:dateUtc="2025-04-24T15:07:00Z"/>
                <w:rFonts w:cs="Times New Roman"/>
                <w:sz w:val="20"/>
                <w:szCs w:val="20"/>
              </w:rPr>
            </w:pPr>
            <w:del w:id="27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568465C" w14:textId="668FA232" w:rsidR="003C1A2D" w:rsidRPr="00D84938" w:rsidDel="00BD6A5D" w:rsidRDefault="003C1A2D" w:rsidP="00632BC8">
            <w:pPr>
              <w:spacing w:before="0" w:after="0"/>
              <w:rPr>
                <w:del w:id="271" w:author="Iturra, Julio" w:date="2025-04-24T17:07:00Z" w16du:dateUtc="2025-04-24T15:07:00Z"/>
                <w:rFonts w:cs="Times New Roman"/>
                <w:sz w:val="20"/>
                <w:szCs w:val="20"/>
              </w:rPr>
            </w:pPr>
            <w:del w:id="27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C601275" w14:textId="67960E60" w:rsidR="003C1A2D" w:rsidRPr="00D84938" w:rsidDel="00BD6A5D" w:rsidRDefault="003C1A2D" w:rsidP="00632BC8">
            <w:pPr>
              <w:spacing w:before="0" w:after="0"/>
              <w:rPr>
                <w:del w:id="273" w:author="Iturra, Julio" w:date="2025-04-24T17:07:00Z" w16du:dateUtc="2025-04-24T15:07:00Z"/>
                <w:rFonts w:cs="Times New Roman"/>
                <w:sz w:val="20"/>
                <w:szCs w:val="20"/>
              </w:rPr>
            </w:pPr>
            <w:del w:id="27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CB106F1" w14:textId="11E79C71" w:rsidR="003C1A2D" w:rsidRPr="00D84938" w:rsidDel="00BD6A5D" w:rsidRDefault="003C1A2D" w:rsidP="00632BC8">
            <w:pPr>
              <w:spacing w:before="0" w:after="0"/>
              <w:rPr>
                <w:del w:id="275" w:author="Iturra, Julio" w:date="2025-04-24T17:07:00Z" w16du:dateUtc="2025-04-24T15:07:00Z"/>
                <w:rFonts w:cs="Times New Roman"/>
                <w:sz w:val="20"/>
                <w:szCs w:val="20"/>
              </w:rPr>
            </w:pPr>
            <w:del w:id="27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E642FE1" w14:textId="4FDECCB6" w:rsidR="003C1A2D" w:rsidRPr="00D84938" w:rsidDel="00BD6A5D" w:rsidRDefault="003C1A2D" w:rsidP="00632BC8">
            <w:pPr>
              <w:spacing w:before="0" w:after="0"/>
              <w:rPr>
                <w:del w:id="277" w:author="Iturra, Julio" w:date="2025-04-24T17:07:00Z" w16du:dateUtc="2025-04-24T15:07:00Z"/>
                <w:rFonts w:cs="Times New Roman"/>
                <w:sz w:val="20"/>
                <w:szCs w:val="20"/>
              </w:rPr>
            </w:pPr>
            <w:del w:id="278" w:author="Iturra, Julio" w:date="2025-04-24T17:07:00Z" w16du:dateUtc="2025-04-24T15:07:00Z">
              <w:r w:rsidRPr="00D84938" w:rsidDel="00BD6A5D">
                <w:rPr>
                  <w:rFonts w:cs="Times New Roman"/>
                  <w:sz w:val="20"/>
                  <w:szCs w:val="20"/>
                </w:rPr>
                <w:delText>-0.03</w:delText>
              </w:r>
            </w:del>
          </w:p>
        </w:tc>
        <w:tc>
          <w:tcPr>
            <w:tcW w:w="0" w:type="auto"/>
            <w:tcMar>
              <w:top w:w="15" w:type="dxa"/>
              <w:left w:w="75" w:type="dxa"/>
              <w:bottom w:w="15" w:type="dxa"/>
              <w:right w:w="75" w:type="dxa"/>
            </w:tcMar>
            <w:vAlign w:val="center"/>
            <w:hideMark/>
          </w:tcPr>
          <w:p w14:paraId="148DACE6" w14:textId="560B1F1A" w:rsidR="003C1A2D" w:rsidRPr="00D84938" w:rsidDel="00BD6A5D" w:rsidRDefault="003C1A2D" w:rsidP="00632BC8">
            <w:pPr>
              <w:spacing w:before="0" w:after="0"/>
              <w:rPr>
                <w:del w:id="279" w:author="Iturra, Julio" w:date="2025-04-24T17:07:00Z" w16du:dateUtc="2025-04-24T15:07:00Z"/>
                <w:rFonts w:cs="Times New Roman"/>
                <w:sz w:val="20"/>
                <w:szCs w:val="20"/>
              </w:rPr>
            </w:pPr>
            <w:del w:id="280" w:author="Iturra, Julio" w:date="2025-04-24T17:07:00Z" w16du:dateUtc="2025-04-24T15:07:00Z">
              <w:r w:rsidRPr="00D84938" w:rsidDel="00BD6A5D">
                <w:rPr>
                  <w:rFonts w:cs="Times New Roman"/>
                  <w:sz w:val="20"/>
                  <w:szCs w:val="20"/>
                </w:rPr>
                <w:delText>-0.03</w:delText>
              </w:r>
            </w:del>
          </w:p>
        </w:tc>
      </w:tr>
      <w:tr w:rsidR="003C1A2D" w:rsidRPr="00D84938" w:rsidDel="00BD6A5D" w14:paraId="03630550" w14:textId="7F45FA29" w:rsidTr="00352667">
        <w:trPr>
          <w:del w:id="281" w:author="Iturra, Julio" w:date="2025-04-24T17:07:00Z"/>
        </w:trPr>
        <w:tc>
          <w:tcPr>
            <w:tcW w:w="0" w:type="auto"/>
            <w:tcMar>
              <w:top w:w="15" w:type="dxa"/>
              <w:left w:w="75" w:type="dxa"/>
              <w:bottom w:w="15" w:type="dxa"/>
              <w:right w:w="75" w:type="dxa"/>
            </w:tcMar>
            <w:vAlign w:val="center"/>
            <w:hideMark/>
          </w:tcPr>
          <w:p w14:paraId="0A85B2AF" w14:textId="0484ACD5" w:rsidR="003C1A2D" w:rsidRPr="00D84938" w:rsidDel="00BD6A5D" w:rsidRDefault="003C1A2D" w:rsidP="00632BC8">
            <w:pPr>
              <w:spacing w:before="0" w:after="0"/>
              <w:rPr>
                <w:del w:id="282" w:author="Iturra, Julio" w:date="2025-04-24T17:07:00Z" w16du:dateUtc="2025-04-24T15:07:00Z"/>
                <w:rFonts w:cs="Times New Roman"/>
                <w:sz w:val="20"/>
                <w:szCs w:val="20"/>
              </w:rPr>
            </w:pPr>
            <w:del w:id="28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624ACC7" w14:textId="6A9F9084" w:rsidR="003C1A2D" w:rsidRPr="00D84938" w:rsidDel="00BD6A5D" w:rsidRDefault="003C1A2D" w:rsidP="00632BC8">
            <w:pPr>
              <w:spacing w:before="0" w:after="0"/>
              <w:rPr>
                <w:del w:id="284" w:author="Iturra, Julio" w:date="2025-04-24T17:07:00Z" w16du:dateUtc="2025-04-24T15:07:00Z"/>
                <w:rFonts w:cs="Times New Roman"/>
                <w:sz w:val="20"/>
                <w:szCs w:val="20"/>
              </w:rPr>
            </w:pPr>
            <w:del w:id="28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80539E5" w14:textId="46499EF7" w:rsidR="003C1A2D" w:rsidRPr="00D84938" w:rsidDel="00BD6A5D" w:rsidRDefault="003C1A2D" w:rsidP="00632BC8">
            <w:pPr>
              <w:spacing w:before="0" w:after="0"/>
              <w:rPr>
                <w:del w:id="286" w:author="Iturra, Julio" w:date="2025-04-24T17:07:00Z" w16du:dateUtc="2025-04-24T15:07:00Z"/>
                <w:rFonts w:cs="Times New Roman"/>
                <w:sz w:val="20"/>
                <w:szCs w:val="20"/>
              </w:rPr>
            </w:pPr>
            <w:del w:id="28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B8AB35F" w14:textId="4DE5D0B2" w:rsidR="003C1A2D" w:rsidRPr="00D84938" w:rsidDel="00BD6A5D" w:rsidRDefault="003C1A2D" w:rsidP="00632BC8">
            <w:pPr>
              <w:spacing w:before="0" w:after="0"/>
              <w:rPr>
                <w:del w:id="288" w:author="Iturra, Julio" w:date="2025-04-24T17:07:00Z" w16du:dateUtc="2025-04-24T15:07:00Z"/>
                <w:rFonts w:cs="Times New Roman"/>
                <w:sz w:val="20"/>
                <w:szCs w:val="20"/>
              </w:rPr>
            </w:pPr>
            <w:del w:id="28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31031A9" w14:textId="5929B280" w:rsidR="003C1A2D" w:rsidRPr="00D84938" w:rsidDel="00BD6A5D" w:rsidRDefault="003C1A2D" w:rsidP="00632BC8">
            <w:pPr>
              <w:spacing w:before="0" w:after="0"/>
              <w:rPr>
                <w:del w:id="290" w:author="Iturra, Julio" w:date="2025-04-24T17:07:00Z" w16du:dateUtc="2025-04-24T15:07:00Z"/>
                <w:rFonts w:cs="Times New Roman"/>
                <w:sz w:val="20"/>
                <w:szCs w:val="20"/>
              </w:rPr>
            </w:pPr>
            <w:del w:id="29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F4DD452" w14:textId="52779E38" w:rsidR="003C1A2D" w:rsidRPr="00D84938" w:rsidDel="00BD6A5D" w:rsidRDefault="003C1A2D" w:rsidP="00632BC8">
            <w:pPr>
              <w:spacing w:before="0" w:after="0"/>
              <w:rPr>
                <w:del w:id="292" w:author="Iturra, Julio" w:date="2025-04-24T17:07:00Z" w16du:dateUtc="2025-04-24T15:07:00Z"/>
                <w:rFonts w:cs="Times New Roman"/>
                <w:sz w:val="20"/>
                <w:szCs w:val="20"/>
              </w:rPr>
            </w:pPr>
            <w:del w:id="293"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27D722E9" w14:textId="0DB54C8A" w:rsidR="003C1A2D" w:rsidRPr="00D84938" w:rsidDel="00BD6A5D" w:rsidRDefault="003C1A2D" w:rsidP="00632BC8">
            <w:pPr>
              <w:spacing w:before="0" w:after="0"/>
              <w:rPr>
                <w:del w:id="294" w:author="Iturra, Julio" w:date="2025-04-24T17:07:00Z" w16du:dateUtc="2025-04-24T15:07:00Z"/>
                <w:rFonts w:cs="Times New Roman"/>
                <w:sz w:val="20"/>
                <w:szCs w:val="20"/>
              </w:rPr>
            </w:pPr>
            <w:del w:id="295" w:author="Iturra, Julio" w:date="2025-04-24T17:07:00Z" w16du:dateUtc="2025-04-24T15:07:00Z">
              <w:r w:rsidRPr="00D84938" w:rsidDel="00BD6A5D">
                <w:rPr>
                  <w:rFonts w:cs="Times New Roman"/>
                  <w:sz w:val="20"/>
                  <w:szCs w:val="20"/>
                </w:rPr>
                <w:delText>(0.02)</w:delText>
              </w:r>
            </w:del>
          </w:p>
        </w:tc>
      </w:tr>
      <w:tr w:rsidR="003C1A2D" w:rsidRPr="00D84938" w:rsidDel="00BD6A5D" w14:paraId="579A0448" w14:textId="25CC7AFE" w:rsidTr="00352667">
        <w:trPr>
          <w:del w:id="296" w:author="Iturra, Julio" w:date="2025-04-24T17:07:00Z"/>
        </w:trPr>
        <w:tc>
          <w:tcPr>
            <w:tcW w:w="0" w:type="auto"/>
            <w:tcMar>
              <w:top w:w="15" w:type="dxa"/>
              <w:left w:w="75" w:type="dxa"/>
              <w:bottom w:w="15" w:type="dxa"/>
              <w:right w:w="75" w:type="dxa"/>
            </w:tcMar>
            <w:vAlign w:val="center"/>
            <w:hideMark/>
          </w:tcPr>
          <w:p w14:paraId="08CF782D" w14:textId="62C1D163" w:rsidR="003C1A2D" w:rsidRPr="00D84938" w:rsidDel="00BD6A5D" w:rsidRDefault="003C1A2D" w:rsidP="00632BC8">
            <w:pPr>
              <w:spacing w:before="0" w:after="0"/>
              <w:rPr>
                <w:del w:id="297" w:author="Iturra, Julio" w:date="2025-04-24T17:07:00Z" w16du:dateUtc="2025-04-24T15:07:00Z"/>
                <w:rFonts w:cs="Times New Roman"/>
                <w:sz w:val="20"/>
                <w:szCs w:val="20"/>
              </w:rPr>
            </w:pPr>
            <w:del w:id="298" w:author="Iturra, Julio" w:date="2025-04-24T17:07:00Z" w16du:dateUtc="2025-04-24T15:07:00Z">
              <w:r w:rsidRPr="00D84938" w:rsidDel="00BD6A5D">
                <w:rPr>
                  <w:rFonts w:cs="Times New Roman"/>
                  <w:sz w:val="20"/>
                  <w:szCs w:val="20"/>
                </w:rPr>
                <w:delText>University Degree</w:delText>
              </w:r>
            </w:del>
          </w:p>
        </w:tc>
        <w:tc>
          <w:tcPr>
            <w:tcW w:w="0" w:type="auto"/>
            <w:tcMar>
              <w:top w:w="15" w:type="dxa"/>
              <w:left w:w="75" w:type="dxa"/>
              <w:bottom w:w="15" w:type="dxa"/>
              <w:right w:w="75" w:type="dxa"/>
            </w:tcMar>
            <w:vAlign w:val="center"/>
            <w:hideMark/>
          </w:tcPr>
          <w:p w14:paraId="1A420CF9" w14:textId="221B6C16" w:rsidR="003C1A2D" w:rsidRPr="00D84938" w:rsidDel="00BD6A5D" w:rsidRDefault="003C1A2D" w:rsidP="00632BC8">
            <w:pPr>
              <w:spacing w:before="0" w:after="0"/>
              <w:rPr>
                <w:del w:id="299" w:author="Iturra, Julio" w:date="2025-04-24T17:07:00Z" w16du:dateUtc="2025-04-24T15:07:00Z"/>
                <w:rFonts w:cs="Times New Roman"/>
                <w:sz w:val="20"/>
                <w:szCs w:val="20"/>
              </w:rPr>
            </w:pPr>
            <w:del w:id="30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2F86FE4" w14:textId="6C09055F" w:rsidR="003C1A2D" w:rsidRPr="00D84938" w:rsidDel="00BD6A5D" w:rsidRDefault="003C1A2D" w:rsidP="00632BC8">
            <w:pPr>
              <w:spacing w:before="0" w:after="0"/>
              <w:rPr>
                <w:del w:id="301" w:author="Iturra, Julio" w:date="2025-04-24T17:07:00Z" w16du:dateUtc="2025-04-24T15:07:00Z"/>
                <w:rFonts w:cs="Times New Roman"/>
                <w:sz w:val="20"/>
                <w:szCs w:val="20"/>
              </w:rPr>
            </w:pPr>
            <w:del w:id="30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FE969F3" w14:textId="359598FC" w:rsidR="003C1A2D" w:rsidRPr="00D84938" w:rsidDel="00BD6A5D" w:rsidRDefault="003C1A2D" w:rsidP="00632BC8">
            <w:pPr>
              <w:spacing w:before="0" w:after="0"/>
              <w:rPr>
                <w:del w:id="303" w:author="Iturra, Julio" w:date="2025-04-24T17:07:00Z" w16du:dateUtc="2025-04-24T15:07:00Z"/>
                <w:rFonts w:cs="Times New Roman"/>
                <w:sz w:val="20"/>
                <w:szCs w:val="20"/>
              </w:rPr>
            </w:pPr>
            <w:del w:id="30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8926D4F" w14:textId="6A063951" w:rsidR="003C1A2D" w:rsidRPr="00D84938" w:rsidDel="00BD6A5D" w:rsidRDefault="003C1A2D" w:rsidP="00632BC8">
            <w:pPr>
              <w:spacing w:before="0" w:after="0"/>
              <w:rPr>
                <w:del w:id="305" w:author="Iturra, Julio" w:date="2025-04-24T17:07:00Z" w16du:dateUtc="2025-04-24T15:07:00Z"/>
                <w:rFonts w:cs="Times New Roman"/>
                <w:sz w:val="20"/>
                <w:szCs w:val="20"/>
              </w:rPr>
            </w:pPr>
            <w:del w:id="30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4786E54" w14:textId="0B8D5461" w:rsidR="003C1A2D" w:rsidRPr="00D84938" w:rsidDel="00BD6A5D" w:rsidRDefault="003C1A2D" w:rsidP="00632BC8">
            <w:pPr>
              <w:spacing w:before="0" w:after="0"/>
              <w:rPr>
                <w:del w:id="307" w:author="Iturra, Julio" w:date="2025-04-24T17:07:00Z" w16du:dateUtc="2025-04-24T15:07:00Z"/>
                <w:rFonts w:cs="Times New Roman"/>
                <w:sz w:val="20"/>
                <w:szCs w:val="20"/>
              </w:rPr>
            </w:pPr>
            <w:del w:id="308" w:author="Iturra, Julio" w:date="2025-04-24T17:07:00Z" w16du:dateUtc="2025-04-24T15:07:00Z">
              <w:r w:rsidRPr="00D84938" w:rsidDel="00BD6A5D">
                <w:rPr>
                  <w:rFonts w:cs="Times New Roman"/>
                  <w:sz w:val="20"/>
                  <w:szCs w:val="20"/>
                </w:rPr>
                <w:delText>-0.01</w:delText>
              </w:r>
            </w:del>
          </w:p>
        </w:tc>
        <w:tc>
          <w:tcPr>
            <w:tcW w:w="0" w:type="auto"/>
            <w:tcMar>
              <w:top w:w="15" w:type="dxa"/>
              <w:left w:w="75" w:type="dxa"/>
              <w:bottom w:w="15" w:type="dxa"/>
              <w:right w:w="75" w:type="dxa"/>
            </w:tcMar>
            <w:vAlign w:val="center"/>
            <w:hideMark/>
          </w:tcPr>
          <w:p w14:paraId="3B2D6575" w14:textId="16AA7EBB" w:rsidR="003C1A2D" w:rsidRPr="00D84938" w:rsidDel="00BD6A5D" w:rsidRDefault="003C1A2D" w:rsidP="00632BC8">
            <w:pPr>
              <w:spacing w:before="0" w:after="0"/>
              <w:rPr>
                <w:del w:id="309" w:author="Iturra, Julio" w:date="2025-04-24T17:07:00Z" w16du:dateUtc="2025-04-24T15:07:00Z"/>
                <w:rFonts w:cs="Times New Roman"/>
                <w:sz w:val="20"/>
                <w:szCs w:val="20"/>
              </w:rPr>
            </w:pPr>
            <w:del w:id="310" w:author="Iturra, Julio" w:date="2025-04-24T17:07:00Z" w16du:dateUtc="2025-04-24T15:07:00Z">
              <w:r w:rsidRPr="00D84938" w:rsidDel="00BD6A5D">
                <w:rPr>
                  <w:rFonts w:cs="Times New Roman"/>
                  <w:sz w:val="20"/>
                  <w:szCs w:val="20"/>
                </w:rPr>
                <w:delText>-0.01</w:delText>
              </w:r>
            </w:del>
          </w:p>
        </w:tc>
      </w:tr>
      <w:tr w:rsidR="003C1A2D" w:rsidRPr="00D84938" w:rsidDel="00BD6A5D" w14:paraId="4D8B98C6" w14:textId="4F0796EA" w:rsidTr="00352667">
        <w:trPr>
          <w:del w:id="311" w:author="Iturra, Julio" w:date="2025-04-24T17:07:00Z"/>
        </w:trPr>
        <w:tc>
          <w:tcPr>
            <w:tcW w:w="0" w:type="auto"/>
            <w:tcMar>
              <w:top w:w="15" w:type="dxa"/>
              <w:left w:w="75" w:type="dxa"/>
              <w:bottom w:w="15" w:type="dxa"/>
              <w:right w:w="75" w:type="dxa"/>
            </w:tcMar>
            <w:vAlign w:val="center"/>
            <w:hideMark/>
          </w:tcPr>
          <w:p w14:paraId="4AA322A2" w14:textId="2F91B3C4" w:rsidR="003C1A2D" w:rsidRPr="00D84938" w:rsidDel="00BD6A5D" w:rsidRDefault="003C1A2D" w:rsidP="00632BC8">
            <w:pPr>
              <w:spacing w:before="0" w:after="0"/>
              <w:rPr>
                <w:del w:id="312" w:author="Iturra, Julio" w:date="2025-04-24T17:07:00Z" w16du:dateUtc="2025-04-24T15:07:00Z"/>
                <w:rFonts w:cs="Times New Roman"/>
                <w:sz w:val="20"/>
                <w:szCs w:val="20"/>
              </w:rPr>
            </w:pPr>
            <w:del w:id="31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F7490F1" w14:textId="3619EFA7" w:rsidR="003C1A2D" w:rsidRPr="00D84938" w:rsidDel="00BD6A5D" w:rsidRDefault="003C1A2D" w:rsidP="00632BC8">
            <w:pPr>
              <w:spacing w:before="0" w:after="0"/>
              <w:rPr>
                <w:del w:id="314" w:author="Iturra, Julio" w:date="2025-04-24T17:07:00Z" w16du:dateUtc="2025-04-24T15:07:00Z"/>
                <w:rFonts w:cs="Times New Roman"/>
                <w:sz w:val="20"/>
                <w:szCs w:val="20"/>
              </w:rPr>
            </w:pPr>
            <w:del w:id="31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5E96390" w14:textId="04158064" w:rsidR="003C1A2D" w:rsidRPr="00D84938" w:rsidDel="00BD6A5D" w:rsidRDefault="003C1A2D" w:rsidP="00632BC8">
            <w:pPr>
              <w:spacing w:before="0" w:after="0"/>
              <w:rPr>
                <w:del w:id="316" w:author="Iturra, Julio" w:date="2025-04-24T17:07:00Z" w16du:dateUtc="2025-04-24T15:07:00Z"/>
                <w:rFonts w:cs="Times New Roman"/>
                <w:sz w:val="20"/>
                <w:szCs w:val="20"/>
              </w:rPr>
            </w:pPr>
            <w:del w:id="31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59D6873" w14:textId="243F8764" w:rsidR="003C1A2D" w:rsidRPr="00D84938" w:rsidDel="00BD6A5D" w:rsidRDefault="003C1A2D" w:rsidP="00632BC8">
            <w:pPr>
              <w:spacing w:before="0" w:after="0"/>
              <w:rPr>
                <w:del w:id="318" w:author="Iturra, Julio" w:date="2025-04-24T17:07:00Z" w16du:dateUtc="2025-04-24T15:07:00Z"/>
                <w:rFonts w:cs="Times New Roman"/>
                <w:sz w:val="20"/>
                <w:szCs w:val="20"/>
              </w:rPr>
            </w:pPr>
            <w:del w:id="31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2BCD526" w14:textId="26F6B48B" w:rsidR="003C1A2D" w:rsidRPr="00D84938" w:rsidDel="00BD6A5D" w:rsidRDefault="003C1A2D" w:rsidP="00632BC8">
            <w:pPr>
              <w:spacing w:before="0" w:after="0"/>
              <w:rPr>
                <w:del w:id="320" w:author="Iturra, Julio" w:date="2025-04-24T17:07:00Z" w16du:dateUtc="2025-04-24T15:07:00Z"/>
                <w:rFonts w:cs="Times New Roman"/>
                <w:sz w:val="20"/>
                <w:szCs w:val="20"/>
              </w:rPr>
            </w:pPr>
            <w:del w:id="32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149F6AF" w14:textId="793AA785" w:rsidR="003C1A2D" w:rsidRPr="00D84938" w:rsidDel="00BD6A5D" w:rsidRDefault="003C1A2D" w:rsidP="00632BC8">
            <w:pPr>
              <w:spacing w:before="0" w:after="0"/>
              <w:rPr>
                <w:del w:id="322" w:author="Iturra, Julio" w:date="2025-04-24T17:07:00Z" w16du:dateUtc="2025-04-24T15:07:00Z"/>
                <w:rFonts w:cs="Times New Roman"/>
                <w:sz w:val="20"/>
                <w:szCs w:val="20"/>
              </w:rPr>
            </w:pPr>
            <w:del w:id="323" w:author="Iturra, Julio" w:date="2025-04-24T17:07:00Z" w16du:dateUtc="2025-04-24T15:07:00Z">
              <w:r w:rsidRPr="00D84938" w:rsidDel="00BD6A5D">
                <w:rPr>
                  <w:rFonts w:cs="Times New Roman"/>
                  <w:sz w:val="20"/>
                  <w:szCs w:val="20"/>
                </w:rPr>
                <w:delText>(0.03)</w:delText>
              </w:r>
            </w:del>
          </w:p>
        </w:tc>
        <w:tc>
          <w:tcPr>
            <w:tcW w:w="0" w:type="auto"/>
            <w:tcMar>
              <w:top w:w="15" w:type="dxa"/>
              <w:left w:w="75" w:type="dxa"/>
              <w:bottom w:w="15" w:type="dxa"/>
              <w:right w:w="75" w:type="dxa"/>
            </w:tcMar>
            <w:vAlign w:val="center"/>
            <w:hideMark/>
          </w:tcPr>
          <w:p w14:paraId="6D897648" w14:textId="6D2567AF" w:rsidR="003C1A2D" w:rsidRPr="00D84938" w:rsidDel="00BD6A5D" w:rsidRDefault="003C1A2D" w:rsidP="00632BC8">
            <w:pPr>
              <w:spacing w:before="0" w:after="0"/>
              <w:rPr>
                <w:del w:id="324" w:author="Iturra, Julio" w:date="2025-04-24T17:07:00Z" w16du:dateUtc="2025-04-24T15:07:00Z"/>
                <w:rFonts w:cs="Times New Roman"/>
                <w:sz w:val="20"/>
                <w:szCs w:val="20"/>
              </w:rPr>
            </w:pPr>
            <w:del w:id="325" w:author="Iturra, Julio" w:date="2025-04-24T17:07:00Z" w16du:dateUtc="2025-04-24T15:07:00Z">
              <w:r w:rsidRPr="00D84938" w:rsidDel="00BD6A5D">
                <w:rPr>
                  <w:rFonts w:cs="Times New Roman"/>
                  <w:sz w:val="20"/>
                  <w:szCs w:val="20"/>
                </w:rPr>
                <w:delText>(0.03)</w:delText>
              </w:r>
            </w:del>
          </w:p>
        </w:tc>
      </w:tr>
      <w:tr w:rsidR="003C1A2D" w:rsidRPr="00D84938" w:rsidDel="00BD6A5D" w14:paraId="454AC312" w14:textId="17C29174" w:rsidTr="00352667">
        <w:trPr>
          <w:del w:id="326" w:author="Iturra, Julio" w:date="2025-04-24T17:07:00Z"/>
        </w:trPr>
        <w:tc>
          <w:tcPr>
            <w:tcW w:w="0" w:type="auto"/>
            <w:tcMar>
              <w:top w:w="15" w:type="dxa"/>
              <w:left w:w="75" w:type="dxa"/>
              <w:bottom w:w="15" w:type="dxa"/>
              <w:right w:w="75" w:type="dxa"/>
            </w:tcMar>
            <w:vAlign w:val="center"/>
            <w:hideMark/>
          </w:tcPr>
          <w:p w14:paraId="7F70BE11" w14:textId="2A181217" w:rsidR="003C1A2D" w:rsidRPr="00D84938" w:rsidDel="00BD6A5D" w:rsidRDefault="003C1A2D" w:rsidP="00632BC8">
            <w:pPr>
              <w:spacing w:before="0" w:after="0"/>
              <w:rPr>
                <w:del w:id="327" w:author="Iturra, Julio" w:date="2025-04-24T17:07:00Z" w16du:dateUtc="2025-04-24T15:07:00Z"/>
                <w:rFonts w:cs="Times New Roman"/>
                <w:sz w:val="20"/>
                <w:szCs w:val="20"/>
              </w:rPr>
            </w:pPr>
            <w:del w:id="328" w:author="Iturra, Julio" w:date="2025-04-24T17:07:00Z" w16du:dateUtc="2025-04-24T15:07:00Z">
              <w:r w:rsidRPr="00D84938" w:rsidDel="00BD6A5D">
                <w:rPr>
                  <w:rFonts w:cs="Times New Roman"/>
                  <w:sz w:val="20"/>
                  <w:szCs w:val="20"/>
                </w:rPr>
                <w:delText>Unit FE</w:delText>
              </w:r>
            </w:del>
          </w:p>
        </w:tc>
        <w:tc>
          <w:tcPr>
            <w:tcW w:w="0" w:type="auto"/>
            <w:tcMar>
              <w:top w:w="15" w:type="dxa"/>
              <w:left w:w="75" w:type="dxa"/>
              <w:bottom w:w="15" w:type="dxa"/>
              <w:right w:w="75" w:type="dxa"/>
            </w:tcMar>
            <w:vAlign w:val="center"/>
            <w:hideMark/>
          </w:tcPr>
          <w:p w14:paraId="23387FB9" w14:textId="19A0A30C" w:rsidR="003C1A2D" w:rsidRPr="00D84938" w:rsidDel="00BD6A5D" w:rsidRDefault="003C1A2D" w:rsidP="00632BC8">
            <w:pPr>
              <w:spacing w:before="0" w:after="0"/>
              <w:rPr>
                <w:del w:id="329" w:author="Iturra, Julio" w:date="2025-04-24T17:07:00Z" w16du:dateUtc="2025-04-24T15:07:00Z"/>
                <w:rFonts w:cs="Times New Roman"/>
                <w:sz w:val="20"/>
                <w:szCs w:val="20"/>
              </w:rPr>
            </w:pPr>
            <w:del w:id="330"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4988A543" w14:textId="6E42D910" w:rsidR="003C1A2D" w:rsidRPr="00D84938" w:rsidDel="00BD6A5D" w:rsidRDefault="003C1A2D" w:rsidP="00632BC8">
            <w:pPr>
              <w:spacing w:before="0" w:after="0"/>
              <w:rPr>
                <w:del w:id="331" w:author="Iturra, Julio" w:date="2025-04-24T17:07:00Z" w16du:dateUtc="2025-04-24T15:07:00Z"/>
                <w:rFonts w:cs="Times New Roman"/>
                <w:sz w:val="20"/>
                <w:szCs w:val="20"/>
              </w:rPr>
            </w:pPr>
            <w:del w:id="332"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1A38D901" w14:textId="0972BD1F" w:rsidR="003C1A2D" w:rsidRPr="00D84938" w:rsidDel="00BD6A5D" w:rsidRDefault="003C1A2D" w:rsidP="00632BC8">
            <w:pPr>
              <w:spacing w:before="0" w:after="0"/>
              <w:rPr>
                <w:del w:id="333" w:author="Iturra, Julio" w:date="2025-04-24T17:07:00Z" w16du:dateUtc="2025-04-24T15:07:00Z"/>
                <w:rFonts w:cs="Times New Roman"/>
                <w:sz w:val="20"/>
                <w:szCs w:val="20"/>
              </w:rPr>
            </w:pPr>
            <w:del w:id="334"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11E9B0CA" w14:textId="282555D3" w:rsidR="003C1A2D" w:rsidRPr="00D84938" w:rsidDel="00BD6A5D" w:rsidRDefault="003C1A2D" w:rsidP="00632BC8">
            <w:pPr>
              <w:spacing w:before="0" w:after="0"/>
              <w:rPr>
                <w:del w:id="335" w:author="Iturra, Julio" w:date="2025-04-24T17:07:00Z" w16du:dateUtc="2025-04-24T15:07:00Z"/>
                <w:rFonts w:cs="Times New Roman"/>
                <w:sz w:val="20"/>
                <w:szCs w:val="20"/>
              </w:rPr>
            </w:pPr>
            <w:del w:id="336"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4D2FFC6A" w14:textId="10DDCE57" w:rsidR="003C1A2D" w:rsidRPr="00D84938" w:rsidDel="00BD6A5D" w:rsidRDefault="003C1A2D" w:rsidP="00632BC8">
            <w:pPr>
              <w:spacing w:before="0" w:after="0"/>
              <w:rPr>
                <w:del w:id="337" w:author="Iturra, Julio" w:date="2025-04-24T17:07:00Z" w16du:dateUtc="2025-04-24T15:07:00Z"/>
                <w:rFonts w:cs="Times New Roman"/>
                <w:sz w:val="20"/>
                <w:szCs w:val="20"/>
              </w:rPr>
            </w:pPr>
            <w:del w:id="338"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44F34FD7" w14:textId="795D9FA6" w:rsidR="003C1A2D" w:rsidRPr="00D84938" w:rsidDel="00BD6A5D" w:rsidRDefault="003C1A2D" w:rsidP="00632BC8">
            <w:pPr>
              <w:spacing w:before="0" w:after="0"/>
              <w:rPr>
                <w:del w:id="339" w:author="Iturra, Julio" w:date="2025-04-24T17:07:00Z" w16du:dateUtc="2025-04-24T15:07:00Z"/>
                <w:rFonts w:cs="Times New Roman"/>
                <w:sz w:val="20"/>
                <w:szCs w:val="20"/>
              </w:rPr>
            </w:pPr>
            <w:del w:id="340" w:author="Iturra, Julio" w:date="2025-04-24T17:07:00Z" w16du:dateUtc="2025-04-24T15:07:00Z">
              <w:r w:rsidRPr="00D84938" w:rsidDel="00BD6A5D">
                <w:rPr>
                  <w:rFonts w:cs="Times New Roman"/>
                  <w:sz w:val="20"/>
                  <w:szCs w:val="20"/>
                </w:rPr>
                <w:delText>Yes</w:delText>
              </w:r>
            </w:del>
          </w:p>
        </w:tc>
      </w:tr>
      <w:tr w:rsidR="003C1A2D" w:rsidRPr="00D84938" w:rsidDel="00BD6A5D" w14:paraId="03E50015" w14:textId="37EA1630" w:rsidTr="00352667">
        <w:trPr>
          <w:del w:id="341" w:author="Iturra, Julio" w:date="2025-04-24T17:07:00Z"/>
        </w:trPr>
        <w:tc>
          <w:tcPr>
            <w:tcW w:w="0" w:type="auto"/>
            <w:tcMar>
              <w:top w:w="15" w:type="dxa"/>
              <w:left w:w="75" w:type="dxa"/>
              <w:bottom w:w="15" w:type="dxa"/>
              <w:right w:w="75" w:type="dxa"/>
            </w:tcMar>
            <w:vAlign w:val="center"/>
            <w:hideMark/>
          </w:tcPr>
          <w:p w14:paraId="602A6CD1" w14:textId="6817F809" w:rsidR="003C1A2D" w:rsidRPr="00D84938" w:rsidDel="00BD6A5D" w:rsidRDefault="003C1A2D" w:rsidP="00632BC8">
            <w:pPr>
              <w:spacing w:before="0" w:after="0"/>
              <w:rPr>
                <w:del w:id="342" w:author="Iturra, Julio" w:date="2025-04-24T17:07:00Z" w16du:dateUtc="2025-04-24T15:07:00Z"/>
                <w:rFonts w:cs="Times New Roman"/>
                <w:sz w:val="20"/>
                <w:szCs w:val="20"/>
              </w:rPr>
            </w:pPr>
            <w:del w:id="343" w:author="Iturra, Julio" w:date="2025-04-24T17:07:00Z" w16du:dateUtc="2025-04-24T15:07:00Z">
              <w:r w:rsidRPr="00D84938" w:rsidDel="00BD6A5D">
                <w:rPr>
                  <w:rFonts w:cs="Times New Roman"/>
                  <w:sz w:val="20"/>
                  <w:szCs w:val="20"/>
                </w:rPr>
                <w:delText>Time FE</w:delText>
              </w:r>
            </w:del>
          </w:p>
        </w:tc>
        <w:tc>
          <w:tcPr>
            <w:tcW w:w="0" w:type="auto"/>
            <w:tcMar>
              <w:top w:w="15" w:type="dxa"/>
              <w:left w:w="75" w:type="dxa"/>
              <w:bottom w:w="15" w:type="dxa"/>
              <w:right w:w="75" w:type="dxa"/>
            </w:tcMar>
            <w:vAlign w:val="center"/>
            <w:hideMark/>
          </w:tcPr>
          <w:p w14:paraId="569D819D" w14:textId="0072FA50" w:rsidR="003C1A2D" w:rsidRPr="00D84938" w:rsidDel="00BD6A5D" w:rsidRDefault="003C1A2D" w:rsidP="00632BC8">
            <w:pPr>
              <w:spacing w:before="0" w:after="0"/>
              <w:rPr>
                <w:del w:id="344" w:author="Iturra, Julio" w:date="2025-04-24T17:07:00Z" w16du:dateUtc="2025-04-24T15:07:00Z"/>
                <w:rFonts w:cs="Times New Roman"/>
                <w:sz w:val="20"/>
                <w:szCs w:val="20"/>
              </w:rPr>
            </w:pPr>
            <w:del w:id="345"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73824F41" w14:textId="5F7C4087" w:rsidR="003C1A2D" w:rsidRPr="00D84938" w:rsidDel="00BD6A5D" w:rsidRDefault="003C1A2D" w:rsidP="00632BC8">
            <w:pPr>
              <w:spacing w:before="0" w:after="0"/>
              <w:rPr>
                <w:del w:id="346" w:author="Iturra, Julio" w:date="2025-04-24T17:07:00Z" w16du:dateUtc="2025-04-24T15:07:00Z"/>
                <w:rFonts w:cs="Times New Roman"/>
                <w:sz w:val="20"/>
                <w:szCs w:val="20"/>
              </w:rPr>
            </w:pPr>
            <w:del w:id="347"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69276E0B" w14:textId="57FE19F7" w:rsidR="003C1A2D" w:rsidRPr="00D84938" w:rsidDel="00BD6A5D" w:rsidRDefault="003C1A2D" w:rsidP="00632BC8">
            <w:pPr>
              <w:spacing w:before="0" w:after="0"/>
              <w:rPr>
                <w:del w:id="348" w:author="Iturra, Julio" w:date="2025-04-24T17:07:00Z" w16du:dateUtc="2025-04-24T15:07:00Z"/>
                <w:rFonts w:cs="Times New Roman"/>
                <w:sz w:val="20"/>
                <w:szCs w:val="20"/>
              </w:rPr>
            </w:pPr>
            <w:del w:id="349"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28B57889" w14:textId="38D97EA7" w:rsidR="003C1A2D" w:rsidRPr="00D84938" w:rsidDel="00BD6A5D" w:rsidRDefault="003C1A2D" w:rsidP="00632BC8">
            <w:pPr>
              <w:spacing w:before="0" w:after="0"/>
              <w:rPr>
                <w:del w:id="350" w:author="Iturra, Julio" w:date="2025-04-24T17:07:00Z" w16du:dateUtc="2025-04-24T15:07:00Z"/>
                <w:rFonts w:cs="Times New Roman"/>
                <w:sz w:val="20"/>
                <w:szCs w:val="20"/>
              </w:rPr>
            </w:pPr>
            <w:del w:id="351"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54DDDFC2" w14:textId="4B9F5569" w:rsidR="003C1A2D" w:rsidRPr="00D84938" w:rsidDel="00BD6A5D" w:rsidRDefault="003C1A2D" w:rsidP="00632BC8">
            <w:pPr>
              <w:spacing w:before="0" w:after="0"/>
              <w:rPr>
                <w:del w:id="352" w:author="Iturra, Julio" w:date="2025-04-24T17:07:00Z" w16du:dateUtc="2025-04-24T15:07:00Z"/>
                <w:rFonts w:cs="Times New Roman"/>
                <w:sz w:val="20"/>
                <w:szCs w:val="20"/>
              </w:rPr>
            </w:pPr>
            <w:del w:id="353"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5EDDF3F6" w14:textId="1F9BD293" w:rsidR="003C1A2D" w:rsidRPr="00D84938" w:rsidDel="00BD6A5D" w:rsidRDefault="003C1A2D" w:rsidP="00632BC8">
            <w:pPr>
              <w:spacing w:before="0" w:after="0"/>
              <w:rPr>
                <w:del w:id="354" w:author="Iturra, Julio" w:date="2025-04-24T17:07:00Z" w16du:dateUtc="2025-04-24T15:07:00Z"/>
                <w:rFonts w:cs="Times New Roman"/>
                <w:sz w:val="20"/>
                <w:szCs w:val="20"/>
              </w:rPr>
            </w:pPr>
            <w:del w:id="355" w:author="Iturra, Julio" w:date="2025-04-24T17:07:00Z" w16du:dateUtc="2025-04-24T15:07:00Z">
              <w:r w:rsidRPr="00D84938" w:rsidDel="00BD6A5D">
                <w:rPr>
                  <w:rFonts w:cs="Times New Roman"/>
                  <w:sz w:val="20"/>
                  <w:szCs w:val="20"/>
                </w:rPr>
                <w:delText>Yes</w:delText>
              </w:r>
            </w:del>
          </w:p>
        </w:tc>
      </w:tr>
      <w:tr w:rsidR="003C1A2D" w:rsidRPr="00D84938" w:rsidDel="00BD6A5D" w14:paraId="137CC6A4" w14:textId="098C69D6" w:rsidTr="00352667">
        <w:trPr>
          <w:del w:id="356" w:author="Iturra, Julio" w:date="2025-04-24T17:07:00Z"/>
        </w:trPr>
        <w:tc>
          <w:tcPr>
            <w:tcW w:w="0" w:type="auto"/>
            <w:tcMar>
              <w:top w:w="15" w:type="dxa"/>
              <w:left w:w="75" w:type="dxa"/>
              <w:bottom w:w="15" w:type="dxa"/>
              <w:right w:w="75" w:type="dxa"/>
            </w:tcMar>
            <w:vAlign w:val="center"/>
            <w:hideMark/>
          </w:tcPr>
          <w:p w14:paraId="0340E5B2" w14:textId="0C950B48" w:rsidR="003C1A2D" w:rsidRPr="00D84938" w:rsidDel="00BD6A5D" w:rsidRDefault="003C1A2D" w:rsidP="00632BC8">
            <w:pPr>
              <w:spacing w:before="0" w:after="0"/>
              <w:rPr>
                <w:del w:id="357" w:author="Iturra, Julio" w:date="2025-04-24T17:07:00Z" w16du:dateUtc="2025-04-24T15:07:00Z"/>
                <w:rFonts w:cs="Times New Roman"/>
                <w:sz w:val="20"/>
                <w:szCs w:val="20"/>
              </w:rPr>
            </w:pPr>
            <w:del w:id="358" w:author="Iturra, Julio" w:date="2025-04-24T17:07:00Z" w16du:dateUtc="2025-04-24T15:07:00Z">
              <w:r w:rsidRPr="00D84938" w:rsidDel="00BD6A5D">
                <w:rPr>
                  <w:rFonts w:cs="Times New Roman"/>
                  <w:sz w:val="20"/>
                  <w:szCs w:val="20"/>
                </w:rPr>
                <w:delText>Num. obs.</w:delText>
              </w:r>
            </w:del>
          </w:p>
        </w:tc>
        <w:tc>
          <w:tcPr>
            <w:tcW w:w="0" w:type="auto"/>
            <w:tcMar>
              <w:top w:w="15" w:type="dxa"/>
              <w:left w:w="75" w:type="dxa"/>
              <w:bottom w:w="15" w:type="dxa"/>
              <w:right w:w="75" w:type="dxa"/>
            </w:tcMar>
            <w:vAlign w:val="center"/>
            <w:hideMark/>
          </w:tcPr>
          <w:p w14:paraId="6BB89CC0" w14:textId="0E1B27A1" w:rsidR="003C1A2D" w:rsidRPr="00D84938" w:rsidDel="00BD6A5D" w:rsidRDefault="003C1A2D" w:rsidP="00632BC8">
            <w:pPr>
              <w:spacing w:before="0" w:after="0"/>
              <w:rPr>
                <w:del w:id="359" w:author="Iturra, Julio" w:date="2025-04-24T17:07:00Z" w16du:dateUtc="2025-04-24T15:07:00Z"/>
                <w:rFonts w:cs="Times New Roman"/>
                <w:sz w:val="20"/>
                <w:szCs w:val="20"/>
              </w:rPr>
            </w:pPr>
            <w:del w:id="360"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24626FB5" w14:textId="2A42B5E6" w:rsidR="003C1A2D" w:rsidRPr="00D84938" w:rsidDel="00BD6A5D" w:rsidRDefault="003C1A2D" w:rsidP="00632BC8">
            <w:pPr>
              <w:spacing w:before="0" w:after="0"/>
              <w:rPr>
                <w:del w:id="361" w:author="Iturra, Julio" w:date="2025-04-24T17:07:00Z" w16du:dateUtc="2025-04-24T15:07:00Z"/>
                <w:rFonts w:cs="Times New Roman"/>
                <w:sz w:val="20"/>
                <w:szCs w:val="20"/>
              </w:rPr>
            </w:pPr>
            <w:del w:id="362"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6F644A31" w14:textId="79620939" w:rsidR="003C1A2D" w:rsidRPr="00D84938" w:rsidDel="00BD6A5D" w:rsidRDefault="003C1A2D" w:rsidP="00632BC8">
            <w:pPr>
              <w:spacing w:before="0" w:after="0"/>
              <w:rPr>
                <w:del w:id="363" w:author="Iturra, Julio" w:date="2025-04-24T17:07:00Z" w16du:dateUtc="2025-04-24T15:07:00Z"/>
                <w:rFonts w:cs="Times New Roman"/>
                <w:sz w:val="20"/>
                <w:szCs w:val="20"/>
              </w:rPr>
            </w:pPr>
            <w:del w:id="364"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757F3907" w14:textId="0A2E2E9E" w:rsidR="003C1A2D" w:rsidRPr="00D84938" w:rsidDel="00BD6A5D" w:rsidRDefault="003C1A2D" w:rsidP="00632BC8">
            <w:pPr>
              <w:spacing w:before="0" w:after="0"/>
              <w:rPr>
                <w:del w:id="365" w:author="Iturra, Julio" w:date="2025-04-24T17:07:00Z" w16du:dateUtc="2025-04-24T15:07:00Z"/>
                <w:rFonts w:cs="Times New Roman"/>
                <w:sz w:val="20"/>
                <w:szCs w:val="20"/>
              </w:rPr>
            </w:pPr>
            <w:del w:id="366"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2CBBABDE" w14:textId="48E29E42" w:rsidR="003C1A2D" w:rsidRPr="00D84938" w:rsidDel="00BD6A5D" w:rsidRDefault="003C1A2D" w:rsidP="00632BC8">
            <w:pPr>
              <w:spacing w:before="0" w:after="0"/>
              <w:rPr>
                <w:del w:id="367" w:author="Iturra, Julio" w:date="2025-04-24T17:07:00Z" w16du:dateUtc="2025-04-24T15:07:00Z"/>
                <w:rFonts w:cs="Times New Roman"/>
                <w:sz w:val="20"/>
                <w:szCs w:val="20"/>
              </w:rPr>
            </w:pPr>
            <w:del w:id="368"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36BD33E6" w14:textId="3D97F485" w:rsidR="003C1A2D" w:rsidRPr="00D84938" w:rsidDel="00BD6A5D" w:rsidRDefault="003C1A2D" w:rsidP="00632BC8">
            <w:pPr>
              <w:spacing w:before="0" w:after="0"/>
              <w:rPr>
                <w:del w:id="369" w:author="Iturra, Julio" w:date="2025-04-24T17:07:00Z" w16du:dateUtc="2025-04-24T15:07:00Z"/>
                <w:rFonts w:cs="Times New Roman"/>
                <w:sz w:val="20"/>
                <w:szCs w:val="20"/>
              </w:rPr>
            </w:pPr>
            <w:del w:id="370" w:author="Iturra, Julio" w:date="2025-04-24T17:07:00Z" w16du:dateUtc="2025-04-24T15:07:00Z">
              <w:r w:rsidRPr="00D84938" w:rsidDel="00BD6A5D">
                <w:rPr>
                  <w:rFonts w:cs="Times New Roman"/>
                  <w:sz w:val="20"/>
                  <w:szCs w:val="20"/>
                </w:rPr>
                <w:delText>6118</w:delText>
              </w:r>
            </w:del>
          </w:p>
        </w:tc>
      </w:tr>
      <w:tr w:rsidR="003C1A2D" w:rsidRPr="00D84938" w:rsidDel="00BD6A5D" w14:paraId="23C7FD17" w14:textId="642662CC" w:rsidTr="00352667">
        <w:trPr>
          <w:del w:id="371" w:author="Iturra, Julio" w:date="2025-04-24T17:07:00Z"/>
        </w:trPr>
        <w:tc>
          <w:tcPr>
            <w:tcW w:w="0" w:type="auto"/>
            <w:gridSpan w:val="7"/>
            <w:vAlign w:val="center"/>
            <w:hideMark/>
          </w:tcPr>
          <w:p w14:paraId="34DD2B04" w14:textId="3F2E0945" w:rsidR="003C1A2D" w:rsidRPr="00D84938" w:rsidDel="00BD6A5D" w:rsidRDefault="003C1A2D" w:rsidP="00632BC8">
            <w:pPr>
              <w:spacing w:before="0" w:after="0"/>
              <w:rPr>
                <w:del w:id="372" w:author="Iturra, Julio" w:date="2025-04-24T17:07:00Z" w16du:dateUtc="2025-04-24T15:07:00Z"/>
                <w:rFonts w:cs="Times New Roman"/>
                <w:sz w:val="20"/>
                <w:szCs w:val="20"/>
              </w:rPr>
            </w:pPr>
            <w:del w:id="373" w:author="Iturra, Julio" w:date="2025-04-24T17:07:00Z" w16du:dateUtc="2025-04-24T15:07:00Z">
              <w:r w:rsidRPr="00D84938" w:rsidDel="00BD6A5D">
                <w:rPr>
                  <w:rFonts w:cs="Times New Roman"/>
                  <w:sz w:val="20"/>
                  <w:szCs w:val="20"/>
                  <w:vertAlign w:val="superscript"/>
                </w:rPr>
                <w:delText>***</w:delText>
              </w:r>
              <w:r w:rsidRPr="00D84938" w:rsidDel="00BD6A5D">
                <w:rPr>
                  <w:rFonts w:cs="Times New Roman"/>
                  <w:sz w:val="20"/>
                  <w:szCs w:val="20"/>
                </w:rPr>
                <w:delText>p &lt; 0.001; </w:delText>
              </w:r>
              <w:r w:rsidRPr="00D84938" w:rsidDel="00BD6A5D">
                <w:rPr>
                  <w:rFonts w:cs="Times New Roman"/>
                  <w:sz w:val="20"/>
                  <w:szCs w:val="20"/>
                  <w:vertAlign w:val="superscript"/>
                </w:rPr>
                <w:delText>**</w:delText>
              </w:r>
              <w:r w:rsidRPr="00D84938" w:rsidDel="00BD6A5D">
                <w:rPr>
                  <w:rFonts w:cs="Times New Roman"/>
                  <w:sz w:val="20"/>
                  <w:szCs w:val="20"/>
                </w:rPr>
                <w:delText>p &lt; 0.01; </w:delText>
              </w:r>
              <w:r w:rsidRPr="00D84938" w:rsidDel="00BD6A5D">
                <w:rPr>
                  <w:rFonts w:cs="Times New Roman"/>
                  <w:sz w:val="20"/>
                  <w:szCs w:val="20"/>
                  <w:vertAlign w:val="superscript"/>
                </w:rPr>
                <w:delText>*</w:delText>
              </w:r>
              <w:r w:rsidRPr="00D84938" w:rsidDel="00BD6A5D">
                <w:rPr>
                  <w:rFonts w:cs="Times New Roman"/>
                  <w:sz w:val="20"/>
                  <w:szCs w:val="20"/>
                </w:rPr>
                <w:delText>p &lt; 0.05; </w:delText>
              </w:r>
              <w:r w:rsidRPr="00D84938" w:rsidDel="00BD6A5D">
                <w:rPr>
                  <w:rFonts w:cs="Times New Roman"/>
                  <w:sz w:val="20"/>
                  <w:szCs w:val="20"/>
                  <w:vertAlign w:val="superscript"/>
                </w:rPr>
                <w:delText>·</w:delText>
              </w:r>
              <w:r w:rsidRPr="00D84938" w:rsidDel="00BD6A5D">
                <w:rPr>
                  <w:rFonts w:cs="Times New Roman"/>
                  <w:sz w:val="20"/>
                  <w:szCs w:val="20"/>
                </w:rPr>
                <w:delText>p &lt; 0.1; Standard errors in parentheses. Standardized coefficients. Models include age as control.</w:delText>
              </w:r>
            </w:del>
          </w:p>
        </w:tc>
      </w:tr>
    </w:tbl>
    <w:p w14:paraId="77B07C4B" w14:textId="77777777" w:rsidR="00506938" w:rsidRDefault="00F20832" w:rsidP="00632BC8">
      <w:r>
        <w:rPr>
          <w:noProof/>
        </w:rPr>
        <w:lastRenderedPageBreak/>
        <w:drawing>
          <wp:inline distT="0" distB="0" distL="0" distR="0" wp14:anchorId="07BDC340" wp14:editId="2FD4B752">
            <wp:extent cx="5073254" cy="3381375"/>
            <wp:effectExtent l="0" t="0" r="0" b="0"/>
            <wp:docPr id="1474531018" name="figure1.png"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531018" name="figure1.png" descr="A graph of a line graph&#10;&#10;AI-generated content may be incorrect."/>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5084214" cy="3388680"/>
                    </a:xfrm>
                    <a:prstGeom prst="rect">
                      <a:avLst/>
                    </a:prstGeom>
                  </pic:spPr>
                </pic:pic>
              </a:graphicData>
            </a:graphic>
          </wp:inline>
        </w:drawing>
      </w:r>
    </w:p>
    <w:p w14:paraId="6E3E49E7" w14:textId="23AE7AFA" w:rsidR="009D4534" w:rsidRDefault="009D4534" w:rsidP="000A46B7">
      <w:r>
        <w:t xml:space="preserve">Figure 1: </w:t>
      </w:r>
      <w:r w:rsidRPr="009D4534">
        <w:t>Predictive Estimates of Market Justice Preferences by Network Diversity</w:t>
      </w:r>
    </w:p>
    <w:p w14:paraId="54EF4508" w14:textId="62F0F22F" w:rsidR="00BC6369" w:rsidRDefault="00BC6369" w:rsidP="004C0D53">
      <w:pPr>
        <w:pStyle w:val="Heading1"/>
      </w:pPr>
      <w:r w:rsidRPr="00D84938">
        <w:t>Discussion</w:t>
      </w:r>
    </w:p>
    <w:p w14:paraId="244B6778" w14:textId="4DB2CFC0" w:rsidR="006108BC" w:rsidRPr="006108BC" w:rsidRDefault="006108BC" w:rsidP="006108BC">
      <w:r w:rsidRPr="006108BC">
        <w:t xml:space="preserve">The findings presented here provide empirical support for the market skepticism hypothesis: increases in the socioeconomic diversity of personal networks are associated with declining support for market-based principles in the distribution of welfare services. This association is consistent across time, suggesting that interpersonal exposure to heterogeneous social environments—particularly across </w:t>
      </w:r>
      <w:r w:rsidR="002125F7">
        <w:t>socioeconomic</w:t>
      </w:r>
      <w:r w:rsidRPr="006108BC">
        <w:t xml:space="preserve"> lines—plays a central role in shaping individuals’ </w:t>
      </w:r>
      <w:r w:rsidR="002125F7">
        <w:t xml:space="preserve">views on </w:t>
      </w:r>
      <w:r w:rsidR="00A04E1D">
        <w:t>market justice principles in the provision of social services</w:t>
      </w:r>
      <w:r w:rsidRPr="006108BC">
        <w:t>.</w:t>
      </w:r>
    </w:p>
    <w:p w14:paraId="7BCD33EB" w14:textId="22B573E8" w:rsidR="006108BC" w:rsidRPr="006108BC" w:rsidRDefault="006108BC" w:rsidP="006108BC">
      <w:r w:rsidRPr="006108BC">
        <w:t>Three interrelated explanations can account for this relationship. First, from a life-course perspective, interpersonal networks evolve in response to changes in individuals’ occupational</w:t>
      </w:r>
      <w:r w:rsidR="00533095">
        <w:t xml:space="preserve"> trajectories</w:t>
      </w:r>
      <w:r w:rsidRPr="006108BC">
        <w:t xml:space="preserve">. This perspective aligns with the notion of the </w:t>
      </w:r>
      <w:r w:rsidRPr="006108BC">
        <w:rPr>
          <w:i/>
          <w:iCs/>
        </w:rPr>
        <w:t>social convoy</w:t>
      </w:r>
      <w:r w:rsidRPr="006108BC">
        <w:t xml:space="preserve"> (Kahn &amp; Antonucci, 1980), a </w:t>
      </w:r>
      <w:r w:rsidR="00BE35E5">
        <w:t>changing</w:t>
      </w:r>
      <w:r w:rsidRPr="006108BC">
        <w:t xml:space="preserve"> configuration of social relationships that accompanies individuals over time. Importantly, shifts in these convoys are not solely driven by </w:t>
      </w:r>
      <w:r w:rsidR="00E20784">
        <w:t>social mobility</w:t>
      </w:r>
      <w:r w:rsidRPr="006108BC">
        <w:t>. Rather, they also reflect broader life transitions—such as entering or leaving the workforce</w:t>
      </w:r>
      <w:r w:rsidR="00CD5FDC">
        <w:t>, changes in marital status</w:t>
      </w:r>
      <w:r w:rsidR="002934E0">
        <w:t>,</w:t>
      </w:r>
      <w:r w:rsidR="00CD5FDC">
        <w:t xml:space="preserve"> or geographical location</w:t>
      </w:r>
      <w:r w:rsidRPr="006108BC">
        <w:t xml:space="preserve">. As individuals accumulate more varied experiences through these evolving </w:t>
      </w:r>
      <w:r w:rsidR="002C18B0">
        <w:t xml:space="preserve">social </w:t>
      </w:r>
      <w:r w:rsidRPr="006108BC">
        <w:t xml:space="preserve">ties, they gain access to different </w:t>
      </w:r>
      <w:r w:rsidR="002C18B0">
        <w:t>sources of information</w:t>
      </w:r>
      <w:r w:rsidR="00C26F94">
        <w:t>,</w:t>
      </w:r>
      <w:r w:rsidRPr="006108BC">
        <w:t xml:space="preserve"> </w:t>
      </w:r>
      <w:r w:rsidR="00B342C5">
        <w:t xml:space="preserve">jointly with </w:t>
      </w:r>
      <w:r w:rsidR="00DB2A99">
        <w:t>others'</w:t>
      </w:r>
      <w:r w:rsidR="00A0511E">
        <w:t xml:space="preserve"> </w:t>
      </w:r>
      <w:r w:rsidR="00DB2A99">
        <w:t xml:space="preserve">views </w:t>
      </w:r>
      <w:r w:rsidR="00A0511E">
        <w:t xml:space="preserve">on </w:t>
      </w:r>
      <w:r w:rsidR="00C6790D">
        <w:t xml:space="preserve">the distribution </w:t>
      </w:r>
      <w:r w:rsidR="007305D1">
        <w:t xml:space="preserve">of economic opportunities </w:t>
      </w:r>
      <w:r w:rsidR="00F863E5">
        <w:t>or</w:t>
      </w:r>
      <w:r w:rsidR="007305D1">
        <w:t xml:space="preserve"> labor market outcomes</w:t>
      </w:r>
      <w:r w:rsidR="00C26F94">
        <w:t>,</w:t>
      </w:r>
      <w:r w:rsidR="007305D1">
        <w:t xml:space="preserve"> such as </w:t>
      </w:r>
      <w:r w:rsidR="00E84036">
        <w:t xml:space="preserve">the procedures related to educational opportunities, </w:t>
      </w:r>
      <w:r w:rsidR="000B4D34">
        <w:t xml:space="preserve">wage inequality, or living conditions of pensioners. </w:t>
      </w:r>
      <w:r w:rsidRPr="006108BC">
        <w:t>These experiences may challenge previously held assumptions about the legitimacy of market-based distributions.</w:t>
      </w:r>
    </w:p>
    <w:p w14:paraId="0A4DA999" w14:textId="23291530" w:rsidR="006108BC" w:rsidRPr="006108BC" w:rsidRDefault="006108BC" w:rsidP="006108BC">
      <w:r w:rsidRPr="006108BC">
        <w:t xml:space="preserve">Second, drawing from empirical justice theories, it is argued that exposure to socioeconomic diversity transforms the </w:t>
      </w:r>
      <w:r w:rsidRPr="006108BC">
        <w:rPr>
          <w:i/>
          <w:iCs/>
        </w:rPr>
        <w:t>existential standards</w:t>
      </w:r>
      <w:r w:rsidRPr="006108BC">
        <w:t xml:space="preserve"> individuals use to evaluate distributive fairness</w:t>
      </w:r>
      <w:r w:rsidR="005374A1">
        <w:t xml:space="preserve"> </w:t>
      </w:r>
      <w:r w:rsidR="003D24DD">
        <w:fldChar w:fldCharType="begin"/>
      </w:r>
      <w:r w:rsidR="003D24DD">
        <w:instrText xml:space="preserve"> ADDIN ZOTERO_ITEM CSL_CITATION {"citationID":"RWYPiaGv","properties":{"formattedCitation":"(Immergut &amp; Schneider, 2020; Shepelak &amp; Alwin, 1986)","plainCitation":"(Immergut &amp; Schneider, 2020; Shepelak &amp; Alwin, 198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486,"uris":["http://zotero.org/users/5414506/items/MLN3PMHV"],"itemData":{"id":486,"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instrText>
      </w:r>
      <w:r w:rsidR="003D24DD">
        <w:fldChar w:fldCharType="separate"/>
      </w:r>
      <w:r w:rsidR="003D24DD" w:rsidRPr="003D24DD">
        <w:rPr>
          <w:rFonts w:cs="Times New Roman"/>
        </w:rPr>
        <w:t>(Immergut &amp; Schneider, 2020; Shepelak &amp; Alwin, 1986)</w:t>
      </w:r>
      <w:r w:rsidR="003D24DD">
        <w:fldChar w:fldCharType="end"/>
      </w:r>
      <w:r w:rsidRPr="006108BC">
        <w:t xml:space="preserve">. These </w:t>
      </w:r>
      <w:r w:rsidRPr="006108BC">
        <w:lastRenderedPageBreak/>
        <w:t>standards refer to what people perceive as normal, expected, or acceptable within their social context. When individuals interact with others who are situated differently within the social structure and who may face distinct constraints in accessing education, healthcare, or pensions, they are confronted with contrasting experiences of inequality. Over time, these encounters may destabilize the moral foundations of market justice by exposing individuals to realities that contradict the assumption that outcomes are solely the result of individual effort.</w:t>
      </w:r>
    </w:p>
    <w:p w14:paraId="6070035C" w14:textId="74C6CCD6" w:rsidR="006108BC" w:rsidRPr="006108BC" w:rsidRDefault="006108BC" w:rsidP="006108BC">
      <w:r w:rsidRPr="006108BC">
        <w:t>This process is likely amplified when networks bring together individuals from otherwise disconnected segments of the social structure. In such cases, people are more likely to access divergent and often non-redundant information about how social systems function across different positions</w:t>
      </w:r>
      <w:r w:rsidR="00772728">
        <w:t xml:space="preserve"> </w:t>
      </w:r>
      <w:r w:rsidR="00280FD4">
        <w:fldChar w:fldCharType="begin"/>
      </w:r>
      <w:r w:rsidR="00280FD4">
        <w:instrText xml:space="preserve"> ADDIN ZOTERO_ITEM CSL_CITATION {"citationID":"hRw4gdKy","properties":{"formattedCitation":"(Burt, 2004)","plainCitation":"(Burt, 2004)","noteIndex":0},"citationItems":[{"id":15830,"uris":["http://zotero.org/users/5414506/items/URJKAMCW"],"itemData":{"id":15830,"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schema":"https://github.com/citation-style-language/schema/raw/master/csl-citation.json"} </w:instrText>
      </w:r>
      <w:r w:rsidR="00280FD4">
        <w:fldChar w:fldCharType="separate"/>
      </w:r>
      <w:r w:rsidR="00280FD4" w:rsidRPr="00280FD4">
        <w:rPr>
          <w:rFonts w:cs="Times New Roman"/>
        </w:rPr>
        <w:t>(Burt, 2004)</w:t>
      </w:r>
      <w:r w:rsidR="00280FD4">
        <w:fldChar w:fldCharType="end"/>
      </w:r>
      <w:r w:rsidRPr="006108BC">
        <w:t xml:space="preserve">. Prior research suggests that these types of ties are especially valuable for broadening individuals’ perspectives, as they provide access to unfamiliar and sometimes conflicting interpretations of economic and institutional realities </w:t>
      </w:r>
      <w:r w:rsidR="007D643D">
        <w:fldChar w:fldCharType="begin"/>
      </w:r>
      <w:r w:rsidR="007D643D">
        <w:instrText xml:space="preserve"> ADDIN ZOTERO_ITEM CSL_CITATION {"citationID":"FBFL3mms","properties":{"formattedCitation":"(Vedres, 2022)","plainCitation":"(Vedres, 2022)","noteIndex":0},"citationItems":[{"id":16434,"uris":["http://zotero.org/users/5414506/items/UAMQ5PVJ"],"itemData":{"id":16434,"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vedres_network_2022"}}],"schema":"https://github.com/citation-style-language/schema/raw/master/csl-citation.json"} </w:instrText>
      </w:r>
      <w:r w:rsidR="007D643D">
        <w:fldChar w:fldCharType="separate"/>
      </w:r>
      <w:r w:rsidR="007D643D" w:rsidRPr="007D643D">
        <w:rPr>
          <w:rFonts w:cs="Times New Roman"/>
        </w:rPr>
        <w:t>(Vedres, 2022)</w:t>
      </w:r>
      <w:r w:rsidR="007D643D">
        <w:fldChar w:fldCharType="end"/>
      </w:r>
      <w:r w:rsidRPr="006108BC">
        <w:t>. In the context of market justice, these contrasting experiences and informational flows may encourage individuals to question the fairness of allocating public goods according to income and purchasing power. Thus, the presence of socioeconomic diversity in personal networks serves not only to increase exposure to inequality but also to deepen understanding of its structural roots.</w:t>
      </w:r>
    </w:p>
    <w:p w14:paraId="443DC3C7" w14:textId="33E23907" w:rsidR="006108BC" w:rsidRPr="006108BC" w:rsidRDefault="006108BC" w:rsidP="006108BC">
      <w:r w:rsidRPr="006108BC">
        <w:t>Taken together, these insights point to the social embeddedness of distributive preferences. Attitudes toward market justice are not merely reflections of fixed individual characteristics or ideological predispositions; rather, they emerge through social interaction and exposure. Socioeconomic diversity in networks—</w:t>
      </w:r>
      <w:r w:rsidR="00F93071">
        <w:t xml:space="preserve">rising </w:t>
      </w:r>
      <w:r w:rsidRPr="006108BC">
        <w:t>over time —appears to be a critical site for political learning and normative re-evaluation.</w:t>
      </w:r>
    </w:p>
    <w:p w14:paraId="108C7D97" w14:textId="35C74DD2" w:rsidR="006108BC" w:rsidRPr="006108BC" w:rsidRDefault="006108BC" w:rsidP="006108BC">
      <w:r w:rsidRPr="006108BC">
        <w:t xml:space="preserve">Evidence from Chile, a country with entrenched inequality and a market-oriented welfare system, provides a particularly compelling context in which to examine </w:t>
      </w:r>
      <w:r w:rsidR="004E4DC0">
        <w:t>these phenomena</w:t>
      </w:r>
      <w:r w:rsidRPr="006108BC">
        <w:t xml:space="preserve">. The results contribute to a growing body of literature emphasizing the </w:t>
      </w:r>
      <w:r w:rsidR="002E0849">
        <w:t>role of social networks</w:t>
      </w:r>
      <w:r w:rsidRPr="006108BC">
        <w:t xml:space="preserve"> of attitudes toward inequality. They suggest that attention to network composition—and to the diversity of perspectives it enables—may be crucial for understanding how individuals come to accept or reject market-based principles of social organization.</w:t>
      </w:r>
    </w:p>
    <w:p w14:paraId="78BACA97" w14:textId="77777777" w:rsidR="006108BC" w:rsidRPr="006108BC" w:rsidRDefault="006108BC" w:rsidP="006108BC">
      <w:r w:rsidRPr="006108BC">
        <w:t>Future research could further explore the temporal and cumulative aspects of diverse social exposure, as well as the conditions under which such exposure is most likely to generate attitudinal change. It also remains to be seen whether certain individuals—depending on their position within the social structure—are more or less susceptible to the influence of diversity in their networks. Moreover, identifying patterns of network change over time could offer important insights into how social learning processes unfold and consolidate.</w:t>
      </w:r>
    </w:p>
    <w:p w14:paraId="30FB00A9" w14:textId="77777777" w:rsidR="006108BC" w:rsidRPr="006108BC" w:rsidRDefault="006108BC" w:rsidP="006108BC">
      <w:r w:rsidRPr="006108BC">
        <w:t>Finally, these findings raise relevant implications for public policy. If exposure to socioeconomic diversity fosters more critical attitudes toward market-based inequality, then institutional arrangements that promote cross-class contact—such as integrated schooling, urban desegregation, or inclusive civic participation—may contribute to the development of more egalitarian social attitudes. In this regard, the everyday spaces of sociability that shape individuals’ understanding of inequality deserve closer attention—not only as outcomes of stratification, but also as potential instruments for its contestation.</w:t>
      </w:r>
    </w:p>
    <w:p w14:paraId="6F7AEEF4" w14:textId="11494A57" w:rsidR="00BC6369" w:rsidRPr="002C2534" w:rsidRDefault="00BF68E9" w:rsidP="00BC6369">
      <w:pPr>
        <w:pStyle w:val="Heading1"/>
        <w:rPr>
          <w:lang w:val="de-DE"/>
        </w:rPr>
      </w:pPr>
      <w:r w:rsidRPr="002C2534">
        <w:rPr>
          <w:lang w:val="de-DE"/>
        </w:rPr>
        <w:lastRenderedPageBreak/>
        <w:t xml:space="preserve">References </w:t>
      </w:r>
      <w:r w:rsidR="00BC6369" w:rsidRPr="002C2534">
        <w:rPr>
          <w:lang w:val="de-DE"/>
        </w:rPr>
        <w:br/>
      </w:r>
    </w:p>
    <w:p w14:paraId="788AA6A2" w14:textId="77777777" w:rsidR="00531227" w:rsidRDefault="00BF68E9">
      <w:pPr>
        <w:pStyle w:val="Bibliography"/>
        <w:rPr>
          <w:ins w:id="374" w:author="Iturra, Julio" w:date="2025-04-24T16:42:00Z" w16du:dateUtc="2025-04-24T14:42:00Z"/>
        </w:rPr>
        <w:pPrChange w:id="375" w:author="Iturra, Julio" w:date="2025-04-24T16:42:00Z" w16du:dateUtc="2025-04-24T14:42:00Z">
          <w:pPr>
            <w:widowControl w:val="0"/>
            <w:autoSpaceDE w:val="0"/>
            <w:autoSpaceDN w:val="0"/>
            <w:adjustRightInd w:val="0"/>
            <w:spacing w:after="0"/>
          </w:pPr>
        </w:pPrChange>
      </w:pPr>
      <w:r w:rsidRPr="00D84938">
        <w:fldChar w:fldCharType="begin"/>
      </w:r>
      <w:r w:rsidR="002C2534" w:rsidRPr="002C2534">
        <w:rPr>
          <w:lang w:val="de-DE"/>
        </w:rPr>
        <w:instrText xml:space="preserve"> ADDIN ZOTERO_BIBL {"uncited":[],"omitted":[],"custom":[]} CSL_BIBLIOGRAPHY </w:instrText>
      </w:r>
      <w:r w:rsidRPr="00D84938">
        <w:fldChar w:fldCharType="separate"/>
      </w:r>
      <w:ins w:id="376" w:author="Iturra, Julio" w:date="2025-04-24T16:42:00Z" w16du:dateUtc="2025-04-24T14:42:00Z">
        <w:r w:rsidR="00531227" w:rsidRPr="00A9095B">
          <w:rPr>
            <w:lang w:val="de-DE"/>
            <w:rPrChange w:id="377" w:author="Iturra, Julio" w:date="2025-04-24T16:42:00Z" w16du:dateUtc="2025-04-24T14:42:00Z">
              <w:rPr/>
            </w:rPrChange>
          </w:rPr>
          <w:t xml:space="preserve">Andreß, H.-J., Golsch, K., &amp; Schmidt, A. W. (2013). </w:t>
        </w:r>
        <w:r w:rsidR="00531227">
          <w:rPr>
            <w:i/>
            <w:iCs/>
          </w:rPr>
          <w:t>Applied Panel Data Analysis for Economic and Social Surveys</w:t>
        </w:r>
        <w:r w:rsidR="00531227">
          <w:t>. Berlin, Heidelberg: Springer Berlin Heidelberg.</w:t>
        </w:r>
      </w:ins>
    </w:p>
    <w:p w14:paraId="7A278D2F" w14:textId="77777777" w:rsidR="00531227" w:rsidRPr="00A9095B" w:rsidRDefault="00531227">
      <w:pPr>
        <w:pStyle w:val="Bibliography"/>
        <w:rPr>
          <w:ins w:id="378" w:author="Iturra, Julio" w:date="2025-04-24T16:42:00Z" w16du:dateUtc="2025-04-24T14:42:00Z"/>
          <w:lang w:val="es-CL"/>
          <w:rPrChange w:id="379" w:author="Iturra, Julio" w:date="2025-04-24T16:42:00Z" w16du:dateUtc="2025-04-24T14:42:00Z">
            <w:rPr>
              <w:ins w:id="380" w:author="Iturra, Julio" w:date="2025-04-24T16:42:00Z" w16du:dateUtc="2025-04-24T14:42:00Z"/>
            </w:rPr>
          </w:rPrChange>
        </w:rPr>
        <w:pPrChange w:id="381" w:author="Iturra, Julio" w:date="2025-04-24T16:42:00Z" w16du:dateUtc="2025-04-24T14:42:00Z">
          <w:pPr>
            <w:widowControl w:val="0"/>
            <w:autoSpaceDE w:val="0"/>
            <w:autoSpaceDN w:val="0"/>
            <w:adjustRightInd w:val="0"/>
            <w:spacing w:after="0"/>
          </w:pPr>
        </w:pPrChange>
      </w:pPr>
      <w:ins w:id="382" w:author="Iturra, Julio" w:date="2025-04-24T16:42:00Z" w16du:dateUtc="2025-04-24T14:42:00Z">
        <w:r>
          <w:t xml:space="preserve">Ares, M. (2020). Changing classes, changing preferences: How social class mobility affects economic preferences. </w:t>
        </w:r>
        <w:r w:rsidRPr="00A9095B">
          <w:rPr>
            <w:i/>
            <w:iCs/>
            <w:lang w:val="es-CL"/>
            <w:rPrChange w:id="383" w:author="Iturra, Julio" w:date="2025-04-24T16:42:00Z" w16du:dateUtc="2025-04-24T14:42:00Z">
              <w:rPr>
                <w:i/>
                <w:iCs/>
              </w:rPr>
            </w:rPrChange>
          </w:rPr>
          <w:t>West European Politics</w:t>
        </w:r>
        <w:r w:rsidRPr="00A9095B">
          <w:rPr>
            <w:lang w:val="es-CL"/>
            <w:rPrChange w:id="384" w:author="Iturra, Julio" w:date="2025-04-24T16:42:00Z" w16du:dateUtc="2025-04-24T14:42:00Z">
              <w:rPr/>
            </w:rPrChange>
          </w:rPr>
          <w:t xml:space="preserve">, </w:t>
        </w:r>
        <w:r w:rsidRPr="00A9095B">
          <w:rPr>
            <w:i/>
            <w:iCs/>
            <w:lang w:val="es-CL"/>
            <w:rPrChange w:id="385" w:author="Iturra, Julio" w:date="2025-04-24T16:42:00Z" w16du:dateUtc="2025-04-24T14:42:00Z">
              <w:rPr>
                <w:i/>
                <w:iCs/>
              </w:rPr>
            </w:rPrChange>
          </w:rPr>
          <w:t>43</w:t>
        </w:r>
        <w:r w:rsidRPr="00A9095B">
          <w:rPr>
            <w:lang w:val="es-CL"/>
            <w:rPrChange w:id="386" w:author="Iturra, Julio" w:date="2025-04-24T16:42:00Z" w16du:dateUtc="2025-04-24T14:42:00Z">
              <w:rPr/>
            </w:rPrChange>
          </w:rPr>
          <w:t>, 1211–1237.</w:t>
        </w:r>
      </w:ins>
    </w:p>
    <w:p w14:paraId="5A60397C" w14:textId="77777777" w:rsidR="00531227" w:rsidRPr="00A9095B" w:rsidRDefault="00531227">
      <w:pPr>
        <w:pStyle w:val="Bibliography"/>
        <w:rPr>
          <w:ins w:id="387" w:author="Iturra, Julio" w:date="2025-04-24T16:42:00Z" w16du:dateUtc="2025-04-24T14:42:00Z"/>
          <w:lang w:val="es-CL"/>
          <w:rPrChange w:id="388" w:author="Iturra, Julio" w:date="2025-04-24T16:42:00Z" w16du:dateUtc="2025-04-24T14:42:00Z">
            <w:rPr>
              <w:ins w:id="389" w:author="Iturra, Julio" w:date="2025-04-24T16:42:00Z" w16du:dateUtc="2025-04-24T14:42:00Z"/>
            </w:rPr>
          </w:rPrChange>
        </w:rPr>
        <w:pPrChange w:id="390" w:author="Iturra, Julio" w:date="2025-04-24T16:42:00Z" w16du:dateUtc="2025-04-24T14:42:00Z">
          <w:pPr>
            <w:widowControl w:val="0"/>
            <w:autoSpaceDE w:val="0"/>
            <w:autoSpaceDN w:val="0"/>
            <w:adjustRightInd w:val="0"/>
            <w:spacing w:after="0"/>
          </w:pPr>
        </w:pPrChange>
      </w:pPr>
      <w:ins w:id="391" w:author="Iturra, Julio" w:date="2025-04-24T16:42:00Z" w16du:dateUtc="2025-04-24T14:42:00Z">
        <w:r w:rsidRPr="00A9095B">
          <w:rPr>
            <w:lang w:val="es-CL"/>
            <w:rPrChange w:id="392" w:author="Iturra, Julio" w:date="2025-04-24T16:42:00Z" w16du:dateUtc="2025-04-24T14:42:00Z">
              <w:rPr/>
            </w:rPrChange>
          </w:rPr>
          <w:t xml:space="preserve">Arrizabalo, X. (1995). </w:t>
        </w:r>
        <w:r w:rsidRPr="00A9095B">
          <w:rPr>
            <w:i/>
            <w:iCs/>
            <w:lang w:val="es-CL"/>
            <w:rPrChange w:id="393" w:author="Iturra, Julio" w:date="2025-04-24T16:42:00Z" w16du:dateUtc="2025-04-24T14:42:00Z">
              <w:rPr>
                <w:i/>
                <w:iCs/>
              </w:rPr>
            </w:rPrChange>
          </w:rPr>
          <w:t>Milagro o Quimera. La Economía Chilena Durante La Dictadura</w:t>
        </w:r>
        <w:r w:rsidRPr="00A9095B">
          <w:rPr>
            <w:lang w:val="es-CL"/>
            <w:rPrChange w:id="394" w:author="Iturra, Julio" w:date="2025-04-24T16:42:00Z" w16du:dateUtc="2025-04-24T14:42:00Z">
              <w:rPr/>
            </w:rPrChange>
          </w:rPr>
          <w:t>. Madrid: Los libros de la catarata.</w:t>
        </w:r>
      </w:ins>
    </w:p>
    <w:p w14:paraId="388A3C2A" w14:textId="77777777" w:rsidR="00531227" w:rsidRDefault="00531227">
      <w:pPr>
        <w:pStyle w:val="Bibliography"/>
        <w:rPr>
          <w:ins w:id="395" w:author="Iturra, Julio" w:date="2025-04-24T16:42:00Z" w16du:dateUtc="2025-04-24T14:42:00Z"/>
        </w:rPr>
        <w:pPrChange w:id="396" w:author="Iturra, Julio" w:date="2025-04-24T16:42:00Z" w16du:dateUtc="2025-04-24T14:42:00Z">
          <w:pPr>
            <w:widowControl w:val="0"/>
            <w:autoSpaceDE w:val="0"/>
            <w:autoSpaceDN w:val="0"/>
            <w:adjustRightInd w:val="0"/>
            <w:spacing w:after="0"/>
          </w:pPr>
        </w:pPrChange>
      </w:pPr>
      <w:ins w:id="397" w:author="Iturra, Julio" w:date="2025-04-24T16:42:00Z" w16du:dateUtc="2025-04-24T14:42:00Z">
        <w:r w:rsidRPr="00A9095B">
          <w:rPr>
            <w:lang w:val="es-CL"/>
            <w:rPrChange w:id="398" w:author="Iturra, Julio" w:date="2025-04-24T16:42:00Z" w16du:dateUtc="2025-04-24T14:42:00Z">
              <w:rPr/>
            </w:rPrChange>
          </w:rPr>
          <w:t xml:space="preserve">Benabou, R., &amp; Ok, E. A. (2001). </w:t>
        </w:r>
        <w:r>
          <w:t xml:space="preserve">Social Mobility and the Demand for Redistribution: The Poum Hypothesis. </w:t>
        </w:r>
        <w:r>
          <w:rPr>
            <w:i/>
            <w:iCs/>
          </w:rPr>
          <w:t>The Quarterly Journal of Economics</w:t>
        </w:r>
        <w:r>
          <w:t xml:space="preserve">, </w:t>
        </w:r>
        <w:r>
          <w:rPr>
            <w:i/>
            <w:iCs/>
          </w:rPr>
          <w:t>116</w:t>
        </w:r>
        <w:r>
          <w:t>, 447–487.</w:t>
        </w:r>
      </w:ins>
    </w:p>
    <w:p w14:paraId="2A32E33D" w14:textId="77777777" w:rsidR="00531227" w:rsidRDefault="00531227">
      <w:pPr>
        <w:pStyle w:val="Bibliography"/>
        <w:rPr>
          <w:ins w:id="399" w:author="Iturra, Julio" w:date="2025-04-24T16:42:00Z" w16du:dateUtc="2025-04-24T14:42:00Z"/>
        </w:rPr>
        <w:pPrChange w:id="400" w:author="Iturra, Julio" w:date="2025-04-24T16:42:00Z" w16du:dateUtc="2025-04-24T14:42:00Z">
          <w:pPr>
            <w:widowControl w:val="0"/>
            <w:autoSpaceDE w:val="0"/>
            <w:autoSpaceDN w:val="0"/>
            <w:adjustRightInd w:val="0"/>
            <w:spacing w:after="0"/>
          </w:pPr>
        </w:pPrChange>
      </w:pPr>
      <w:ins w:id="401" w:author="Iturra, Julio" w:date="2025-04-24T16:42:00Z" w16du:dateUtc="2025-04-24T14:42:00Z">
        <w:r>
          <w:t xml:space="preserve">Blau, P. (1977). A Macrosociological Theory of Social Structure. </w:t>
        </w:r>
        <w:r>
          <w:rPr>
            <w:i/>
            <w:iCs/>
          </w:rPr>
          <w:t>American Journal of Sociology</w:t>
        </w:r>
        <w:r>
          <w:t xml:space="preserve">, </w:t>
        </w:r>
        <w:r>
          <w:rPr>
            <w:i/>
            <w:iCs/>
          </w:rPr>
          <w:t>83</w:t>
        </w:r>
        <w:r>
          <w:t>, 26–54.</w:t>
        </w:r>
      </w:ins>
    </w:p>
    <w:p w14:paraId="7D4455AD" w14:textId="77777777" w:rsidR="00531227" w:rsidRDefault="00531227">
      <w:pPr>
        <w:pStyle w:val="Bibliography"/>
        <w:rPr>
          <w:ins w:id="402" w:author="Iturra, Julio" w:date="2025-04-24T16:42:00Z" w16du:dateUtc="2025-04-24T14:42:00Z"/>
        </w:rPr>
        <w:pPrChange w:id="403" w:author="Iturra, Julio" w:date="2025-04-24T16:42:00Z" w16du:dateUtc="2025-04-24T14:42:00Z">
          <w:pPr>
            <w:widowControl w:val="0"/>
            <w:autoSpaceDE w:val="0"/>
            <w:autoSpaceDN w:val="0"/>
            <w:adjustRightInd w:val="0"/>
            <w:spacing w:after="0"/>
          </w:pPr>
        </w:pPrChange>
      </w:pPr>
      <w:ins w:id="404" w:author="Iturra, Julio" w:date="2025-04-24T16:42:00Z" w16du:dateUtc="2025-04-24T14:42:00Z">
        <w:r>
          <w:t xml:space="preserve">Burt, R. S. (2004). Structural Holes and Good Ideas. </w:t>
        </w:r>
        <w:r>
          <w:rPr>
            <w:i/>
            <w:iCs/>
          </w:rPr>
          <w:t>American Journal of Sociology</w:t>
        </w:r>
        <w:r>
          <w:t xml:space="preserve">, </w:t>
        </w:r>
        <w:r>
          <w:rPr>
            <w:i/>
            <w:iCs/>
          </w:rPr>
          <w:t>110</w:t>
        </w:r>
        <w:r>
          <w:t>, 349–399.</w:t>
        </w:r>
      </w:ins>
    </w:p>
    <w:p w14:paraId="4197C8BB" w14:textId="77777777" w:rsidR="00531227" w:rsidRDefault="00531227">
      <w:pPr>
        <w:pStyle w:val="Bibliography"/>
        <w:rPr>
          <w:ins w:id="405" w:author="Iturra, Julio" w:date="2025-04-24T16:42:00Z" w16du:dateUtc="2025-04-24T14:42:00Z"/>
        </w:rPr>
        <w:pPrChange w:id="406" w:author="Iturra, Julio" w:date="2025-04-24T16:42:00Z" w16du:dateUtc="2025-04-24T14:42:00Z">
          <w:pPr>
            <w:widowControl w:val="0"/>
            <w:autoSpaceDE w:val="0"/>
            <w:autoSpaceDN w:val="0"/>
            <w:adjustRightInd w:val="0"/>
            <w:spacing w:after="0"/>
          </w:pPr>
        </w:pPrChange>
      </w:pPr>
      <w:ins w:id="407" w:author="Iturra, Julio" w:date="2025-04-24T16:42:00Z" w16du:dateUtc="2025-04-24T14:42:00Z">
        <w:r>
          <w:t xml:space="preserve">Busemeyer, M. R., &amp; Iversen, T. (2020). The Welfare State with Private Alternatives: The Transformation of Popular Support for Social Insurance. </w:t>
        </w:r>
        <w:r>
          <w:rPr>
            <w:i/>
            <w:iCs/>
          </w:rPr>
          <w:t>The Journal of Politics</w:t>
        </w:r>
        <w:r>
          <w:t xml:space="preserve">, </w:t>
        </w:r>
        <w:r>
          <w:rPr>
            <w:i/>
            <w:iCs/>
          </w:rPr>
          <w:t>82</w:t>
        </w:r>
        <w:r>
          <w:t>, 671–686.</w:t>
        </w:r>
      </w:ins>
    </w:p>
    <w:p w14:paraId="76FC8393" w14:textId="77777777" w:rsidR="00531227" w:rsidRPr="00A9095B" w:rsidRDefault="00531227">
      <w:pPr>
        <w:pStyle w:val="Bibliography"/>
        <w:rPr>
          <w:ins w:id="408" w:author="Iturra, Julio" w:date="2025-04-24T16:42:00Z" w16du:dateUtc="2025-04-24T14:42:00Z"/>
          <w:lang w:val="es-CL"/>
          <w:rPrChange w:id="409" w:author="Iturra, Julio" w:date="2025-04-24T16:42:00Z" w16du:dateUtc="2025-04-24T14:42:00Z">
            <w:rPr>
              <w:ins w:id="410" w:author="Iturra, Julio" w:date="2025-04-24T16:42:00Z" w16du:dateUtc="2025-04-24T14:42:00Z"/>
            </w:rPr>
          </w:rPrChange>
        </w:rPr>
        <w:pPrChange w:id="411" w:author="Iturra, Julio" w:date="2025-04-24T16:42:00Z" w16du:dateUtc="2025-04-24T14:42:00Z">
          <w:pPr>
            <w:widowControl w:val="0"/>
            <w:autoSpaceDE w:val="0"/>
            <w:autoSpaceDN w:val="0"/>
            <w:adjustRightInd w:val="0"/>
            <w:spacing w:after="0"/>
          </w:pPr>
        </w:pPrChange>
      </w:pPr>
      <w:ins w:id="412" w:author="Iturra, Julio" w:date="2025-04-24T16:42:00Z" w16du:dateUtc="2025-04-24T14:42:00Z">
        <w:r>
          <w:t xml:space="preserve">Castillo, J. C. (2011). Legitimacy of Inequality in a Highly Unequal Context: Evidence from the Chilean Case. </w:t>
        </w:r>
        <w:r w:rsidRPr="00A9095B">
          <w:rPr>
            <w:i/>
            <w:iCs/>
            <w:lang w:val="es-CL"/>
            <w:rPrChange w:id="413" w:author="Iturra, Julio" w:date="2025-04-24T16:42:00Z" w16du:dateUtc="2025-04-24T14:42:00Z">
              <w:rPr>
                <w:i/>
                <w:iCs/>
              </w:rPr>
            </w:rPrChange>
          </w:rPr>
          <w:t>Social Justice Research</w:t>
        </w:r>
        <w:r w:rsidRPr="00A9095B">
          <w:rPr>
            <w:lang w:val="es-CL"/>
            <w:rPrChange w:id="414" w:author="Iturra, Julio" w:date="2025-04-24T16:42:00Z" w16du:dateUtc="2025-04-24T14:42:00Z">
              <w:rPr/>
            </w:rPrChange>
          </w:rPr>
          <w:t xml:space="preserve">, </w:t>
        </w:r>
        <w:r w:rsidRPr="00A9095B">
          <w:rPr>
            <w:i/>
            <w:iCs/>
            <w:lang w:val="es-CL"/>
            <w:rPrChange w:id="415" w:author="Iturra, Julio" w:date="2025-04-24T16:42:00Z" w16du:dateUtc="2025-04-24T14:42:00Z">
              <w:rPr>
                <w:i/>
                <w:iCs/>
              </w:rPr>
            </w:rPrChange>
          </w:rPr>
          <w:t>24</w:t>
        </w:r>
        <w:r w:rsidRPr="00A9095B">
          <w:rPr>
            <w:lang w:val="es-CL"/>
            <w:rPrChange w:id="416" w:author="Iturra, Julio" w:date="2025-04-24T16:42:00Z" w16du:dateUtc="2025-04-24T14:42:00Z">
              <w:rPr/>
            </w:rPrChange>
          </w:rPr>
          <w:t>, 314–340.</w:t>
        </w:r>
      </w:ins>
    </w:p>
    <w:p w14:paraId="50508FD8" w14:textId="77777777" w:rsidR="00531227" w:rsidRPr="00A9095B" w:rsidRDefault="00531227">
      <w:pPr>
        <w:pStyle w:val="Bibliography"/>
        <w:rPr>
          <w:ins w:id="417" w:author="Iturra, Julio" w:date="2025-04-24T16:42:00Z" w16du:dateUtc="2025-04-24T14:42:00Z"/>
          <w:lang w:val="es-CL"/>
          <w:rPrChange w:id="418" w:author="Iturra, Julio" w:date="2025-04-24T16:42:00Z" w16du:dateUtc="2025-04-24T14:42:00Z">
            <w:rPr>
              <w:ins w:id="419" w:author="Iturra, Julio" w:date="2025-04-24T16:42:00Z" w16du:dateUtc="2025-04-24T14:42:00Z"/>
            </w:rPr>
          </w:rPrChange>
        </w:rPr>
        <w:pPrChange w:id="420" w:author="Iturra, Julio" w:date="2025-04-24T16:42:00Z" w16du:dateUtc="2025-04-24T14:42:00Z">
          <w:pPr>
            <w:widowControl w:val="0"/>
            <w:autoSpaceDE w:val="0"/>
            <w:autoSpaceDN w:val="0"/>
            <w:adjustRightInd w:val="0"/>
            <w:spacing w:after="0"/>
          </w:pPr>
        </w:pPrChange>
      </w:pPr>
      <w:ins w:id="421" w:author="Iturra, Julio" w:date="2025-04-24T16:42:00Z" w16du:dateUtc="2025-04-24T14:42:00Z">
        <w:r w:rsidRPr="00A9095B">
          <w:rPr>
            <w:lang w:val="es-CL"/>
            <w:rPrChange w:id="422" w:author="Iturra, Julio" w:date="2025-04-24T16:42:00Z" w16du:dateUtc="2025-04-24T14:42:00Z">
              <w:rPr/>
            </w:rPrChange>
          </w:rPr>
          <w:t xml:space="preserve">Castillo, J. C., Madero-Cabib, I., &amp; Salamovich, A. (2013). Clivajes Partidarios y Cambios en las Preferencias Distributivas en Chile. </w:t>
        </w:r>
        <w:r w:rsidRPr="00A9095B">
          <w:rPr>
            <w:i/>
            <w:iCs/>
            <w:lang w:val="es-CL"/>
            <w:rPrChange w:id="423" w:author="Iturra, Julio" w:date="2025-04-24T16:42:00Z" w16du:dateUtc="2025-04-24T14:42:00Z">
              <w:rPr>
                <w:i/>
                <w:iCs/>
              </w:rPr>
            </w:rPrChange>
          </w:rPr>
          <w:t>Revista de Ciencia Política (Santiago)</w:t>
        </w:r>
        <w:r w:rsidRPr="00A9095B">
          <w:rPr>
            <w:lang w:val="es-CL"/>
            <w:rPrChange w:id="424" w:author="Iturra, Julio" w:date="2025-04-24T16:42:00Z" w16du:dateUtc="2025-04-24T14:42:00Z">
              <w:rPr/>
            </w:rPrChange>
          </w:rPr>
          <w:t xml:space="preserve">, </w:t>
        </w:r>
        <w:r w:rsidRPr="00A9095B">
          <w:rPr>
            <w:i/>
            <w:iCs/>
            <w:lang w:val="es-CL"/>
            <w:rPrChange w:id="425" w:author="Iturra, Julio" w:date="2025-04-24T16:42:00Z" w16du:dateUtc="2025-04-24T14:42:00Z">
              <w:rPr>
                <w:i/>
                <w:iCs/>
              </w:rPr>
            </w:rPrChange>
          </w:rPr>
          <w:t>33</w:t>
        </w:r>
        <w:r w:rsidRPr="00A9095B">
          <w:rPr>
            <w:lang w:val="es-CL"/>
            <w:rPrChange w:id="426" w:author="Iturra, Julio" w:date="2025-04-24T16:42:00Z" w16du:dateUtc="2025-04-24T14:42:00Z">
              <w:rPr/>
            </w:rPrChange>
          </w:rPr>
          <w:t>, 469–488.</w:t>
        </w:r>
      </w:ins>
    </w:p>
    <w:p w14:paraId="3DAB2B9C" w14:textId="77777777" w:rsidR="00531227" w:rsidRDefault="00531227">
      <w:pPr>
        <w:pStyle w:val="Bibliography"/>
        <w:rPr>
          <w:ins w:id="427" w:author="Iturra, Julio" w:date="2025-04-24T16:42:00Z" w16du:dateUtc="2025-04-24T14:42:00Z"/>
        </w:rPr>
        <w:pPrChange w:id="428" w:author="Iturra, Julio" w:date="2025-04-24T16:42:00Z" w16du:dateUtc="2025-04-24T14:42:00Z">
          <w:pPr>
            <w:widowControl w:val="0"/>
            <w:autoSpaceDE w:val="0"/>
            <w:autoSpaceDN w:val="0"/>
            <w:adjustRightInd w:val="0"/>
            <w:spacing w:after="0"/>
          </w:pPr>
        </w:pPrChange>
      </w:pPr>
      <w:ins w:id="429" w:author="Iturra, Julio" w:date="2025-04-24T16:42:00Z" w16du:dateUtc="2025-04-24T14:42:00Z">
        <w:r w:rsidRPr="00A9095B">
          <w:rPr>
            <w:lang w:val="es-CL"/>
            <w:rPrChange w:id="430" w:author="Iturra, Julio" w:date="2025-04-24T16:42:00Z" w16du:dateUtc="2025-04-24T14:42:00Z">
              <w:rPr/>
            </w:rPrChange>
          </w:rPr>
          <w:t xml:space="preserve">Castillo, J. C., Salgado, M., Carrasco, K., &amp; Laffert, A. (2024). </w:t>
        </w:r>
        <w:r>
          <w:t xml:space="preserve">The Socialization of Meritocracy and Market Justice Preferences at School. </w:t>
        </w:r>
        <w:r>
          <w:rPr>
            <w:i/>
            <w:iCs/>
          </w:rPr>
          <w:t>Societies</w:t>
        </w:r>
        <w:r>
          <w:t xml:space="preserve">, </w:t>
        </w:r>
        <w:r>
          <w:rPr>
            <w:i/>
            <w:iCs/>
          </w:rPr>
          <w:t>14</w:t>
        </w:r>
        <w:r>
          <w:t>, 214.</w:t>
        </w:r>
      </w:ins>
    </w:p>
    <w:p w14:paraId="6AB4C6DA" w14:textId="77777777" w:rsidR="00531227" w:rsidRPr="00A9095B" w:rsidRDefault="00531227">
      <w:pPr>
        <w:pStyle w:val="Bibliography"/>
        <w:rPr>
          <w:ins w:id="431" w:author="Iturra, Julio" w:date="2025-04-24T16:42:00Z" w16du:dateUtc="2025-04-24T14:42:00Z"/>
          <w:lang w:val="es-CL"/>
          <w:rPrChange w:id="432" w:author="Iturra, Julio" w:date="2025-04-24T16:42:00Z" w16du:dateUtc="2025-04-24T14:42:00Z">
            <w:rPr>
              <w:ins w:id="433" w:author="Iturra, Julio" w:date="2025-04-24T16:42:00Z" w16du:dateUtc="2025-04-24T14:42:00Z"/>
            </w:rPr>
          </w:rPrChange>
        </w:rPr>
        <w:pPrChange w:id="434" w:author="Iturra, Julio" w:date="2025-04-24T16:42:00Z" w16du:dateUtc="2025-04-24T14:42:00Z">
          <w:pPr>
            <w:widowControl w:val="0"/>
            <w:autoSpaceDE w:val="0"/>
            <w:autoSpaceDN w:val="0"/>
            <w:adjustRightInd w:val="0"/>
            <w:spacing w:after="0"/>
          </w:pPr>
        </w:pPrChange>
      </w:pPr>
      <w:ins w:id="435" w:author="Iturra, Julio" w:date="2025-04-24T16:42:00Z" w16du:dateUtc="2025-04-24T14:42:00Z">
        <w:r>
          <w:t xml:space="preserve">Christensen, M. E., Dinesen, P. T., &amp; Sønderskov, K. M. (2024). Unequal and Unsupportive: Exposure to Poor People Weakens Support for Redistribution among the Rich. </w:t>
        </w:r>
        <w:r w:rsidRPr="00A9095B">
          <w:rPr>
            <w:i/>
            <w:iCs/>
            <w:lang w:val="es-CL"/>
            <w:rPrChange w:id="436" w:author="Iturra, Julio" w:date="2025-04-24T16:42:00Z" w16du:dateUtc="2025-04-24T14:42:00Z">
              <w:rPr>
                <w:i/>
                <w:iCs/>
              </w:rPr>
            </w:rPrChange>
          </w:rPr>
          <w:t>British Journal of Political Science</w:t>
        </w:r>
        <w:r w:rsidRPr="00A9095B">
          <w:rPr>
            <w:lang w:val="es-CL"/>
            <w:rPrChange w:id="437" w:author="Iturra, Julio" w:date="2025-04-24T16:42:00Z" w16du:dateUtc="2025-04-24T14:42:00Z">
              <w:rPr/>
            </w:rPrChange>
          </w:rPr>
          <w:t xml:space="preserve">, </w:t>
        </w:r>
        <w:r w:rsidRPr="00A9095B">
          <w:rPr>
            <w:i/>
            <w:iCs/>
            <w:lang w:val="es-CL"/>
            <w:rPrChange w:id="438" w:author="Iturra, Julio" w:date="2025-04-24T16:42:00Z" w16du:dateUtc="2025-04-24T14:42:00Z">
              <w:rPr>
                <w:i/>
                <w:iCs/>
              </w:rPr>
            </w:rPrChange>
          </w:rPr>
          <w:t>54</w:t>
        </w:r>
        <w:r w:rsidRPr="00A9095B">
          <w:rPr>
            <w:lang w:val="es-CL"/>
            <w:rPrChange w:id="439" w:author="Iturra, Julio" w:date="2025-04-24T16:42:00Z" w16du:dateUtc="2025-04-24T14:42:00Z">
              <w:rPr/>
            </w:rPrChange>
          </w:rPr>
          <w:t>, 1424–1434.</w:t>
        </w:r>
      </w:ins>
    </w:p>
    <w:p w14:paraId="343D8877" w14:textId="77777777" w:rsidR="00531227" w:rsidRPr="00A9095B" w:rsidRDefault="00531227">
      <w:pPr>
        <w:pStyle w:val="Bibliography"/>
        <w:rPr>
          <w:ins w:id="440" w:author="Iturra, Julio" w:date="2025-04-24T16:42:00Z" w16du:dateUtc="2025-04-24T14:42:00Z"/>
          <w:lang w:val="es-CL"/>
          <w:rPrChange w:id="441" w:author="Iturra, Julio" w:date="2025-04-24T16:42:00Z" w16du:dateUtc="2025-04-24T14:42:00Z">
            <w:rPr>
              <w:ins w:id="442" w:author="Iturra, Julio" w:date="2025-04-24T16:42:00Z" w16du:dateUtc="2025-04-24T14:42:00Z"/>
            </w:rPr>
          </w:rPrChange>
        </w:rPr>
        <w:pPrChange w:id="443" w:author="Iturra, Julio" w:date="2025-04-24T16:42:00Z" w16du:dateUtc="2025-04-24T14:42:00Z">
          <w:pPr>
            <w:widowControl w:val="0"/>
            <w:autoSpaceDE w:val="0"/>
            <w:autoSpaceDN w:val="0"/>
            <w:adjustRightInd w:val="0"/>
            <w:spacing w:after="0"/>
          </w:pPr>
        </w:pPrChange>
      </w:pPr>
      <w:ins w:id="444" w:author="Iturra, Julio" w:date="2025-04-24T16:42:00Z" w16du:dateUtc="2025-04-24T14:42:00Z">
        <w:r w:rsidRPr="00A9095B">
          <w:rPr>
            <w:lang w:val="es-CL"/>
            <w:rPrChange w:id="445" w:author="Iturra, Julio" w:date="2025-04-24T16:42:00Z" w16du:dateUtc="2025-04-24T14:42:00Z">
              <w:rPr/>
            </w:rPrChange>
          </w:rPr>
          <w:t xml:space="preserve">Cobo-Arroyo, P. (2022). </w:t>
        </w:r>
        <w:r w:rsidRPr="00A9095B">
          <w:rPr>
            <w:i/>
            <w:iCs/>
            <w:lang w:val="es-CL"/>
            <w:rPrChange w:id="446" w:author="Iturra, Julio" w:date="2025-04-24T16:42:00Z" w16du:dateUtc="2025-04-24T14:42:00Z">
              <w:rPr>
                <w:i/>
                <w:iCs/>
              </w:rPr>
            </w:rPrChange>
          </w:rPr>
          <w:t>Influencia de las redes sobre la percepción subjetiva de la distribución de ingresos en España</w:t>
        </w:r>
        <w:r w:rsidRPr="00A9095B">
          <w:rPr>
            <w:lang w:val="es-CL"/>
            <w:rPrChange w:id="447" w:author="Iturra, Julio" w:date="2025-04-24T16:42:00Z" w16du:dateUtc="2025-04-24T14:42:00Z">
              <w:rPr/>
            </w:rPrChange>
          </w:rPr>
          <w:t xml:space="preserve"> (Universidade da Coruña). Universidade da Coruña.</w:t>
        </w:r>
      </w:ins>
    </w:p>
    <w:p w14:paraId="37A90CF4" w14:textId="77777777" w:rsidR="00531227" w:rsidRDefault="00531227">
      <w:pPr>
        <w:pStyle w:val="Bibliography"/>
        <w:rPr>
          <w:ins w:id="448" w:author="Iturra, Julio" w:date="2025-04-24T16:42:00Z" w16du:dateUtc="2025-04-24T14:42:00Z"/>
        </w:rPr>
        <w:pPrChange w:id="449" w:author="Iturra, Julio" w:date="2025-04-24T16:42:00Z" w16du:dateUtc="2025-04-24T14:42:00Z">
          <w:pPr>
            <w:widowControl w:val="0"/>
            <w:autoSpaceDE w:val="0"/>
            <w:autoSpaceDN w:val="0"/>
            <w:adjustRightInd w:val="0"/>
            <w:spacing w:after="0"/>
          </w:pPr>
        </w:pPrChange>
      </w:pPr>
      <w:ins w:id="450" w:author="Iturra, Julio" w:date="2025-04-24T16:42:00Z" w16du:dateUtc="2025-04-24T14:42:00Z">
        <w:r w:rsidRPr="00A9095B">
          <w:rPr>
            <w:lang w:val="es-CL"/>
            <w:rPrChange w:id="451" w:author="Iturra, Julio" w:date="2025-04-24T16:42:00Z" w16du:dateUtc="2025-04-24T14:42:00Z">
              <w:rPr/>
            </w:rPrChange>
          </w:rPr>
          <w:t xml:space="preserve">Contreras, D., Otero, G., Díaz, J. D., &amp; Suárez, N. (2019). </w:t>
        </w:r>
        <w:r>
          <w:t xml:space="preserve">Inequality in social capital in Chile: Assessing the importance of network size and contacts’ occupational prestige on status attainment. </w:t>
        </w:r>
        <w:r>
          <w:rPr>
            <w:i/>
            <w:iCs/>
          </w:rPr>
          <w:t>Social Networks</w:t>
        </w:r>
        <w:r>
          <w:t xml:space="preserve">, </w:t>
        </w:r>
        <w:r>
          <w:rPr>
            <w:i/>
            <w:iCs/>
          </w:rPr>
          <w:t>58</w:t>
        </w:r>
        <w:r>
          <w:t>, 59–77.</w:t>
        </w:r>
      </w:ins>
    </w:p>
    <w:p w14:paraId="6B62D0AB" w14:textId="77777777" w:rsidR="00531227" w:rsidRDefault="00531227">
      <w:pPr>
        <w:pStyle w:val="Bibliography"/>
        <w:rPr>
          <w:ins w:id="452" w:author="Iturra, Julio" w:date="2025-04-24T16:42:00Z" w16du:dateUtc="2025-04-24T14:42:00Z"/>
        </w:rPr>
        <w:pPrChange w:id="453" w:author="Iturra, Julio" w:date="2025-04-24T16:42:00Z" w16du:dateUtc="2025-04-24T14:42:00Z">
          <w:pPr>
            <w:widowControl w:val="0"/>
            <w:autoSpaceDE w:val="0"/>
            <w:autoSpaceDN w:val="0"/>
            <w:adjustRightInd w:val="0"/>
            <w:spacing w:after="0"/>
          </w:pPr>
        </w:pPrChange>
      </w:pPr>
      <w:ins w:id="454" w:author="Iturra, Julio" w:date="2025-04-24T16:42:00Z" w16du:dateUtc="2025-04-24T14:42:00Z">
        <w:r>
          <w:t xml:space="preserve">Druckman, J. N., &amp; Lupia, A. (2000). Preference Formation. </w:t>
        </w:r>
        <w:r>
          <w:rPr>
            <w:i/>
            <w:iCs/>
          </w:rPr>
          <w:t>Annual Review of Political Science</w:t>
        </w:r>
        <w:r>
          <w:t xml:space="preserve">, </w:t>
        </w:r>
        <w:r>
          <w:rPr>
            <w:i/>
            <w:iCs/>
          </w:rPr>
          <w:t>3</w:t>
        </w:r>
        <w:r>
          <w:t>, 1–24.</w:t>
        </w:r>
      </w:ins>
    </w:p>
    <w:p w14:paraId="48EC1CC4" w14:textId="77777777" w:rsidR="00531227" w:rsidRDefault="00531227">
      <w:pPr>
        <w:pStyle w:val="Bibliography"/>
        <w:rPr>
          <w:ins w:id="455" w:author="Iturra, Julio" w:date="2025-04-24T16:42:00Z" w16du:dateUtc="2025-04-24T14:42:00Z"/>
        </w:rPr>
        <w:pPrChange w:id="456" w:author="Iturra, Julio" w:date="2025-04-24T16:42:00Z" w16du:dateUtc="2025-04-24T14:42:00Z">
          <w:pPr>
            <w:widowControl w:val="0"/>
            <w:autoSpaceDE w:val="0"/>
            <w:autoSpaceDN w:val="0"/>
            <w:adjustRightInd w:val="0"/>
            <w:spacing w:after="0"/>
          </w:pPr>
        </w:pPrChange>
      </w:pPr>
      <w:ins w:id="457" w:author="Iturra, Julio" w:date="2025-04-24T16:42:00Z" w16du:dateUtc="2025-04-24T14:42:00Z">
        <w:r>
          <w:t xml:space="preserve">ELSOC, S. T. (2022). </w:t>
        </w:r>
        <w:r>
          <w:rPr>
            <w:i/>
            <w:iCs/>
          </w:rPr>
          <w:t>Estudio Longitudinal Social de Chile</w:t>
        </w:r>
        <w:r>
          <w:t xml:space="preserve"> [Data set]. Harvard Dataverse.</w:t>
        </w:r>
      </w:ins>
    </w:p>
    <w:p w14:paraId="251873BB" w14:textId="77777777" w:rsidR="00531227" w:rsidRPr="00A9095B" w:rsidRDefault="00531227">
      <w:pPr>
        <w:pStyle w:val="Bibliography"/>
        <w:rPr>
          <w:ins w:id="458" w:author="Iturra, Julio" w:date="2025-04-24T16:42:00Z" w16du:dateUtc="2025-04-24T14:42:00Z"/>
          <w:lang w:val="es-CL"/>
          <w:rPrChange w:id="459" w:author="Iturra, Julio" w:date="2025-04-24T16:42:00Z" w16du:dateUtc="2025-04-24T14:42:00Z">
            <w:rPr>
              <w:ins w:id="460" w:author="Iturra, Julio" w:date="2025-04-24T16:42:00Z" w16du:dateUtc="2025-04-24T14:42:00Z"/>
            </w:rPr>
          </w:rPrChange>
        </w:rPr>
        <w:pPrChange w:id="461" w:author="Iturra, Julio" w:date="2025-04-24T16:42:00Z" w16du:dateUtc="2025-04-24T14:42:00Z">
          <w:pPr>
            <w:widowControl w:val="0"/>
            <w:autoSpaceDE w:val="0"/>
            <w:autoSpaceDN w:val="0"/>
            <w:adjustRightInd w:val="0"/>
            <w:spacing w:after="0"/>
          </w:pPr>
        </w:pPrChange>
      </w:pPr>
      <w:ins w:id="462" w:author="Iturra, Julio" w:date="2025-04-24T16:42:00Z" w16du:dateUtc="2025-04-24T14:42:00Z">
        <w:r w:rsidRPr="00A9095B">
          <w:rPr>
            <w:lang w:val="es-CL"/>
            <w:rPrChange w:id="463" w:author="Iturra, Julio" w:date="2025-04-24T16:42:00Z" w16du:dateUtc="2025-04-24T14:42:00Z">
              <w:rPr/>
            </w:rPrChange>
          </w:rPr>
          <w:t xml:space="preserve">Espinoza, V., &amp; Núñez, J. (2014). Movilidad ocupacional en Chile 2001-2009. ¿Desigualdad de ingresos con igualdad de oportunidades? </w:t>
        </w:r>
        <w:r w:rsidRPr="00A9095B">
          <w:rPr>
            <w:i/>
            <w:iCs/>
            <w:lang w:val="es-CL"/>
            <w:rPrChange w:id="464" w:author="Iturra, Julio" w:date="2025-04-24T16:42:00Z" w16du:dateUtc="2025-04-24T14:42:00Z">
              <w:rPr>
                <w:i/>
                <w:iCs/>
              </w:rPr>
            </w:rPrChange>
          </w:rPr>
          <w:t>Revista Internacional de Sociología</w:t>
        </w:r>
        <w:r w:rsidRPr="00A9095B">
          <w:rPr>
            <w:lang w:val="es-CL"/>
            <w:rPrChange w:id="465" w:author="Iturra, Julio" w:date="2025-04-24T16:42:00Z" w16du:dateUtc="2025-04-24T14:42:00Z">
              <w:rPr/>
            </w:rPrChange>
          </w:rPr>
          <w:t xml:space="preserve">, </w:t>
        </w:r>
        <w:r w:rsidRPr="00A9095B">
          <w:rPr>
            <w:i/>
            <w:iCs/>
            <w:lang w:val="es-CL"/>
            <w:rPrChange w:id="466" w:author="Iturra, Julio" w:date="2025-04-24T16:42:00Z" w16du:dateUtc="2025-04-24T14:42:00Z">
              <w:rPr>
                <w:i/>
                <w:iCs/>
              </w:rPr>
            </w:rPrChange>
          </w:rPr>
          <w:t>72</w:t>
        </w:r>
        <w:r w:rsidRPr="00A9095B">
          <w:rPr>
            <w:lang w:val="es-CL"/>
            <w:rPrChange w:id="467" w:author="Iturra, Julio" w:date="2025-04-24T16:42:00Z" w16du:dateUtc="2025-04-24T14:42:00Z">
              <w:rPr/>
            </w:rPrChange>
          </w:rPr>
          <w:t>, 57–82.</w:t>
        </w:r>
      </w:ins>
    </w:p>
    <w:p w14:paraId="361C8F52" w14:textId="77777777" w:rsidR="00531227" w:rsidRDefault="00531227">
      <w:pPr>
        <w:pStyle w:val="Bibliography"/>
        <w:rPr>
          <w:ins w:id="468" w:author="Iturra, Julio" w:date="2025-04-24T16:42:00Z" w16du:dateUtc="2025-04-24T14:42:00Z"/>
        </w:rPr>
        <w:pPrChange w:id="469" w:author="Iturra, Julio" w:date="2025-04-24T16:42:00Z" w16du:dateUtc="2025-04-24T14:42:00Z">
          <w:pPr>
            <w:widowControl w:val="0"/>
            <w:autoSpaceDE w:val="0"/>
            <w:autoSpaceDN w:val="0"/>
            <w:adjustRightInd w:val="0"/>
            <w:spacing w:after="0"/>
          </w:pPr>
        </w:pPrChange>
      </w:pPr>
      <w:ins w:id="470" w:author="Iturra, Julio" w:date="2025-04-24T16:42:00Z" w16du:dateUtc="2025-04-24T14:42:00Z">
        <w:r>
          <w:t xml:space="preserve">Feld, S. L. (1981). The Focused Organization of Social Ties. </w:t>
        </w:r>
        <w:r>
          <w:rPr>
            <w:i/>
            <w:iCs/>
          </w:rPr>
          <w:t>American Journal of Sociology</w:t>
        </w:r>
        <w:r>
          <w:t xml:space="preserve">, </w:t>
        </w:r>
        <w:r>
          <w:rPr>
            <w:i/>
            <w:iCs/>
          </w:rPr>
          <w:t>86</w:t>
        </w:r>
        <w:r>
          <w:t>, 1015–1035.</w:t>
        </w:r>
      </w:ins>
    </w:p>
    <w:p w14:paraId="00B31416" w14:textId="77777777" w:rsidR="00531227" w:rsidRDefault="00531227">
      <w:pPr>
        <w:pStyle w:val="Bibliography"/>
        <w:rPr>
          <w:ins w:id="471" w:author="Iturra, Julio" w:date="2025-04-24T16:42:00Z" w16du:dateUtc="2025-04-24T14:42:00Z"/>
        </w:rPr>
        <w:pPrChange w:id="472" w:author="Iturra, Julio" w:date="2025-04-24T16:42:00Z" w16du:dateUtc="2025-04-24T14:42:00Z">
          <w:pPr>
            <w:widowControl w:val="0"/>
            <w:autoSpaceDE w:val="0"/>
            <w:autoSpaceDN w:val="0"/>
            <w:adjustRightInd w:val="0"/>
            <w:spacing w:after="0"/>
          </w:pPr>
        </w:pPrChange>
      </w:pPr>
      <w:ins w:id="473" w:author="Iturra, Julio" w:date="2025-04-24T16:42:00Z" w16du:dateUtc="2025-04-24T14:42:00Z">
        <w:r>
          <w:t xml:space="preserve">Ferre, J. C. (2023). Welfare regimes in twenty-first-century Latin America. </w:t>
        </w:r>
        <w:r>
          <w:rPr>
            <w:i/>
            <w:iCs/>
          </w:rPr>
          <w:t>Journal of International and Comparative Social Policy</w:t>
        </w:r>
        <w:r>
          <w:t xml:space="preserve">, </w:t>
        </w:r>
        <w:r>
          <w:rPr>
            <w:i/>
            <w:iCs/>
          </w:rPr>
          <w:t>39</w:t>
        </w:r>
        <w:r>
          <w:t>, 101–127.</w:t>
        </w:r>
      </w:ins>
    </w:p>
    <w:p w14:paraId="7116348E" w14:textId="77777777" w:rsidR="00531227" w:rsidRDefault="00531227">
      <w:pPr>
        <w:pStyle w:val="Bibliography"/>
        <w:rPr>
          <w:ins w:id="474" w:author="Iturra, Julio" w:date="2025-04-24T16:42:00Z" w16du:dateUtc="2025-04-24T14:42:00Z"/>
        </w:rPr>
        <w:pPrChange w:id="475" w:author="Iturra, Julio" w:date="2025-04-24T16:42:00Z" w16du:dateUtc="2025-04-24T14:42:00Z">
          <w:pPr>
            <w:widowControl w:val="0"/>
            <w:autoSpaceDE w:val="0"/>
            <w:autoSpaceDN w:val="0"/>
            <w:adjustRightInd w:val="0"/>
            <w:spacing w:after="0"/>
          </w:pPr>
        </w:pPrChange>
      </w:pPr>
      <w:ins w:id="476" w:author="Iturra, Julio" w:date="2025-04-24T16:42:00Z" w16du:dateUtc="2025-04-24T14:42:00Z">
        <w:r>
          <w:t xml:space="preserve">Ganzeboom, H. B. (2010). </w:t>
        </w:r>
        <w:r>
          <w:rPr>
            <w:i/>
            <w:iCs/>
          </w:rPr>
          <w:t>A new international socio-economic index (ISEI) of occupational status for the international standard classification of occupation 2008 (ISCO-08) constructed with data from the ISSP 2002–2007</w:t>
        </w:r>
        <w:r>
          <w:t xml:space="preserve">. </w:t>
        </w:r>
        <w:r>
          <w:rPr>
            <w:i/>
            <w:iCs/>
          </w:rPr>
          <w:t>1</w:t>
        </w:r>
        <w:r>
          <w:t>. Lisbon.</w:t>
        </w:r>
      </w:ins>
    </w:p>
    <w:p w14:paraId="7BEB1E00" w14:textId="77777777" w:rsidR="00531227" w:rsidRDefault="00531227">
      <w:pPr>
        <w:pStyle w:val="Bibliography"/>
        <w:rPr>
          <w:ins w:id="477" w:author="Iturra, Julio" w:date="2025-04-24T16:42:00Z" w16du:dateUtc="2025-04-24T14:42:00Z"/>
        </w:rPr>
        <w:pPrChange w:id="478" w:author="Iturra, Julio" w:date="2025-04-24T16:42:00Z" w16du:dateUtc="2025-04-24T14:42:00Z">
          <w:pPr>
            <w:widowControl w:val="0"/>
            <w:autoSpaceDE w:val="0"/>
            <w:autoSpaceDN w:val="0"/>
            <w:adjustRightInd w:val="0"/>
            <w:spacing w:after="0"/>
          </w:pPr>
        </w:pPrChange>
      </w:pPr>
      <w:ins w:id="479" w:author="Iturra, Julio" w:date="2025-04-24T16:42:00Z" w16du:dateUtc="2025-04-24T14:42:00Z">
        <w:r>
          <w:t xml:space="preserve">Garreton, M., Basauri, A., &amp; Valenzuela, L. (2020). Exploring the correlation between city size and residential segregation: Comparing Chilean cities with spatially unbiased indexes. </w:t>
        </w:r>
        <w:r>
          <w:rPr>
            <w:i/>
            <w:iCs/>
          </w:rPr>
          <w:t>Environment and Urbanization</w:t>
        </w:r>
        <w:r>
          <w:t xml:space="preserve">, </w:t>
        </w:r>
        <w:r>
          <w:rPr>
            <w:i/>
            <w:iCs/>
          </w:rPr>
          <w:t>32</w:t>
        </w:r>
        <w:r>
          <w:t>, 569–588.</w:t>
        </w:r>
      </w:ins>
    </w:p>
    <w:p w14:paraId="05EAD978" w14:textId="77777777" w:rsidR="00531227" w:rsidRPr="00A9095B" w:rsidRDefault="00531227">
      <w:pPr>
        <w:pStyle w:val="Bibliography"/>
        <w:rPr>
          <w:ins w:id="480" w:author="Iturra, Julio" w:date="2025-04-24T16:42:00Z" w16du:dateUtc="2025-04-24T14:42:00Z"/>
          <w:lang w:val="de-DE"/>
          <w:rPrChange w:id="481" w:author="Iturra, Julio" w:date="2025-04-24T16:42:00Z" w16du:dateUtc="2025-04-24T14:42:00Z">
            <w:rPr>
              <w:ins w:id="482" w:author="Iturra, Julio" w:date="2025-04-24T16:42:00Z" w16du:dateUtc="2025-04-24T14:42:00Z"/>
            </w:rPr>
          </w:rPrChange>
        </w:rPr>
        <w:pPrChange w:id="483" w:author="Iturra, Julio" w:date="2025-04-24T16:42:00Z" w16du:dateUtc="2025-04-24T14:42:00Z">
          <w:pPr>
            <w:widowControl w:val="0"/>
            <w:autoSpaceDE w:val="0"/>
            <w:autoSpaceDN w:val="0"/>
            <w:adjustRightInd w:val="0"/>
            <w:spacing w:after="0"/>
          </w:pPr>
        </w:pPrChange>
      </w:pPr>
      <w:ins w:id="484" w:author="Iturra, Julio" w:date="2025-04-24T16:42:00Z" w16du:dateUtc="2025-04-24T14:42:00Z">
        <w:r>
          <w:lastRenderedPageBreak/>
          <w:t xml:space="preserve">Harvey, D. (2020). </w:t>
        </w:r>
        <w:r>
          <w:rPr>
            <w:i/>
            <w:iCs/>
          </w:rPr>
          <w:t>A brief history of neoliberalism</w:t>
        </w:r>
        <w:r>
          <w:t xml:space="preserve">. </w:t>
        </w:r>
        <w:r w:rsidRPr="00A9095B">
          <w:rPr>
            <w:lang w:val="de-DE"/>
            <w:rPrChange w:id="485" w:author="Iturra, Julio" w:date="2025-04-24T16:42:00Z" w16du:dateUtc="2025-04-24T14:42:00Z">
              <w:rPr/>
            </w:rPrChange>
          </w:rPr>
          <w:t>Oxford: Oxford University Press.</w:t>
        </w:r>
      </w:ins>
    </w:p>
    <w:p w14:paraId="1DA580A0" w14:textId="77777777" w:rsidR="00531227" w:rsidRDefault="00531227">
      <w:pPr>
        <w:pStyle w:val="Bibliography"/>
        <w:rPr>
          <w:ins w:id="486" w:author="Iturra, Julio" w:date="2025-04-24T16:42:00Z" w16du:dateUtc="2025-04-24T14:42:00Z"/>
        </w:rPr>
        <w:pPrChange w:id="487" w:author="Iturra, Julio" w:date="2025-04-24T16:42:00Z" w16du:dateUtc="2025-04-24T14:42:00Z">
          <w:pPr>
            <w:widowControl w:val="0"/>
            <w:autoSpaceDE w:val="0"/>
            <w:autoSpaceDN w:val="0"/>
            <w:adjustRightInd w:val="0"/>
            <w:spacing w:after="0"/>
          </w:pPr>
        </w:pPrChange>
      </w:pPr>
      <w:ins w:id="488" w:author="Iturra, Julio" w:date="2025-04-24T16:42:00Z" w16du:dateUtc="2025-04-24T14:42:00Z">
        <w:r w:rsidRPr="00A9095B">
          <w:rPr>
            <w:lang w:val="de-DE"/>
            <w:rPrChange w:id="489" w:author="Iturra, Julio" w:date="2025-04-24T16:42:00Z" w16du:dateUtc="2025-04-24T14:42:00Z">
              <w:rPr/>
            </w:rPrChange>
          </w:rPr>
          <w:t xml:space="preserve">Häusermann, S., Kurer, T., &amp; Schwander, H. (2015). </w:t>
        </w:r>
        <w:r>
          <w:t xml:space="preserve">High-skilled outsiders? Labor market vulnerability, education and welfare state preferences. </w:t>
        </w:r>
        <w:r>
          <w:rPr>
            <w:i/>
            <w:iCs/>
          </w:rPr>
          <w:t>Socio-Economic Review</w:t>
        </w:r>
        <w:r>
          <w:t xml:space="preserve">, </w:t>
        </w:r>
        <w:r>
          <w:rPr>
            <w:i/>
            <w:iCs/>
          </w:rPr>
          <w:t>13</w:t>
        </w:r>
        <w:r>
          <w:t>, 235–258.</w:t>
        </w:r>
      </w:ins>
    </w:p>
    <w:p w14:paraId="71443E28" w14:textId="77777777" w:rsidR="00531227" w:rsidRDefault="00531227">
      <w:pPr>
        <w:pStyle w:val="Bibliography"/>
        <w:rPr>
          <w:ins w:id="490" w:author="Iturra, Julio" w:date="2025-04-24T16:42:00Z" w16du:dateUtc="2025-04-24T14:42:00Z"/>
        </w:rPr>
        <w:pPrChange w:id="491" w:author="Iturra, Julio" w:date="2025-04-24T16:42:00Z" w16du:dateUtc="2025-04-24T14:42:00Z">
          <w:pPr>
            <w:widowControl w:val="0"/>
            <w:autoSpaceDE w:val="0"/>
            <w:autoSpaceDN w:val="0"/>
            <w:adjustRightInd w:val="0"/>
            <w:spacing w:after="0"/>
          </w:pPr>
        </w:pPrChange>
      </w:pPr>
      <w:ins w:id="492" w:author="Iturra, Julio" w:date="2025-04-24T16:42:00Z" w16du:dateUtc="2025-04-24T14:42:00Z">
        <w:r>
          <w:t xml:space="preserve">Helgason, A. F., &amp; Rehm, P. (2023). Long-term income trajectories and the evolution of political attitudes. </w:t>
        </w:r>
        <w:r>
          <w:rPr>
            <w:i/>
            <w:iCs/>
          </w:rPr>
          <w:t>European Journal of Political Research</w:t>
        </w:r>
        <w:r>
          <w:t xml:space="preserve">, </w:t>
        </w:r>
        <w:r>
          <w:rPr>
            <w:i/>
            <w:iCs/>
          </w:rPr>
          <w:t>62</w:t>
        </w:r>
        <w:r>
          <w:t>, 264–284.</w:t>
        </w:r>
      </w:ins>
    </w:p>
    <w:p w14:paraId="62118209" w14:textId="77777777" w:rsidR="00531227" w:rsidRDefault="00531227">
      <w:pPr>
        <w:pStyle w:val="Bibliography"/>
        <w:rPr>
          <w:ins w:id="493" w:author="Iturra, Julio" w:date="2025-04-24T16:42:00Z" w16du:dateUtc="2025-04-24T14:42:00Z"/>
        </w:rPr>
        <w:pPrChange w:id="494" w:author="Iturra, Julio" w:date="2025-04-24T16:42:00Z" w16du:dateUtc="2025-04-24T14:42:00Z">
          <w:pPr>
            <w:widowControl w:val="0"/>
            <w:autoSpaceDE w:val="0"/>
            <w:autoSpaceDN w:val="0"/>
            <w:adjustRightInd w:val="0"/>
            <w:spacing w:after="0"/>
          </w:pPr>
        </w:pPrChange>
      </w:pPr>
      <w:ins w:id="495" w:author="Iturra, Julio" w:date="2025-04-24T16:42:00Z" w16du:dateUtc="2025-04-24T14:42:00Z">
        <w:r>
          <w:t xml:space="preserve">Helgason, A. F., &amp; Rehm, P. (2024). Class experiences and the long-term evolution of economic values. </w:t>
        </w:r>
        <w:r>
          <w:rPr>
            <w:i/>
            <w:iCs/>
          </w:rPr>
          <w:t>Social Forces</w:t>
        </w:r>
        <w:r>
          <w:t>, soae135.</w:t>
        </w:r>
      </w:ins>
    </w:p>
    <w:p w14:paraId="54B676B3" w14:textId="77777777" w:rsidR="00531227" w:rsidRDefault="00531227">
      <w:pPr>
        <w:pStyle w:val="Bibliography"/>
        <w:rPr>
          <w:ins w:id="496" w:author="Iturra, Julio" w:date="2025-04-24T16:42:00Z" w16du:dateUtc="2025-04-24T14:42:00Z"/>
        </w:rPr>
        <w:pPrChange w:id="497" w:author="Iturra, Julio" w:date="2025-04-24T16:42:00Z" w16du:dateUtc="2025-04-24T14:42:00Z">
          <w:pPr>
            <w:widowControl w:val="0"/>
            <w:autoSpaceDE w:val="0"/>
            <w:autoSpaceDN w:val="0"/>
            <w:adjustRightInd w:val="0"/>
            <w:spacing w:after="0"/>
          </w:pPr>
        </w:pPrChange>
      </w:pPr>
      <w:ins w:id="498" w:author="Iturra, Julio" w:date="2025-04-24T16:42:00Z" w16du:dateUtc="2025-04-24T14:42:00Z">
        <w:r>
          <w:t xml:space="preserve">Huber, E., &amp; Stephens, J. D. (2012). </w:t>
        </w:r>
        <w:r>
          <w:rPr>
            <w:i/>
            <w:iCs/>
          </w:rPr>
          <w:t>Democracy and the left: Social policy and inequality in Latin America</w:t>
        </w:r>
        <w:r>
          <w:t>. Chicago: University of Chicago Press.</w:t>
        </w:r>
      </w:ins>
    </w:p>
    <w:p w14:paraId="76F48C49" w14:textId="77777777" w:rsidR="00531227" w:rsidRPr="00A9095B" w:rsidRDefault="00531227">
      <w:pPr>
        <w:pStyle w:val="Bibliography"/>
        <w:rPr>
          <w:ins w:id="499" w:author="Iturra, Julio" w:date="2025-04-24T16:42:00Z" w16du:dateUtc="2025-04-24T14:42:00Z"/>
          <w:lang w:val="es-CL"/>
          <w:rPrChange w:id="500" w:author="Iturra, Julio" w:date="2025-04-24T16:42:00Z" w16du:dateUtc="2025-04-24T14:42:00Z">
            <w:rPr>
              <w:ins w:id="501" w:author="Iturra, Julio" w:date="2025-04-24T16:42:00Z" w16du:dateUtc="2025-04-24T14:42:00Z"/>
            </w:rPr>
          </w:rPrChange>
        </w:rPr>
        <w:pPrChange w:id="502" w:author="Iturra, Julio" w:date="2025-04-24T16:42:00Z" w16du:dateUtc="2025-04-24T14:42:00Z">
          <w:pPr>
            <w:widowControl w:val="0"/>
            <w:autoSpaceDE w:val="0"/>
            <w:autoSpaceDN w:val="0"/>
            <w:adjustRightInd w:val="0"/>
            <w:spacing w:after="0"/>
          </w:pPr>
        </w:pPrChange>
      </w:pPr>
      <w:ins w:id="503" w:author="Iturra, Julio" w:date="2025-04-24T16:42:00Z" w16du:dateUtc="2025-04-24T14:42:00Z">
        <w:r>
          <w:t xml:space="preserve">Immergut, E. M., &amp; Schneider, S. M. (2020). Is it unfair for the affluent to be able to purchase “better” healthcare? Existential standards and institutional norms in healthcare attitudes across 28 countries. </w:t>
        </w:r>
        <w:r w:rsidRPr="00A9095B">
          <w:rPr>
            <w:i/>
            <w:iCs/>
            <w:lang w:val="es-CL"/>
            <w:rPrChange w:id="504" w:author="Iturra, Julio" w:date="2025-04-24T16:42:00Z" w16du:dateUtc="2025-04-24T14:42:00Z">
              <w:rPr>
                <w:i/>
                <w:iCs/>
              </w:rPr>
            </w:rPrChange>
          </w:rPr>
          <w:t>Social Science &amp; Medicine</w:t>
        </w:r>
        <w:r w:rsidRPr="00A9095B">
          <w:rPr>
            <w:lang w:val="es-CL"/>
            <w:rPrChange w:id="505" w:author="Iturra, Julio" w:date="2025-04-24T16:42:00Z" w16du:dateUtc="2025-04-24T14:42:00Z">
              <w:rPr/>
            </w:rPrChange>
          </w:rPr>
          <w:t xml:space="preserve">, </w:t>
        </w:r>
        <w:r w:rsidRPr="00A9095B">
          <w:rPr>
            <w:i/>
            <w:iCs/>
            <w:lang w:val="es-CL"/>
            <w:rPrChange w:id="506" w:author="Iturra, Julio" w:date="2025-04-24T16:42:00Z" w16du:dateUtc="2025-04-24T14:42:00Z">
              <w:rPr>
                <w:i/>
                <w:iCs/>
              </w:rPr>
            </w:rPrChange>
          </w:rPr>
          <w:t>267</w:t>
        </w:r>
        <w:r w:rsidRPr="00A9095B">
          <w:rPr>
            <w:lang w:val="es-CL"/>
            <w:rPrChange w:id="507" w:author="Iturra, Julio" w:date="2025-04-24T16:42:00Z" w16du:dateUtc="2025-04-24T14:42:00Z">
              <w:rPr/>
            </w:rPrChange>
          </w:rPr>
          <w:t>, 113146.</w:t>
        </w:r>
      </w:ins>
    </w:p>
    <w:p w14:paraId="1EB6D5DE" w14:textId="77777777" w:rsidR="00531227" w:rsidRDefault="00531227">
      <w:pPr>
        <w:pStyle w:val="Bibliography"/>
        <w:rPr>
          <w:ins w:id="508" w:author="Iturra, Julio" w:date="2025-04-24T16:42:00Z" w16du:dateUtc="2025-04-24T14:42:00Z"/>
        </w:rPr>
        <w:pPrChange w:id="509" w:author="Iturra, Julio" w:date="2025-04-24T16:42:00Z" w16du:dateUtc="2025-04-24T14:42:00Z">
          <w:pPr>
            <w:widowControl w:val="0"/>
            <w:autoSpaceDE w:val="0"/>
            <w:autoSpaceDN w:val="0"/>
            <w:adjustRightInd w:val="0"/>
            <w:spacing w:after="0"/>
          </w:pPr>
        </w:pPrChange>
      </w:pPr>
      <w:ins w:id="510" w:author="Iturra, Julio" w:date="2025-04-24T16:42:00Z" w16du:dateUtc="2025-04-24T14:42:00Z">
        <w:r w:rsidRPr="00A9095B">
          <w:rPr>
            <w:lang w:val="es-CL"/>
            <w:rPrChange w:id="511" w:author="Iturra, Julio" w:date="2025-04-24T16:42:00Z" w16du:dateUtc="2025-04-24T14:42:00Z">
              <w:rPr/>
            </w:rPrChange>
          </w:rPr>
          <w:t xml:space="preserve">Jaime-Castillo, A. M., &amp; Marqués-Perales, I. (2019). </w:t>
        </w:r>
        <w:r>
          <w:t xml:space="preserve">Social mobility and demand for redistribution in Europe: A comparative analysis. </w:t>
        </w:r>
        <w:r>
          <w:rPr>
            <w:i/>
            <w:iCs/>
          </w:rPr>
          <w:t>The British Journal of Sociology</w:t>
        </w:r>
        <w:r>
          <w:t xml:space="preserve">, </w:t>
        </w:r>
        <w:r>
          <w:rPr>
            <w:i/>
            <w:iCs/>
          </w:rPr>
          <w:t>70</w:t>
        </w:r>
        <w:r>
          <w:t>, 138–165.</w:t>
        </w:r>
      </w:ins>
    </w:p>
    <w:p w14:paraId="6737572D" w14:textId="77777777" w:rsidR="00531227" w:rsidRDefault="00531227">
      <w:pPr>
        <w:pStyle w:val="Bibliography"/>
        <w:rPr>
          <w:ins w:id="512" w:author="Iturra, Julio" w:date="2025-04-24T16:42:00Z" w16du:dateUtc="2025-04-24T14:42:00Z"/>
        </w:rPr>
        <w:pPrChange w:id="513" w:author="Iturra, Julio" w:date="2025-04-24T16:42:00Z" w16du:dateUtc="2025-04-24T14:42:00Z">
          <w:pPr>
            <w:widowControl w:val="0"/>
            <w:autoSpaceDE w:val="0"/>
            <w:autoSpaceDN w:val="0"/>
            <w:adjustRightInd w:val="0"/>
            <w:spacing w:after="0"/>
          </w:pPr>
        </w:pPrChange>
      </w:pPr>
      <w:ins w:id="514" w:author="Iturra, Julio" w:date="2025-04-24T16:42:00Z" w16du:dateUtc="2025-04-24T14:42:00Z">
        <w:r>
          <w:t xml:space="preserve">Janmaat, J. G. (2013). Subjective inequality: A review of international comparative studies on people’s views about inequality. </w:t>
        </w:r>
        <w:r>
          <w:rPr>
            <w:i/>
            <w:iCs/>
          </w:rPr>
          <w:t>Archives Europeennes de Sociologie</w:t>
        </w:r>
        <w:r>
          <w:t xml:space="preserve">, </w:t>
        </w:r>
        <w:r>
          <w:rPr>
            <w:i/>
            <w:iCs/>
          </w:rPr>
          <w:t>54</w:t>
        </w:r>
        <w:r>
          <w:t>, 357–389.</w:t>
        </w:r>
      </w:ins>
    </w:p>
    <w:p w14:paraId="511835A9" w14:textId="77777777" w:rsidR="00531227" w:rsidRDefault="00531227">
      <w:pPr>
        <w:pStyle w:val="Bibliography"/>
        <w:rPr>
          <w:ins w:id="515" w:author="Iturra, Julio" w:date="2025-04-24T16:42:00Z" w16du:dateUtc="2025-04-24T14:42:00Z"/>
        </w:rPr>
        <w:pPrChange w:id="516" w:author="Iturra, Julio" w:date="2025-04-24T16:42:00Z" w16du:dateUtc="2025-04-24T14:42:00Z">
          <w:pPr>
            <w:widowControl w:val="0"/>
            <w:autoSpaceDE w:val="0"/>
            <w:autoSpaceDN w:val="0"/>
            <w:adjustRightInd w:val="0"/>
            <w:spacing w:after="0"/>
          </w:pPr>
        </w:pPrChange>
      </w:pPr>
      <w:ins w:id="517" w:author="Iturra, Julio" w:date="2025-04-24T16:42:00Z" w16du:dateUtc="2025-04-24T14:42:00Z">
        <w:r>
          <w:t xml:space="preserve">Jasso, G. (1978). On the Justice of Earnings: A New Specification of the Justice Evaluation Function. </w:t>
        </w:r>
        <w:r>
          <w:rPr>
            <w:i/>
            <w:iCs/>
          </w:rPr>
          <w:t>American Journal of Sociology</w:t>
        </w:r>
        <w:r>
          <w:t xml:space="preserve">, </w:t>
        </w:r>
        <w:r>
          <w:rPr>
            <w:i/>
            <w:iCs/>
          </w:rPr>
          <w:t>83</w:t>
        </w:r>
        <w:r>
          <w:t>, 1398–1419.</w:t>
        </w:r>
      </w:ins>
    </w:p>
    <w:p w14:paraId="28CF65D8" w14:textId="77777777" w:rsidR="00531227" w:rsidRDefault="00531227">
      <w:pPr>
        <w:pStyle w:val="Bibliography"/>
        <w:rPr>
          <w:ins w:id="518" w:author="Iturra, Julio" w:date="2025-04-24T16:42:00Z" w16du:dateUtc="2025-04-24T14:42:00Z"/>
        </w:rPr>
        <w:pPrChange w:id="519" w:author="Iturra, Julio" w:date="2025-04-24T16:42:00Z" w16du:dateUtc="2025-04-24T14:42:00Z">
          <w:pPr>
            <w:widowControl w:val="0"/>
            <w:autoSpaceDE w:val="0"/>
            <w:autoSpaceDN w:val="0"/>
            <w:adjustRightInd w:val="0"/>
            <w:spacing w:after="0"/>
          </w:pPr>
        </w:pPrChange>
      </w:pPr>
      <w:ins w:id="520" w:author="Iturra, Julio" w:date="2025-04-24T16:42:00Z" w16du:dateUtc="2025-04-24T14:42:00Z">
        <w:r>
          <w:t xml:space="preserve">Kelley, J., &amp; Evans, M. D. R. (1993). The legitimation of inequality: Occupational earnings in nine nations. </w:t>
        </w:r>
        <w:r>
          <w:rPr>
            <w:i/>
            <w:iCs/>
          </w:rPr>
          <w:t>American Journal of Sociology</w:t>
        </w:r>
        <w:r>
          <w:t xml:space="preserve">, </w:t>
        </w:r>
        <w:r>
          <w:rPr>
            <w:i/>
            <w:iCs/>
          </w:rPr>
          <w:t>99</w:t>
        </w:r>
        <w:r>
          <w:t>, 75–125.</w:t>
        </w:r>
      </w:ins>
    </w:p>
    <w:p w14:paraId="3782D3F4" w14:textId="77777777" w:rsidR="00531227" w:rsidRDefault="00531227">
      <w:pPr>
        <w:pStyle w:val="Bibliography"/>
        <w:rPr>
          <w:ins w:id="521" w:author="Iturra, Julio" w:date="2025-04-24T16:42:00Z" w16du:dateUtc="2025-04-24T14:42:00Z"/>
        </w:rPr>
        <w:pPrChange w:id="522" w:author="Iturra, Julio" w:date="2025-04-24T16:42:00Z" w16du:dateUtc="2025-04-24T14:42:00Z">
          <w:pPr>
            <w:widowControl w:val="0"/>
            <w:autoSpaceDE w:val="0"/>
            <w:autoSpaceDN w:val="0"/>
            <w:adjustRightInd w:val="0"/>
            <w:spacing w:after="0"/>
          </w:pPr>
        </w:pPrChange>
      </w:pPr>
      <w:ins w:id="523" w:author="Iturra, Julio" w:date="2025-04-24T16:42:00Z" w16du:dateUtc="2025-04-24T14:42:00Z">
        <w:r>
          <w:t xml:space="preserve">Kluegel, J. R., Mason, D. S., &amp; Wegener, B. (1999). The Legitimation of Capitalism in the Postcommunist Transition Public Opinion about Market Justice, 1991—1996. </w:t>
        </w:r>
        <w:r>
          <w:rPr>
            <w:i/>
            <w:iCs/>
          </w:rPr>
          <w:t>European Sociological Review</w:t>
        </w:r>
        <w:r>
          <w:t xml:space="preserve">, </w:t>
        </w:r>
        <w:r>
          <w:rPr>
            <w:i/>
            <w:iCs/>
          </w:rPr>
          <w:t>15</w:t>
        </w:r>
        <w:r>
          <w:t>, 251–283.</w:t>
        </w:r>
      </w:ins>
    </w:p>
    <w:p w14:paraId="310A123B" w14:textId="77777777" w:rsidR="00531227" w:rsidRDefault="00531227">
      <w:pPr>
        <w:pStyle w:val="Bibliography"/>
        <w:rPr>
          <w:ins w:id="524" w:author="Iturra, Julio" w:date="2025-04-24T16:42:00Z" w16du:dateUtc="2025-04-24T14:42:00Z"/>
        </w:rPr>
        <w:pPrChange w:id="525" w:author="Iturra, Julio" w:date="2025-04-24T16:42:00Z" w16du:dateUtc="2025-04-24T14:42:00Z">
          <w:pPr>
            <w:widowControl w:val="0"/>
            <w:autoSpaceDE w:val="0"/>
            <w:autoSpaceDN w:val="0"/>
            <w:adjustRightInd w:val="0"/>
            <w:spacing w:after="0"/>
          </w:pPr>
        </w:pPrChange>
      </w:pPr>
      <w:ins w:id="526" w:author="Iturra, Julio" w:date="2025-04-24T16:42:00Z" w16du:dateUtc="2025-04-24T14:42:00Z">
        <w:r>
          <w:t xml:space="preserve">Kluegel, J. R., &amp; Smith, E. R. (1981). Beliefs About Stratification. </w:t>
        </w:r>
        <w:r>
          <w:rPr>
            <w:i/>
            <w:iCs/>
          </w:rPr>
          <w:t>Annual Review of Sociology</w:t>
        </w:r>
        <w:r>
          <w:t>, 29–56.</w:t>
        </w:r>
      </w:ins>
    </w:p>
    <w:p w14:paraId="6A6A2C0F" w14:textId="77777777" w:rsidR="00531227" w:rsidRDefault="00531227">
      <w:pPr>
        <w:pStyle w:val="Bibliography"/>
        <w:rPr>
          <w:ins w:id="527" w:author="Iturra, Julio" w:date="2025-04-24T16:42:00Z" w16du:dateUtc="2025-04-24T14:42:00Z"/>
        </w:rPr>
        <w:pPrChange w:id="528" w:author="Iturra, Julio" w:date="2025-04-24T16:42:00Z" w16du:dateUtc="2025-04-24T14:42:00Z">
          <w:pPr>
            <w:widowControl w:val="0"/>
            <w:autoSpaceDE w:val="0"/>
            <w:autoSpaceDN w:val="0"/>
            <w:adjustRightInd w:val="0"/>
            <w:spacing w:after="0"/>
          </w:pPr>
        </w:pPrChange>
      </w:pPr>
      <w:ins w:id="529" w:author="Iturra, Julio" w:date="2025-04-24T16:42:00Z" w16du:dateUtc="2025-04-24T14:42:00Z">
        <w:r>
          <w:t xml:space="preserve">Koos, S., &amp; Sachweh, P. (2019). The moral economies of market societies: Popular attitudes towards market competition, redistribution and reciprocity in comparative perspective. </w:t>
        </w:r>
        <w:r>
          <w:rPr>
            <w:i/>
            <w:iCs/>
          </w:rPr>
          <w:t>Socio-Economic Review</w:t>
        </w:r>
        <w:r>
          <w:t xml:space="preserve">, </w:t>
        </w:r>
        <w:r>
          <w:rPr>
            <w:i/>
            <w:iCs/>
          </w:rPr>
          <w:t>17</w:t>
        </w:r>
        <w:r>
          <w:t>, 793–821.</w:t>
        </w:r>
      </w:ins>
    </w:p>
    <w:p w14:paraId="0629385C" w14:textId="77777777" w:rsidR="00531227" w:rsidRDefault="00531227">
      <w:pPr>
        <w:pStyle w:val="Bibliography"/>
        <w:rPr>
          <w:ins w:id="530" w:author="Iturra, Julio" w:date="2025-04-24T16:42:00Z" w16du:dateUtc="2025-04-24T14:42:00Z"/>
        </w:rPr>
        <w:pPrChange w:id="531" w:author="Iturra, Julio" w:date="2025-04-24T16:42:00Z" w16du:dateUtc="2025-04-24T14:42:00Z">
          <w:pPr>
            <w:widowControl w:val="0"/>
            <w:autoSpaceDE w:val="0"/>
            <w:autoSpaceDN w:val="0"/>
            <w:adjustRightInd w:val="0"/>
            <w:spacing w:after="0"/>
          </w:pPr>
        </w:pPrChange>
      </w:pPr>
      <w:ins w:id="532" w:author="Iturra, Julio" w:date="2025-04-24T16:42:00Z" w16du:dateUtc="2025-04-24T14:42:00Z">
        <w:r>
          <w:t xml:space="preserve">Kulin, J., &amp; Svallfors, S. (2013). Class, values, and attitudes towards redistribution: A European comparison. </w:t>
        </w:r>
        <w:r>
          <w:rPr>
            <w:i/>
            <w:iCs/>
          </w:rPr>
          <w:t>European Sociological Review</w:t>
        </w:r>
        <w:r>
          <w:t xml:space="preserve">, </w:t>
        </w:r>
        <w:r>
          <w:rPr>
            <w:i/>
            <w:iCs/>
          </w:rPr>
          <w:t>29</w:t>
        </w:r>
        <w:r>
          <w:t>, 155–167.</w:t>
        </w:r>
      </w:ins>
    </w:p>
    <w:p w14:paraId="7663CD07" w14:textId="77777777" w:rsidR="00531227" w:rsidRDefault="00531227">
      <w:pPr>
        <w:pStyle w:val="Bibliography"/>
        <w:rPr>
          <w:ins w:id="533" w:author="Iturra, Julio" w:date="2025-04-24T16:42:00Z" w16du:dateUtc="2025-04-24T14:42:00Z"/>
        </w:rPr>
        <w:pPrChange w:id="534" w:author="Iturra, Julio" w:date="2025-04-24T16:42:00Z" w16du:dateUtc="2025-04-24T14:42:00Z">
          <w:pPr>
            <w:widowControl w:val="0"/>
            <w:autoSpaceDE w:val="0"/>
            <w:autoSpaceDN w:val="0"/>
            <w:adjustRightInd w:val="0"/>
            <w:spacing w:after="0"/>
          </w:pPr>
        </w:pPrChange>
      </w:pPr>
      <w:ins w:id="535" w:author="Iturra, Julio" w:date="2025-04-24T16:42:00Z" w16du:dateUtc="2025-04-24T14:42:00Z">
        <w:r>
          <w:t xml:space="preserve">Lane, R. E. (1986). Market Justice, Political Justice. </w:t>
        </w:r>
        <w:r>
          <w:rPr>
            <w:i/>
            <w:iCs/>
          </w:rPr>
          <w:t>American Political Science Review</w:t>
        </w:r>
        <w:r>
          <w:t xml:space="preserve">, </w:t>
        </w:r>
        <w:r>
          <w:rPr>
            <w:i/>
            <w:iCs/>
          </w:rPr>
          <w:t>80</w:t>
        </w:r>
        <w:r>
          <w:t>, 383–402.</w:t>
        </w:r>
      </w:ins>
    </w:p>
    <w:p w14:paraId="6DBD7ACE" w14:textId="77777777" w:rsidR="00531227" w:rsidRDefault="00531227">
      <w:pPr>
        <w:pStyle w:val="Bibliography"/>
        <w:rPr>
          <w:ins w:id="536" w:author="Iturra, Julio" w:date="2025-04-24T16:42:00Z" w16du:dateUtc="2025-04-24T14:42:00Z"/>
        </w:rPr>
        <w:pPrChange w:id="537" w:author="Iturra, Julio" w:date="2025-04-24T16:42:00Z" w16du:dateUtc="2025-04-24T14:42:00Z">
          <w:pPr>
            <w:widowControl w:val="0"/>
            <w:autoSpaceDE w:val="0"/>
            <w:autoSpaceDN w:val="0"/>
            <w:adjustRightInd w:val="0"/>
            <w:spacing w:after="0"/>
          </w:pPr>
        </w:pPrChange>
      </w:pPr>
      <w:ins w:id="538" w:author="Iturra, Julio" w:date="2025-04-24T16:42:00Z" w16du:dateUtc="2025-04-24T14:42:00Z">
        <w:r>
          <w:t xml:space="preserve">Langsæther, P. E., Evans, G., &amp; O’Grady, T. (2022). Explaining the Relationship Between Class Position and Political Preferences: A Long-Term Panel Analysis of Intra-Generational Class Mobility. </w:t>
        </w:r>
        <w:r>
          <w:rPr>
            <w:i/>
            <w:iCs/>
          </w:rPr>
          <w:t>British Journal of Political Science</w:t>
        </w:r>
        <w:r>
          <w:t xml:space="preserve">, </w:t>
        </w:r>
        <w:r>
          <w:rPr>
            <w:i/>
            <w:iCs/>
          </w:rPr>
          <w:t>52</w:t>
        </w:r>
        <w:r>
          <w:t>, 958–967.</w:t>
        </w:r>
      </w:ins>
    </w:p>
    <w:p w14:paraId="191D1505" w14:textId="77777777" w:rsidR="00531227" w:rsidRDefault="00531227">
      <w:pPr>
        <w:pStyle w:val="Bibliography"/>
        <w:rPr>
          <w:ins w:id="539" w:author="Iturra, Julio" w:date="2025-04-24T16:42:00Z" w16du:dateUtc="2025-04-24T14:42:00Z"/>
        </w:rPr>
        <w:pPrChange w:id="540" w:author="Iturra, Julio" w:date="2025-04-24T16:42:00Z" w16du:dateUtc="2025-04-24T14:42:00Z">
          <w:pPr>
            <w:widowControl w:val="0"/>
            <w:autoSpaceDE w:val="0"/>
            <w:autoSpaceDN w:val="0"/>
            <w:adjustRightInd w:val="0"/>
            <w:spacing w:after="0"/>
          </w:pPr>
        </w:pPrChange>
      </w:pPr>
      <w:ins w:id="541" w:author="Iturra, Julio" w:date="2025-04-24T16:42:00Z" w16du:dateUtc="2025-04-24T14:42:00Z">
        <w:r>
          <w:t xml:space="preserve">Lee, J.-S., &amp; Stacey, M. (2023). Fairness perceptions of income-based educational inequality: The impact of social class and ideological orientations. </w:t>
        </w:r>
        <w:r>
          <w:rPr>
            <w:i/>
            <w:iCs/>
          </w:rPr>
          <w:t>Australian Journal of Social Issues</w:t>
        </w:r>
        <w:r>
          <w:t xml:space="preserve">, </w:t>
        </w:r>
        <w:r>
          <w:rPr>
            <w:i/>
            <w:iCs/>
          </w:rPr>
          <w:t>00</w:t>
        </w:r>
        <w:r>
          <w:t>, 1–22.</w:t>
        </w:r>
      </w:ins>
    </w:p>
    <w:p w14:paraId="0BBC0EC0" w14:textId="77777777" w:rsidR="00531227" w:rsidRDefault="00531227">
      <w:pPr>
        <w:pStyle w:val="Bibliography"/>
        <w:rPr>
          <w:ins w:id="542" w:author="Iturra, Julio" w:date="2025-04-24T16:42:00Z" w16du:dateUtc="2025-04-24T14:42:00Z"/>
        </w:rPr>
        <w:pPrChange w:id="543" w:author="Iturra, Julio" w:date="2025-04-24T16:42:00Z" w16du:dateUtc="2025-04-24T14:42:00Z">
          <w:pPr>
            <w:widowControl w:val="0"/>
            <w:autoSpaceDE w:val="0"/>
            <w:autoSpaceDN w:val="0"/>
            <w:adjustRightInd w:val="0"/>
            <w:spacing w:after="0"/>
          </w:pPr>
        </w:pPrChange>
      </w:pPr>
      <w:ins w:id="544" w:author="Iturra, Julio" w:date="2025-04-24T16:42:00Z" w16du:dateUtc="2025-04-24T14:42:00Z">
        <w:r>
          <w:t xml:space="preserve">Lin, N. (2001). Building a Network Theory of Social Capital. In N. Lin, K. Cook, &amp; R. S. Burt, </w:t>
        </w:r>
        <w:r>
          <w:rPr>
            <w:i/>
            <w:iCs/>
          </w:rPr>
          <w:t>Social Capital</w:t>
        </w:r>
        <w:r>
          <w:t xml:space="preserve"> (1st ed., pp. 3–28). Routledge.</w:t>
        </w:r>
      </w:ins>
    </w:p>
    <w:p w14:paraId="488E9C7D" w14:textId="77777777" w:rsidR="00531227" w:rsidRDefault="00531227">
      <w:pPr>
        <w:pStyle w:val="Bibliography"/>
        <w:rPr>
          <w:ins w:id="545" w:author="Iturra, Julio" w:date="2025-04-24T16:42:00Z" w16du:dateUtc="2025-04-24T14:42:00Z"/>
        </w:rPr>
        <w:pPrChange w:id="546" w:author="Iturra, Julio" w:date="2025-04-24T16:42:00Z" w16du:dateUtc="2025-04-24T14:42:00Z">
          <w:pPr>
            <w:widowControl w:val="0"/>
            <w:autoSpaceDE w:val="0"/>
            <w:autoSpaceDN w:val="0"/>
            <w:adjustRightInd w:val="0"/>
            <w:spacing w:after="0"/>
          </w:pPr>
        </w:pPrChange>
      </w:pPr>
      <w:ins w:id="547" w:author="Iturra, Julio" w:date="2025-04-24T16:42:00Z" w16du:dateUtc="2025-04-24T14:42:00Z">
        <w:r>
          <w:t xml:space="preserve">Lindh, A. (2015). Public Opinion against Markets? Attitudes towards Market Distribution of Social Services – A Comparison of 17 Countries. </w:t>
        </w:r>
        <w:r>
          <w:rPr>
            <w:i/>
            <w:iCs/>
          </w:rPr>
          <w:t>Social Policy &amp; Administration</w:t>
        </w:r>
        <w:r>
          <w:t xml:space="preserve">, </w:t>
        </w:r>
        <w:r>
          <w:rPr>
            <w:i/>
            <w:iCs/>
          </w:rPr>
          <w:t>49</w:t>
        </w:r>
        <w:r>
          <w:t>, 887–910.</w:t>
        </w:r>
      </w:ins>
    </w:p>
    <w:p w14:paraId="22163EDB" w14:textId="77777777" w:rsidR="00531227" w:rsidRDefault="00531227">
      <w:pPr>
        <w:pStyle w:val="Bibliography"/>
        <w:rPr>
          <w:ins w:id="548" w:author="Iturra, Julio" w:date="2025-04-24T16:42:00Z" w16du:dateUtc="2025-04-24T14:42:00Z"/>
        </w:rPr>
        <w:pPrChange w:id="549" w:author="Iturra, Julio" w:date="2025-04-24T16:42:00Z" w16du:dateUtc="2025-04-24T14:42:00Z">
          <w:pPr>
            <w:widowControl w:val="0"/>
            <w:autoSpaceDE w:val="0"/>
            <w:autoSpaceDN w:val="0"/>
            <w:adjustRightInd w:val="0"/>
            <w:spacing w:after="0"/>
          </w:pPr>
        </w:pPrChange>
      </w:pPr>
      <w:ins w:id="550" w:author="Iturra, Julio" w:date="2025-04-24T16:42:00Z" w16du:dateUtc="2025-04-24T14:42:00Z">
        <w:r>
          <w:t xml:space="preserve">Lindh, A., &amp; Andersson, A. B. (2024). Social networks and distributive conflict: The class divide in social ties and attitudes to income inequality across 29 countries. </w:t>
        </w:r>
        <w:r>
          <w:rPr>
            <w:i/>
            <w:iCs/>
          </w:rPr>
          <w:t>European Sociological Review</w:t>
        </w:r>
        <w:r>
          <w:t>, jcae039.</w:t>
        </w:r>
      </w:ins>
    </w:p>
    <w:p w14:paraId="4A760A0F" w14:textId="77777777" w:rsidR="00531227" w:rsidRDefault="00531227">
      <w:pPr>
        <w:pStyle w:val="Bibliography"/>
        <w:rPr>
          <w:ins w:id="551" w:author="Iturra, Julio" w:date="2025-04-24T16:42:00Z" w16du:dateUtc="2025-04-24T14:42:00Z"/>
        </w:rPr>
        <w:pPrChange w:id="552" w:author="Iturra, Julio" w:date="2025-04-24T16:42:00Z" w16du:dateUtc="2025-04-24T14:42:00Z">
          <w:pPr>
            <w:widowControl w:val="0"/>
            <w:autoSpaceDE w:val="0"/>
            <w:autoSpaceDN w:val="0"/>
            <w:adjustRightInd w:val="0"/>
            <w:spacing w:after="0"/>
          </w:pPr>
        </w:pPrChange>
      </w:pPr>
      <w:ins w:id="553" w:author="Iturra, Julio" w:date="2025-04-24T16:42:00Z" w16du:dateUtc="2025-04-24T14:42:00Z">
        <w:r>
          <w:lastRenderedPageBreak/>
          <w:t xml:space="preserve">Lindh, A., Andersson, A. B., &amp; Völker, B. (2021). The Missing Link: Network Influences on Class Divides in Political Attitudes. </w:t>
        </w:r>
        <w:r>
          <w:rPr>
            <w:i/>
            <w:iCs/>
          </w:rPr>
          <w:t>European Sociological Review</w:t>
        </w:r>
        <w:r>
          <w:t xml:space="preserve">, </w:t>
        </w:r>
        <w:r>
          <w:rPr>
            <w:i/>
            <w:iCs/>
          </w:rPr>
          <w:t>37</w:t>
        </w:r>
        <w:r>
          <w:t>, 695–712.</w:t>
        </w:r>
      </w:ins>
    </w:p>
    <w:p w14:paraId="2D6CCBA0" w14:textId="77777777" w:rsidR="00531227" w:rsidRDefault="00531227">
      <w:pPr>
        <w:pStyle w:val="Bibliography"/>
        <w:rPr>
          <w:ins w:id="554" w:author="Iturra, Julio" w:date="2025-04-24T16:42:00Z" w16du:dateUtc="2025-04-24T14:42:00Z"/>
        </w:rPr>
        <w:pPrChange w:id="555" w:author="Iturra, Julio" w:date="2025-04-24T16:42:00Z" w16du:dateUtc="2025-04-24T14:42:00Z">
          <w:pPr>
            <w:widowControl w:val="0"/>
            <w:autoSpaceDE w:val="0"/>
            <w:autoSpaceDN w:val="0"/>
            <w:adjustRightInd w:val="0"/>
            <w:spacing w:after="0"/>
          </w:pPr>
        </w:pPrChange>
      </w:pPr>
      <w:ins w:id="556" w:author="Iturra, Julio" w:date="2025-04-24T16:42:00Z" w16du:dateUtc="2025-04-24T14:42:00Z">
        <w:r>
          <w:t xml:space="preserve">Lindh, A., &amp; McCall, L. (2020). Class Position and Political Opinion in Rich Democracies. </w:t>
        </w:r>
        <w:r>
          <w:rPr>
            <w:i/>
            <w:iCs/>
          </w:rPr>
          <w:t>Annual Review of Sociology</w:t>
        </w:r>
        <w:r>
          <w:t xml:space="preserve">, </w:t>
        </w:r>
        <w:r>
          <w:rPr>
            <w:i/>
            <w:iCs/>
          </w:rPr>
          <w:t>46</w:t>
        </w:r>
        <w:r>
          <w:t>, 419–441.</w:t>
        </w:r>
      </w:ins>
    </w:p>
    <w:p w14:paraId="41CC7B5D" w14:textId="77777777" w:rsidR="00531227" w:rsidRDefault="00531227">
      <w:pPr>
        <w:pStyle w:val="Bibliography"/>
        <w:rPr>
          <w:ins w:id="557" w:author="Iturra, Julio" w:date="2025-04-24T16:42:00Z" w16du:dateUtc="2025-04-24T14:42:00Z"/>
        </w:rPr>
        <w:pPrChange w:id="558" w:author="Iturra, Julio" w:date="2025-04-24T16:42:00Z" w16du:dateUtc="2025-04-24T14:42:00Z">
          <w:pPr>
            <w:widowControl w:val="0"/>
            <w:autoSpaceDE w:val="0"/>
            <w:autoSpaceDN w:val="0"/>
            <w:adjustRightInd w:val="0"/>
            <w:spacing w:after="0"/>
          </w:pPr>
        </w:pPrChange>
      </w:pPr>
      <w:ins w:id="559" w:author="Iturra, Julio" w:date="2025-04-24T16:42:00Z" w16du:dateUtc="2025-04-24T14:42:00Z">
        <w:r>
          <w:t xml:space="preserve">Londoño-Vélez, J. (2022). The impact of diversity on perceptions of income distribution and preferences for redistribution. </w:t>
        </w:r>
        <w:r>
          <w:rPr>
            <w:i/>
            <w:iCs/>
          </w:rPr>
          <w:t>Journal of Public Economics</w:t>
        </w:r>
        <w:r>
          <w:t xml:space="preserve">, </w:t>
        </w:r>
        <w:r>
          <w:rPr>
            <w:i/>
            <w:iCs/>
          </w:rPr>
          <w:t>214</w:t>
        </w:r>
        <w:r>
          <w:t>, 104732.</w:t>
        </w:r>
      </w:ins>
    </w:p>
    <w:p w14:paraId="5CA56823" w14:textId="77777777" w:rsidR="00531227" w:rsidRDefault="00531227">
      <w:pPr>
        <w:pStyle w:val="Bibliography"/>
        <w:rPr>
          <w:ins w:id="560" w:author="Iturra, Julio" w:date="2025-04-24T16:42:00Z" w16du:dateUtc="2025-04-24T14:42:00Z"/>
        </w:rPr>
        <w:pPrChange w:id="561" w:author="Iturra, Julio" w:date="2025-04-24T16:42:00Z" w16du:dateUtc="2025-04-24T14:42:00Z">
          <w:pPr>
            <w:widowControl w:val="0"/>
            <w:autoSpaceDE w:val="0"/>
            <w:autoSpaceDN w:val="0"/>
            <w:adjustRightInd w:val="0"/>
            <w:spacing w:after="0"/>
          </w:pPr>
        </w:pPrChange>
      </w:pPr>
      <w:ins w:id="562" w:author="Iturra, Julio" w:date="2025-04-24T16:42:00Z" w16du:dateUtc="2025-04-24T14:42:00Z">
        <w:r>
          <w:t xml:space="preserve">Maldonado, L., Olivos, F., Castillo, J. C., Atria, J., &amp; Azar, A. (2019). Risk Exposure, Humanitarianism and Willingness to Pay for Universal Healthcare: A Cross-National Analysis of 28 Countries. </w:t>
        </w:r>
        <w:r>
          <w:rPr>
            <w:i/>
            <w:iCs/>
          </w:rPr>
          <w:t>Social Justice Research</w:t>
        </w:r>
        <w:r>
          <w:t xml:space="preserve">, </w:t>
        </w:r>
        <w:r>
          <w:rPr>
            <w:i/>
            <w:iCs/>
          </w:rPr>
          <w:t>32</w:t>
        </w:r>
        <w:r>
          <w:t>, 349 283.</w:t>
        </w:r>
      </w:ins>
    </w:p>
    <w:p w14:paraId="5099003F" w14:textId="77777777" w:rsidR="00531227" w:rsidRDefault="00531227">
      <w:pPr>
        <w:pStyle w:val="Bibliography"/>
        <w:rPr>
          <w:ins w:id="563" w:author="Iturra, Julio" w:date="2025-04-24T16:42:00Z" w16du:dateUtc="2025-04-24T14:42:00Z"/>
        </w:rPr>
        <w:pPrChange w:id="564" w:author="Iturra, Julio" w:date="2025-04-24T16:42:00Z" w16du:dateUtc="2025-04-24T14:42:00Z">
          <w:pPr>
            <w:widowControl w:val="0"/>
            <w:autoSpaceDE w:val="0"/>
            <w:autoSpaceDN w:val="0"/>
            <w:adjustRightInd w:val="0"/>
            <w:spacing w:after="0"/>
          </w:pPr>
        </w:pPrChange>
      </w:pPr>
      <w:ins w:id="565" w:author="Iturra, Julio" w:date="2025-04-24T16:42:00Z" w16du:dateUtc="2025-04-24T14:42:00Z">
        <w:r>
          <w:t xml:space="preserve">McCall, L., Burk, D., Laperrière, M., &amp; Richeson, J. A. (2017). Exposure to Rising Inequality Shapes Americans’ Opportunity Beliefs and Policy Support. </w:t>
        </w:r>
        <w:r>
          <w:rPr>
            <w:i/>
            <w:iCs/>
          </w:rPr>
          <w:t>Proceedings of the National Academy of Sciences</w:t>
        </w:r>
        <w:r>
          <w:t>, 201706253.</w:t>
        </w:r>
      </w:ins>
    </w:p>
    <w:p w14:paraId="18AB628E" w14:textId="77777777" w:rsidR="00531227" w:rsidRDefault="00531227">
      <w:pPr>
        <w:pStyle w:val="Bibliography"/>
        <w:rPr>
          <w:ins w:id="566" w:author="Iturra, Julio" w:date="2025-04-24T16:42:00Z" w16du:dateUtc="2025-04-24T14:42:00Z"/>
        </w:rPr>
        <w:pPrChange w:id="567" w:author="Iturra, Julio" w:date="2025-04-24T16:42:00Z" w16du:dateUtc="2025-04-24T14:42:00Z">
          <w:pPr>
            <w:widowControl w:val="0"/>
            <w:autoSpaceDE w:val="0"/>
            <w:autoSpaceDN w:val="0"/>
            <w:adjustRightInd w:val="0"/>
            <w:spacing w:after="0"/>
          </w:pPr>
        </w:pPrChange>
      </w:pPr>
      <w:ins w:id="568" w:author="Iturra, Julio" w:date="2025-04-24T16:42:00Z" w16du:dateUtc="2025-04-24T14:42:00Z">
        <w:r>
          <w:t xml:space="preserve">Mijs, J., &amp; Roe, E. L. (2021). Is America coming apart? Socioeconomic segregation in neighborhoods, schools, workplaces, and social networks, 1970–2020. </w:t>
        </w:r>
        <w:r>
          <w:rPr>
            <w:i/>
            <w:iCs/>
          </w:rPr>
          <w:t>Sociology Compass</w:t>
        </w:r>
        <w:r>
          <w:t xml:space="preserve">, </w:t>
        </w:r>
        <w:r>
          <w:rPr>
            <w:i/>
            <w:iCs/>
          </w:rPr>
          <w:t>15</w:t>
        </w:r>
        <w:r>
          <w:t>, e12884.</w:t>
        </w:r>
      </w:ins>
    </w:p>
    <w:p w14:paraId="01F0AA1F" w14:textId="77777777" w:rsidR="00531227" w:rsidRDefault="00531227">
      <w:pPr>
        <w:pStyle w:val="Bibliography"/>
        <w:rPr>
          <w:ins w:id="569" w:author="Iturra, Julio" w:date="2025-04-24T16:42:00Z" w16du:dateUtc="2025-04-24T14:42:00Z"/>
        </w:rPr>
        <w:pPrChange w:id="570" w:author="Iturra, Julio" w:date="2025-04-24T16:42:00Z" w16du:dateUtc="2025-04-24T14:42:00Z">
          <w:pPr>
            <w:widowControl w:val="0"/>
            <w:autoSpaceDE w:val="0"/>
            <w:autoSpaceDN w:val="0"/>
            <w:adjustRightInd w:val="0"/>
            <w:spacing w:after="0"/>
          </w:pPr>
        </w:pPrChange>
      </w:pPr>
      <w:ins w:id="571" w:author="Iturra, Julio" w:date="2025-04-24T16:42:00Z" w16du:dateUtc="2025-04-24T14:42:00Z">
        <w:r>
          <w:t xml:space="preserve">Mijs, J., &amp; Usmani, A. (2024). How Segregation Ruins Inference: A Sociological Simulation of the Inequality Equilibrium. </w:t>
        </w:r>
        <w:r>
          <w:rPr>
            <w:i/>
            <w:iCs/>
          </w:rPr>
          <w:t>Social Forces</w:t>
        </w:r>
        <w:r>
          <w:t xml:space="preserve">, </w:t>
        </w:r>
        <w:r>
          <w:rPr>
            <w:i/>
            <w:iCs/>
          </w:rPr>
          <w:t>103</w:t>
        </w:r>
        <w:r>
          <w:t>, 45–65.</w:t>
        </w:r>
      </w:ins>
    </w:p>
    <w:p w14:paraId="08BB1426" w14:textId="77777777" w:rsidR="00531227" w:rsidRDefault="00531227">
      <w:pPr>
        <w:pStyle w:val="Bibliography"/>
        <w:rPr>
          <w:ins w:id="572" w:author="Iturra, Julio" w:date="2025-04-24T16:42:00Z" w16du:dateUtc="2025-04-24T14:42:00Z"/>
        </w:rPr>
        <w:pPrChange w:id="573" w:author="Iturra, Julio" w:date="2025-04-24T16:42:00Z" w16du:dateUtc="2025-04-24T14:42:00Z">
          <w:pPr>
            <w:widowControl w:val="0"/>
            <w:autoSpaceDE w:val="0"/>
            <w:autoSpaceDN w:val="0"/>
            <w:adjustRightInd w:val="0"/>
            <w:spacing w:after="0"/>
          </w:pPr>
        </w:pPrChange>
      </w:pPr>
      <w:ins w:id="574" w:author="Iturra, Julio" w:date="2025-04-24T16:42:00Z" w16du:dateUtc="2025-04-24T14:42:00Z">
        <w:r>
          <w:t xml:space="preserve">Osberg, L., &amp; Smeeding, T. (2006). “Fair” Inequality? Attitudes toward Pay Differentials: The United States in Comparative Perspective. </w:t>
        </w:r>
        <w:r>
          <w:rPr>
            <w:i/>
            <w:iCs/>
          </w:rPr>
          <w:t>American Sociological Review</w:t>
        </w:r>
        <w:r>
          <w:t xml:space="preserve">, </w:t>
        </w:r>
        <w:r>
          <w:rPr>
            <w:i/>
            <w:iCs/>
          </w:rPr>
          <w:t>71</w:t>
        </w:r>
        <w:r>
          <w:t>, 450–473.</w:t>
        </w:r>
      </w:ins>
    </w:p>
    <w:p w14:paraId="0C00A1B8" w14:textId="77777777" w:rsidR="00531227" w:rsidRDefault="00531227">
      <w:pPr>
        <w:pStyle w:val="Bibliography"/>
        <w:rPr>
          <w:ins w:id="575" w:author="Iturra, Julio" w:date="2025-04-24T16:42:00Z" w16du:dateUtc="2025-04-24T14:42:00Z"/>
        </w:rPr>
        <w:pPrChange w:id="576" w:author="Iturra, Julio" w:date="2025-04-24T16:42:00Z" w16du:dateUtc="2025-04-24T14:42:00Z">
          <w:pPr>
            <w:widowControl w:val="0"/>
            <w:autoSpaceDE w:val="0"/>
            <w:autoSpaceDN w:val="0"/>
            <w:adjustRightInd w:val="0"/>
            <w:spacing w:after="0"/>
          </w:pPr>
        </w:pPrChange>
      </w:pPr>
      <w:ins w:id="577" w:author="Iturra, Julio" w:date="2025-04-24T16:42:00Z" w16du:dateUtc="2025-04-24T14:42:00Z">
        <w:r>
          <w:t xml:space="preserve">Otero, G., &amp; Mendoza, M. (2023). The Power of Diversity: Class, Networks and Attitudes Towards Inequality. </w:t>
        </w:r>
        <w:r>
          <w:rPr>
            <w:i/>
            <w:iCs/>
          </w:rPr>
          <w:t>Sociology</w:t>
        </w:r>
        <w:r>
          <w:t>, 00380385231217625.</w:t>
        </w:r>
      </w:ins>
    </w:p>
    <w:p w14:paraId="0F48C4E3" w14:textId="77777777" w:rsidR="00531227" w:rsidRDefault="00531227">
      <w:pPr>
        <w:pStyle w:val="Bibliography"/>
        <w:rPr>
          <w:ins w:id="578" w:author="Iturra, Julio" w:date="2025-04-24T16:42:00Z" w16du:dateUtc="2025-04-24T14:42:00Z"/>
        </w:rPr>
        <w:pPrChange w:id="579" w:author="Iturra, Julio" w:date="2025-04-24T16:42:00Z" w16du:dateUtc="2025-04-24T14:42:00Z">
          <w:pPr>
            <w:widowControl w:val="0"/>
            <w:autoSpaceDE w:val="0"/>
            <w:autoSpaceDN w:val="0"/>
            <w:adjustRightInd w:val="0"/>
            <w:spacing w:after="0"/>
          </w:pPr>
        </w:pPrChange>
      </w:pPr>
      <w:ins w:id="580" w:author="Iturra, Julio" w:date="2025-04-24T16:42:00Z" w16du:dateUtc="2025-04-24T14:42:00Z">
        <w:r>
          <w:t xml:space="preserve">Otero, G., Völker, B., &amp; Rözer, J. (2021). Open But Segregated? Class Divisions And the Network Structure of Social Capital in Chile. </w:t>
        </w:r>
        <w:r>
          <w:rPr>
            <w:i/>
            <w:iCs/>
          </w:rPr>
          <w:t>Social Forces</w:t>
        </w:r>
        <w:r>
          <w:t xml:space="preserve">, </w:t>
        </w:r>
        <w:r>
          <w:rPr>
            <w:i/>
            <w:iCs/>
          </w:rPr>
          <w:t>100</w:t>
        </w:r>
        <w:r>
          <w:t>, 649–679.</w:t>
        </w:r>
      </w:ins>
    </w:p>
    <w:p w14:paraId="75B5F3C2" w14:textId="77777777" w:rsidR="00531227" w:rsidRDefault="00531227">
      <w:pPr>
        <w:pStyle w:val="Bibliography"/>
        <w:rPr>
          <w:ins w:id="581" w:author="Iturra, Julio" w:date="2025-04-24T16:42:00Z" w16du:dateUtc="2025-04-24T14:42:00Z"/>
        </w:rPr>
        <w:pPrChange w:id="582" w:author="Iturra, Julio" w:date="2025-04-24T16:42:00Z" w16du:dateUtc="2025-04-24T14:42:00Z">
          <w:pPr>
            <w:widowControl w:val="0"/>
            <w:autoSpaceDE w:val="0"/>
            <w:autoSpaceDN w:val="0"/>
            <w:adjustRightInd w:val="0"/>
            <w:spacing w:after="0"/>
          </w:pPr>
        </w:pPrChange>
      </w:pPr>
      <w:ins w:id="583" w:author="Iturra, Julio" w:date="2025-04-24T16:42:00Z" w16du:dateUtc="2025-04-24T14:42:00Z">
        <w:r>
          <w:t xml:space="preserve">Otero, G., Völker, B., &amp; Rözer, J. (2022). Space and social capital: Social contacts in a segregated city. </w:t>
        </w:r>
        <w:r>
          <w:rPr>
            <w:i/>
            <w:iCs/>
          </w:rPr>
          <w:t>Urban Geography</w:t>
        </w:r>
        <w:r>
          <w:t xml:space="preserve">, </w:t>
        </w:r>
        <w:r>
          <w:rPr>
            <w:i/>
            <w:iCs/>
          </w:rPr>
          <w:t>43</w:t>
        </w:r>
        <w:r>
          <w:t>, 1638–1661.</w:t>
        </w:r>
      </w:ins>
    </w:p>
    <w:p w14:paraId="605554BB" w14:textId="77777777" w:rsidR="00531227" w:rsidRDefault="00531227">
      <w:pPr>
        <w:pStyle w:val="Bibliography"/>
        <w:rPr>
          <w:ins w:id="584" w:author="Iturra, Julio" w:date="2025-04-24T16:42:00Z" w16du:dateUtc="2025-04-24T14:42:00Z"/>
        </w:rPr>
        <w:pPrChange w:id="585" w:author="Iturra, Julio" w:date="2025-04-24T16:42:00Z" w16du:dateUtc="2025-04-24T14:42:00Z">
          <w:pPr>
            <w:widowControl w:val="0"/>
            <w:autoSpaceDE w:val="0"/>
            <w:autoSpaceDN w:val="0"/>
            <w:adjustRightInd w:val="0"/>
            <w:spacing w:after="0"/>
          </w:pPr>
        </w:pPrChange>
      </w:pPr>
      <w:ins w:id="586" w:author="Iturra, Julio" w:date="2025-04-24T16:42:00Z" w16du:dateUtc="2025-04-24T14:42:00Z">
        <w:r>
          <w:t xml:space="preserve">Paskov, M., &amp; Weisstanner, D. (2022). Cross-Class Embeddedness through Family Ties and Support for Income Redistribution. </w:t>
        </w:r>
        <w:r>
          <w:rPr>
            <w:i/>
            <w:iCs/>
          </w:rPr>
          <w:t>European Sociological Review</w:t>
        </w:r>
        <w:r>
          <w:t xml:space="preserve">, </w:t>
        </w:r>
        <w:r>
          <w:rPr>
            <w:i/>
            <w:iCs/>
          </w:rPr>
          <w:t>38</w:t>
        </w:r>
        <w:r>
          <w:t>, 286–303.</w:t>
        </w:r>
      </w:ins>
    </w:p>
    <w:p w14:paraId="44A0827E" w14:textId="77777777" w:rsidR="00531227" w:rsidRDefault="00531227">
      <w:pPr>
        <w:pStyle w:val="Bibliography"/>
        <w:rPr>
          <w:ins w:id="587" w:author="Iturra, Julio" w:date="2025-04-24T16:42:00Z" w16du:dateUtc="2025-04-24T14:42:00Z"/>
        </w:rPr>
        <w:pPrChange w:id="588" w:author="Iturra, Julio" w:date="2025-04-24T16:42:00Z" w16du:dateUtc="2025-04-24T14:42:00Z">
          <w:pPr>
            <w:widowControl w:val="0"/>
            <w:autoSpaceDE w:val="0"/>
            <w:autoSpaceDN w:val="0"/>
            <w:adjustRightInd w:val="0"/>
            <w:spacing w:after="0"/>
          </w:pPr>
        </w:pPrChange>
      </w:pPr>
      <w:ins w:id="589" w:author="Iturra, Julio" w:date="2025-04-24T16:42:00Z" w16du:dateUtc="2025-04-24T14:42:00Z">
        <w:r>
          <w:t xml:space="preserve">Reche, E., König, H.-H., &amp; Hajek, A. (2019). Income, Self-Rated Health, and Morbidity. A Systematic Review of Longitudinal Studies. </w:t>
        </w:r>
        <w:r>
          <w:rPr>
            <w:i/>
            <w:iCs/>
          </w:rPr>
          <w:t>International Journal of Environmental Research and Public Health</w:t>
        </w:r>
        <w:r>
          <w:t xml:space="preserve">, </w:t>
        </w:r>
        <w:r>
          <w:rPr>
            <w:i/>
            <w:iCs/>
          </w:rPr>
          <w:t>16</w:t>
        </w:r>
        <w:r>
          <w:t>, 2884.</w:t>
        </w:r>
      </w:ins>
    </w:p>
    <w:p w14:paraId="5CBAFF94" w14:textId="77777777" w:rsidR="00531227" w:rsidRPr="00A9095B" w:rsidRDefault="00531227">
      <w:pPr>
        <w:pStyle w:val="Bibliography"/>
        <w:rPr>
          <w:ins w:id="590" w:author="Iturra, Julio" w:date="2025-04-24T16:42:00Z" w16du:dateUtc="2025-04-24T14:42:00Z"/>
          <w:lang w:val="es-CL"/>
          <w:rPrChange w:id="591" w:author="Iturra, Julio" w:date="2025-04-24T16:42:00Z" w16du:dateUtc="2025-04-24T14:42:00Z">
            <w:rPr>
              <w:ins w:id="592" w:author="Iturra, Julio" w:date="2025-04-24T16:42:00Z" w16du:dateUtc="2025-04-24T14:42:00Z"/>
            </w:rPr>
          </w:rPrChange>
        </w:rPr>
        <w:pPrChange w:id="593" w:author="Iturra, Julio" w:date="2025-04-24T16:42:00Z" w16du:dateUtc="2025-04-24T14:42:00Z">
          <w:pPr>
            <w:widowControl w:val="0"/>
            <w:autoSpaceDE w:val="0"/>
            <w:autoSpaceDN w:val="0"/>
            <w:adjustRightInd w:val="0"/>
            <w:spacing w:after="0"/>
          </w:pPr>
        </w:pPrChange>
      </w:pPr>
      <w:ins w:id="594" w:author="Iturra, Julio" w:date="2025-04-24T16:42:00Z" w16du:dateUtc="2025-04-24T14:42:00Z">
        <w:r w:rsidRPr="00A9095B">
          <w:rPr>
            <w:lang w:val="es-CL"/>
            <w:rPrChange w:id="595" w:author="Iturra, Julio" w:date="2025-04-24T16:42:00Z" w16du:dateUtc="2025-04-24T14:42:00Z">
              <w:rPr/>
            </w:rPrChange>
          </w:rPr>
          <w:t xml:space="preserve">Rodríguez Weber, J. E. (2017). </w:t>
        </w:r>
        <w:r w:rsidRPr="00A9095B">
          <w:rPr>
            <w:i/>
            <w:iCs/>
            <w:lang w:val="es-CL"/>
            <w:rPrChange w:id="596" w:author="Iturra, Julio" w:date="2025-04-24T16:42:00Z" w16du:dateUtc="2025-04-24T14:42:00Z">
              <w:rPr>
                <w:i/>
                <w:iCs/>
              </w:rPr>
            </w:rPrChange>
          </w:rPr>
          <w:t>Desarrollo y desigualdad en Chile (1850-2009): Historia de su economía política</w:t>
        </w:r>
        <w:r w:rsidRPr="00A9095B">
          <w:rPr>
            <w:lang w:val="es-CL"/>
            <w:rPrChange w:id="597" w:author="Iturra, Julio" w:date="2025-04-24T16:42:00Z" w16du:dateUtc="2025-04-24T14:42:00Z">
              <w:rPr/>
            </w:rPrChange>
          </w:rPr>
          <w:t>.</w:t>
        </w:r>
      </w:ins>
    </w:p>
    <w:p w14:paraId="0CEBA883" w14:textId="77777777" w:rsidR="00531227" w:rsidRDefault="00531227">
      <w:pPr>
        <w:pStyle w:val="Bibliography"/>
        <w:rPr>
          <w:ins w:id="598" w:author="Iturra, Julio" w:date="2025-04-24T16:42:00Z" w16du:dateUtc="2025-04-24T14:42:00Z"/>
        </w:rPr>
        <w:pPrChange w:id="599" w:author="Iturra, Julio" w:date="2025-04-24T16:42:00Z" w16du:dateUtc="2025-04-24T14:42:00Z">
          <w:pPr>
            <w:widowControl w:val="0"/>
            <w:autoSpaceDE w:val="0"/>
            <w:autoSpaceDN w:val="0"/>
            <w:adjustRightInd w:val="0"/>
            <w:spacing w:after="0"/>
          </w:pPr>
        </w:pPrChange>
      </w:pPr>
      <w:ins w:id="600" w:author="Iturra, Julio" w:date="2025-04-24T16:42:00Z" w16du:dateUtc="2025-04-24T14:42:00Z">
        <w:r>
          <w:t xml:space="preserve">Rueda, D., &amp; Stegmueller, D. (2019). </w:t>
        </w:r>
        <w:r>
          <w:rPr>
            <w:i/>
            <w:iCs/>
          </w:rPr>
          <w:t>Who Wants What?: Redistribution Preferences in Comparative Perspective</w:t>
        </w:r>
        <w:r>
          <w:t xml:space="preserve"> (1st ed.). Cambridge University Press.</w:t>
        </w:r>
      </w:ins>
    </w:p>
    <w:p w14:paraId="47AC519A" w14:textId="77777777" w:rsidR="00531227" w:rsidRDefault="00531227">
      <w:pPr>
        <w:pStyle w:val="Bibliography"/>
        <w:rPr>
          <w:ins w:id="601" w:author="Iturra, Julio" w:date="2025-04-24T16:42:00Z" w16du:dateUtc="2025-04-24T14:42:00Z"/>
        </w:rPr>
        <w:pPrChange w:id="602" w:author="Iturra, Julio" w:date="2025-04-24T16:42:00Z" w16du:dateUtc="2025-04-24T14:42:00Z">
          <w:pPr>
            <w:widowControl w:val="0"/>
            <w:autoSpaceDE w:val="0"/>
            <w:autoSpaceDN w:val="0"/>
            <w:adjustRightInd w:val="0"/>
            <w:spacing w:after="0"/>
          </w:pPr>
        </w:pPrChange>
      </w:pPr>
      <w:ins w:id="603" w:author="Iturra, Julio" w:date="2025-04-24T16:42:00Z" w16du:dateUtc="2025-04-24T14:42:00Z">
        <w:r>
          <w:t xml:space="preserve">Sachweh, P. (2012). The moral economy of inequality: Popular views on income differentiation, poverty and wealth. </w:t>
        </w:r>
        <w:r>
          <w:rPr>
            <w:i/>
            <w:iCs/>
          </w:rPr>
          <w:t>Socio-Economic Review</w:t>
        </w:r>
        <w:r>
          <w:t xml:space="preserve">, </w:t>
        </w:r>
        <w:r>
          <w:rPr>
            <w:i/>
            <w:iCs/>
          </w:rPr>
          <w:t>10</w:t>
        </w:r>
        <w:r>
          <w:t>, 419–445.</w:t>
        </w:r>
      </w:ins>
    </w:p>
    <w:p w14:paraId="38C35AA3" w14:textId="77777777" w:rsidR="00531227" w:rsidRDefault="00531227">
      <w:pPr>
        <w:pStyle w:val="Bibliography"/>
        <w:rPr>
          <w:ins w:id="604" w:author="Iturra, Julio" w:date="2025-04-24T16:42:00Z" w16du:dateUtc="2025-04-24T14:42:00Z"/>
        </w:rPr>
        <w:pPrChange w:id="605" w:author="Iturra, Julio" w:date="2025-04-24T16:42:00Z" w16du:dateUtc="2025-04-24T14:42:00Z">
          <w:pPr>
            <w:widowControl w:val="0"/>
            <w:autoSpaceDE w:val="0"/>
            <w:autoSpaceDN w:val="0"/>
            <w:adjustRightInd w:val="0"/>
            <w:spacing w:after="0"/>
          </w:pPr>
        </w:pPrChange>
      </w:pPr>
      <w:ins w:id="606" w:author="Iturra, Julio" w:date="2025-04-24T16:42:00Z" w16du:dateUtc="2025-04-24T14:42:00Z">
        <w:r>
          <w:t xml:space="preserve">Sapin, M., Joye, D., &amp; Wolf, C. (2020). The ISSP 2017 social networks and social resources module. </w:t>
        </w:r>
        <w:r>
          <w:rPr>
            <w:i/>
            <w:iCs/>
          </w:rPr>
          <w:t>International Journal of Sociology</w:t>
        </w:r>
        <w:r>
          <w:t xml:space="preserve">, </w:t>
        </w:r>
        <w:r>
          <w:rPr>
            <w:i/>
            <w:iCs/>
          </w:rPr>
          <w:t>50</w:t>
        </w:r>
        <w:r>
          <w:t>, 1–25.</w:t>
        </w:r>
      </w:ins>
    </w:p>
    <w:p w14:paraId="3978E2F3" w14:textId="77777777" w:rsidR="00531227" w:rsidRDefault="00531227">
      <w:pPr>
        <w:pStyle w:val="Bibliography"/>
        <w:rPr>
          <w:ins w:id="607" w:author="Iturra, Julio" w:date="2025-04-24T16:42:00Z" w16du:dateUtc="2025-04-24T14:42:00Z"/>
        </w:rPr>
        <w:pPrChange w:id="608" w:author="Iturra, Julio" w:date="2025-04-24T16:42:00Z" w16du:dateUtc="2025-04-24T14:42:00Z">
          <w:pPr>
            <w:widowControl w:val="0"/>
            <w:autoSpaceDE w:val="0"/>
            <w:autoSpaceDN w:val="0"/>
            <w:adjustRightInd w:val="0"/>
            <w:spacing w:after="0"/>
          </w:pPr>
        </w:pPrChange>
      </w:pPr>
      <w:ins w:id="609" w:author="Iturra, Julio" w:date="2025-04-24T16:42:00Z" w16du:dateUtc="2025-04-24T14:42:00Z">
        <w:r>
          <w:t xml:space="preserve">Shepelak, N. J., &amp; Alwin, D. F. (1986). Beliefs about inequality and perceptions of distributive justice. </w:t>
        </w:r>
        <w:r>
          <w:rPr>
            <w:i/>
            <w:iCs/>
          </w:rPr>
          <w:t>American Sociological Review</w:t>
        </w:r>
        <w:r>
          <w:t>, 30–46.</w:t>
        </w:r>
      </w:ins>
    </w:p>
    <w:p w14:paraId="6DA765E8" w14:textId="77777777" w:rsidR="00531227" w:rsidRDefault="00531227">
      <w:pPr>
        <w:pStyle w:val="Bibliography"/>
        <w:rPr>
          <w:ins w:id="610" w:author="Iturra, Julio" w:date="2025-04-24T16:42:00Z" w16du:dateUtc="2025-04-24T14:42:00Z"/>
        </w:rPr>
        <w:pPrChange w:id="611" w:author="Iturra, Julio" w:date="2025-04-24T16:42:00Z" w16du:dateUtc="2025-04-24T14:42:00Z">
          <w:pPr>
            <w:widowControl w:val="0"/>
            <w:autoSpaceDE w:val="0"/>
            <w:autoSpaceDN w:val="0"/>
            <w:adjustRightInd w:val="0"/>
            <w:spacing w:after="0"/>
          </w:pPr>
        </w:pPrChange>
      </w:pPr>
      <w:ins w:id="612" w:author="Iturra, Julio" w:date="2025-04-24T16:42:00Z" w16du:dateUtc="2025-04-24T14:42:00Z">
        <w:r>
          <w:t xml:space="preserve">Somma, N. M., Bargsted, M., Disi Pavlic, R., &amp; Medel, R. M. (2021). No water in the oasis: The Chilean Spring of 2019–2020. </w:t>
        </w:r>
        <w:r>
          <w:rPr>
            <w:i/>
            <w:iCs/>
          </w:rPr>
          <w:t>Social Movement Studies</w:t>
        </w:r>
        <w:r>
          <w:t xml:space="preserve">, </w:t>
        </w:r>
        <w:r>
          <w:rPr>
            <w:i/>
            <w:iCs/>
          </w:rPr>
          <w:t>20</w:t>
        </w:r>
        <w:r>
          <w:t>, 495–502.</w:t>
        </w:r>
      </w:ins>
    </w:p>
    <w:p w14:paraId="49FD691F" w14:textId="77777777" w:rsidR="00531227" w:rsidRDefault="00531227">
      <w:pPr>
        <w:pStyle w:val="Bibliography"/>
        <w:rPr>
          <w:ins w:id="613" w:author="Iturra, Julio" w:date="2025-04-24T16:42:00Z" w16du:dateUtc="2025-04-24T14:42:00Z"/>
        </w:rPr>
        <w:pPrChange w:id="614" w:author="Iturra, Julio" w:date="2025-04-24T16:42:00Z" w16du:dateUtc="2025-04-24T14:42:00Z">
          <w:pPr>
            <w:widowControl w:val="0"/>
            <w:autoSpaceDE w:val="0"/>
            <w:autoSpaceDN w:val="0"/>
            <w:adjustRightInd w:val="0"/>
            <w:spacing w:after="0"/>
          </w:pPr>
        </w:pPrChange>
      </w:pPr>
      <w:ins w:id="615" w:author="Iturra, Julio" w:date="2025-04-24T16:42:00Z" w16du:dateUtc="2025-04-24T14:42:00Z">
        <w:r>
          <w:t xml:space="preserve">Stegmueller, D. (2013). Modeling Dynamic Preferences: A Bayesian Robust Dynamic Latent Ordered Probit Model. </w:t>
        </w:r>
        <w:r>
          <w:rPr>
            <w:i/>
            <w:iCs/>
          </w:rPr>
          <w:t>Political Analysis</w:t>
        </w:r>
        <w:r>
          <w:t xml:space="preserve">, </w:t>
        </w:r>
        <w:r>
          <w:rPr>
            <w:i/>
            <w:iCs/>
          </w:rPr>
          <w:t>21</w:t>
        </w:r>
        <w:r>
          <w:t>, 314–333.</w:t>
        </w:r>
      </w:ins>
    </w:p>
    <w:p w14:paraId="19B69D36" w14:textId="77777777" w:rsidR="00531227" w:rsidRDefault="00531227">
      <w:pPr>
        <w:pStyle w:val="Bibliography"/>
        <w:rPr>
          <w:ins w:id="616" w:author="Iturra, Julio" w:date="2025-04-24T16:42:00Z" w16du:dateUtc="2025-04-24T14:42:00Z"/>
        </w:rPr>
        <w:pPrChange w:id="617" w:author="Iturra, Julio" w:date="2025-04-24T16:42:00Z" w16du:dateUtc="2025-04-24T14:42:00Z">
          <w:pPr>
            <w:widowControl w:val="0"/>
            <w:autoSpaceDE w:val="0"/>
            <w:autoSpaceDN w:val="0"/>
            <w:adjustRightInd w:val="0"/>
            <w:spacing w:after="0"/>
          </w:pPr>
        </w:pPrChange>
      </w:pPr>
      <w:ins w:id="618" w:author="Iturra, Julio" w:date="2025-04-24T16:42:00Z" w16du:dateUtc="2025-04-24T14:42:00Z">
        <w:r>
          <w:t xml:space="preserve">Svallfors, S. (2006). </w:t>
        </w:r>
        <w:r>
          <w:rPr>
            <w:i/>
            <w:iCs/>
          </w:rPr>
          <w:t>The moral economy of class: Class and attitudes in comparative perspective</w:t>
        </w:r>
        <w:r>
          <w:t>. Stanford University Press.</w:t>
        </w:r>
      </w:ins>
    </w:p>
    <w:p w14:paraId="0DB9D705" w14:textId="77777777" w:rsidR="00531227" w:rsidRDefault="00531227">
      <w:pPr>
        <w:pStyle w:val="Bibliography"/>
        <w:rPr>
          <w:ins w:id="619" w:author="Iturra, Julio" w:date="2025-04-24T16:42:00Z" w16du:dateUtc="2025-04-24T14:42:00Z"/>
        </w:rPr>
        <w:pPrChange w:id="620" w:author="Iturra, Julio" w:date="2025-04-24T16:42:00Z" w16du:dateUtc="2025-04-24T14:42:00Z">
          <w:pPr>
            <w:widowControl w:val="0"/>
            <w:autoSpaceDE w:val="0"/>
            <w:autoSpaceDN w:val="0"/>
            <w:adjustRightInd w:val="0"/>
            <w:spacing w:after="0"/>
          </w:pPr>
        </w:pPrChange>
      </w:pPr>
      <w:ins w:id="621" w:author="Iturra, Julio" w:date="2025-04-24T16:42:00Z" w16du:dateUtc="2025-04-24T14:42:00Z">
        <w:r>
          <w:lastRenderedPageBreak/>
          <w:t xml:space="preserve">Svallfors, S. (2007). Class and Attitudes to Market Inequality. In S. Svallfors (Ed.), </w:t>
        </w:r>
        <w:r>
          <w:rPr>
            <w:i/>
            <w:iCs/>
          </w:rPr>
          <w:t>The Political Sociology of the Welfare State</w:t>
        </w:r>
        <w:r>
          <w:t xml:space="preserve"> (pp. 189–222). Stanford University Press.</w:t>
        </w:r>
      </w:ins>
    </w:p>
    <w:p w14:paraId="2D7A8959" w14:textId="77777777" w:rsidR="00531227" w:rsidRDefault="00531227">
      <w:pPr>
        <w:pStyle w:val="Bibliography"/>
        <w:rPr>
          <w:ins w:id="622" w:author="Iturra, Julio" w:date="2025-04-24T16:42:00Z" w16du:dateUtc="2025-04-24T14:42:00Z"/>
        </w:rPr>
        <w:pPrChange w:id="623" w:author="Iturra, Julio" w:date="2025-04-24T16:42:00Z" w16du:dateUtc="2025-04-24T14:42:00Z">
          <w:pPr>
            <w:widowControl w:val="0"/>
            <w:autoSpaceDE w:val="0"/>
            <w:autoSpaceDN w:val="0"/>
            <w:adjustRightInd w:val="0"/>
            <w:spacing w:after="0"/>
          </w:pPr>
        </w:pPrChange>
      </w:pPr>
      <w:ins w:id="624" w:author="Iturra, Julio" w:date="2025-04-24T16:42:00Z" w16du:dateUtc="2025-04-24T14:42:00Z">
        <w:r>
          <w:t xml:space="preserve">Torche, F. (2005). Unequal But Fluid: Social Mobility in Chile in Comparative Perspective. </w:t>
        </w:r>
        <w:r>
          <w:rPr>
            <w:i/>
            <w:iCs/>
          </w:rPr>
          <w:t>American Sociological Review</w:t>
        </w:r>
        <w:r>
          <w:t xml:space="preserve">, </w:t>
        </w:r>
        <w:r>
          <w:rPr>
            <w:i/>
            <w:iCs/>
          </w:rPr>
          <w:t>70</w:t>
        </w:r>
        <w:r>
          <w:t>, 422–450.</w:t>
        </w:r>
      </w:ins>
    </w:p>
    <w:p w14:paraId="50F3ED74" w14:textId="77777777" w:rsidR="00531227" w:rsidRDefault="00531227">
      <w:pPr>
        <w:pStyle w:val="Bibliography"/>
        <w:rPr>
          <w:ins w:id="625" w:author="Iturra, Julio" w:date="2025-04-24T16:42:00Z" w16du:dateUtc="2025-04-24T14:42:00Z"/>
        </w:rPr>
        <w:pPrChange w:id="626" w:author="Iturra, Julio" w:date="2025-04-24T16:42:00Z" w16du:dateUtc="2025-04-24T14:42:00Z">
          <w:pPr>
            <w:widowControl w:val="0"/>
            <w:autoSpaceDE w:val="0"/>
            <w:autoSpaceDN w:val="0"/>
            <w:adjustRightInd w:val="0"/>
            <w:spacing w:after="0"/>
          </w:pPr>
        </w:pPrChange>
      </w:pPr>
      <w:ins w:id="627" w:author="Iturra, Julio" w:date="2025-04-24T16:42:00Z" w16du:dateUtc="2025-04-24T14:42:00Z">
        <w:r>
          <w:t xml:space="preserve">Vargas Salfate, S., &amp; Stern, C. (2023). Is contact among social class groups associated with legitimation of inequality? An examination across 28 countries. </w:t>
        </w:r>
        <w:r>
          <w:rPr>
            <w:i/>
            <w:iCs/>
          </w:rPr>
          <w:t>The British Journal of Social Psychology</w:t>
        </w:r>
        <w:r>
          <w:t>. https://doi.org/10.1111/bjso.12692</w:t>
        </w:r>
      </w:ins>
    </w:p>
    <w:p w14:paraId="38E957FA" w14:textId="77777777" w:rsidR="00531227" w:rsidRPr="00A9095B" w:rsidRDefault="00531227">
      <w:pPr>
        <w:pStyle w:val="Bibliography"/>
        <w:rPr>
          <w:ins w:id="628" w:author="Iturra, Julio" w:date="2025-04-24T16:42:00Z" w16du:dateUtc="2025-04-24T14:42:00Z"/>
          <w:lang w:val="de-DE"/>
          <w:rPrChange w:id="629" w:author="Iturra, Julio" w:date="2025-04-24T16:42:00Z" w16du:dateUtc="2025-04-24T14:42:00Z">
            <w:rPr>
              <w:ins w:id="630" w:author="Iturra, Julio" w:date="2025-04-24T16:42:00Z" w16du:dateUtc="2025-04-24T14:42:00Z"/>
            </w:rPr>
          </w:rPrChange>
        </w:rPr>
        <w:pPrChange w:id="631" w:author="Iturra, Julio" w:date="2025-04-24T16:42:00Z" w16du:dateUtc="2025-04-24T14:42:00Z">
          <w:pPr>
            <w:widowControl w:val="0"/>
            <w:autoSpaceDE w:val="0"/>
            <w:autoSpaceDN w:val="0"/>
            <w:adjustRightInd w:val="0"/>
            <w:spacing w:after="0"/>
          </w:pPr>
        </w:pPrChange>
      </w:pPr>
      <w:ins w:id="632" w:author="Iturra, Julio" w:date="2025-04-24T16:42:00Z" w16du:dateUtc="2025-04-24T14:42:00Z">
        <w:r>
          <w:t xml:space="preserve">Vedres, B. (2022). Network mechanisms in innovation: Borrowing and sparking ideas around structural holes. In K. Gërxhani, N. De Graaf, &amp; W. Raub (Eds.), </w:t>
        </w:r>
        <w:r>
          <w:rPr>
            <w:i/>
            <w:iCs/>
          </w:rPr>
          <w:t>Handbook of Sociological Science</w:t>
        </w:r>
        <w:r>
          <w:t xml:space="preserve"> (pp. 423–442). </w:t>
        </w:r>
        <w:r w:rsidRPr="00A9095B">
          <w:rPr>
            <w:lang w:val="de-DE"/>
            <w:rPrChange w:id="633" w:author="Iturra, Julio" w:date="2025-04-24T16:42:00Z" w16du:dateUtc="2025-04-24T14:42:00Z">
              <w:rPr/>
            </w:rPrChange>
          </w:rPr>
          <w:t>Edward Elgar Publishing.</w:t>
        </w:r>
      </w:ins>
    </w:p>
    <w:p w14:paraId="6AE0EDAE" w14:textId="77777777" w:rsidR="00531227" w:rsidRDefault="00531227">
      <w:pPr>
        <w:pStyle w:val="Bibliography"/>
        <w:rPr>
          <w:ins w:id="634" w:author="Iturra, Julio" w:date="2025-04-24T16:42:00Z" w16du:dateUtc="2025-04-24T14:42:00Z"/>
        </w:rPr>
        <w:pPrChange w:id="635" w:author="Iturra, Julio" w:date="2025-04-24T16:42:00Z" w16du:dateUtc="2025-04-24T14:42:00Z">
          <w:pPr>
            <w:widowControl w:val="0"/>
            <w:autoSpaceDE w:val="0"/>
            <w:autoSpaceDN w:val="0"/>
            <w:adjustRightInd w:val="0"/>
            <w:spacing w:after="0"/>
          </w:pPr>
        </w:pPrChange>
      </w:pPr>
      <w:ins w:id="636" w:author="Iturra, Julio" w:date="2025-04-24T16:42:00Z" w16du:dateUtc="2025-04-24T14:42:00Z">
        <w:r w:rsidRPr="00A9095B">
          <w:rPr>
            <w:lang w:val="de-DE"/>
            <w:rPrChange w:id="637" w:author="Iturra, Julio" w:date="2025-04-24T16:42:00Z" w16du:dateUtc="2025-04-24T14:42:00Z">
              <w:rPr/>
            </w:rPrChange>
          </w:rPr>
          <w:t xml:space="preserve">von dem Knesebeck, O., Vonneilich, N., &amp; Kim, T. J. (2016). </w:t>
        </w:r>
        <w:r>
          <w:t xml:space="preserve">Are health care inequalities unfair? A study on public attitudes in 23 countries. </w:t>
        </w:r>
        <w:r>
          <w:rPr>
            <w:i/>
            <w:iCs/>
          </w:rPr>
          <w:t>International Journal for Equity in Health</w:t>
        </w:r>
        <w:r>
          <w:t xml:space="preserve">, </w:t>
        </w:r>
        <w:r>
          <w:rPr>
            <w:i/>
            <w:iCs/>
          </w:rPr>
          <w:t>15</w:t>
        </w:r>
        <w:r>
          <w:t>, 61.</w:t>
        </w:r>
      </w:ins>
    </w:p>
    <w:p w14:paraId="520B2093" w14:textId="77777777" w:rsidR="00531227" w:rsidRDefault="00531227">
      <w:pPr>
        <w:pStyle w:val="Bibliography"/>
        <w:rPr>
          <w:ins w:id="638" w:author="Iturra, Julio" w:date="2025-04-24T16:42:00Z" w16du:dateUtc="2025-04-24T14:42:00Z"/>
        </w:rPr>
        <w:pPrChange w:id="639" w:author="Iturra, Julio" w:date="2025-04-24T16:42:00Z" w16du:dateUtc="2025-04-24T14:42:00Z">
          <w:pPr>
            <w:widowControl w:val="0"/>
            <w:autoSpaceDE w:val="0"/>
            <w:autoSpaceDN w:val="0"/>
            <w:adjustRightInd w:val="0"/>
            <w:spacing w:after="0"/>
          </w:pPr>
        </w:pPrChange>
      </w:pPr>
      <w:ins w:id="640" w:author="Iturra, Julio" w:date="2025-04-24T16:42:00Z" w16du:dateUtc="2025-04-24T14:42:00Z">
        <w:r>
          <w:t xml:space="preserve">Wegener, B. (1987). The Illusion of Distributive Justice. </w:t>
        </w:r>
        <w:r>
          <w:rPr>
            <w:i/>
            <w:iCs/>
          </w:rPr>
          <w:t>European Sociological Review</w:t>
        </w:r>
        <w:r>
          <w:t xml:space="preserve">, </w:t>
        </w:r>
        <w:r>
          <w:rPr>
            <w:i/>
            <w:iCs/>
          </w:rPr>
          <w:t>3</w:t>
        </w:r>
        <w:r>
          <w:t>, 1–13. JSTOR.</w:t>
        </w:r>
      </w:ins>
    </w:p>
    <w:p w14:paraId="73671236" w14:textId="23A2D387" w:rsidR="000432F5" w:rsidDel="00531227" w:rsidRDefault="000432F5" w:rsidP="000432F5">
      <w:pPr>
        <w:pStyle w:val="Bibliography"/>
        <w:rPr>
          <w:del w:id="641" w:author="Iturra, Julio" w:date="2025-04-24T16:42:00Z" w16du:dateUtc="2025-04-24T14:42:00Z"/>
        </w:rPr>
      </w:pPr>
      <w:del w:id="642" w:author="Iturra, Julio" w:date="2025-04-24T16:42:00Z" w16du:dateUtc="2025-04-24T14:42:00Z">
        <w:r w:rsidRPr="00DA3D65" w:rsidDel="00531227">
          <w:rPr>
            <w:lang w:val="de-DE"/>
          </w:rPr>
          <w:delText xml:space="preserve">Andreß, H.-J., Golsch, K., &amp; Schmidt, A. W. (2013). </w:delText>
        </w:r>
        <w:r w:rsidDel="00531227">
          <w:rPr>
            <w:i/>
            <w:iCs/>
          </w:rPr>
          <w:delText>Applied Panel Data Analysis for Economic and Social Surveys</w:delText>
        </w:r>
        <w:r w:rsidDel="00531227">
          <w:delText>. Berlin, Heidelberg: Springer Berlin Heidelberg.</w:delText>
        </w:r>
      </w:del>
    </w:p>
    <w:p w14:paraId="54329F1F" w14:textId="0FCA16F2" w:rsidR="000432F5" w:rsidRPr="00DA3D65" w:rsidDel="00531227" w:rsidRDefault="000432F5" w:rsidP="000432F5">
      <w:pPr>
        <w:pStyle w:val="Bibliography"/>
        <w:rPr>
          <w:del w:id="643" w:author="Iturra, Julio" w:date="2025-04-24T16:42:00Z" w16du:dateUtc="2025-04-24T14:42:00Z"/>
          <w:lang w:val="es-CL"/>
        </w:rPr>
      </w:pPr>
      <w:del w:id="644" w:author="Iturra, Julio" w:date="2025-04-24T16:42:00Z" w16du:dateUtc="2025-04-24T14:42:00Z">
        <w:r w:rsidDel="00531227">
          <w:delText xml:space="preserve">Ares, M. (2020). Changing classes, changing preferences: How social class mobility affects economic preferences. </w:delText>
        </w:r>
        <w:r w:rsidRPr="00DA3D65" w:rsidDel="00531227">
          <w:rPr>
            <w:i/>
            <w:iCs/>
            <w:lang w:val="es-CL"/>
          </w:rPr>
          <w:delText>West European Politics</w:delText>
        </w:r>
        <w:r w:rsidRPr="00DA3D65" w:rsidDel="00531227">
          <w:rPr>
            <w:lang w:val="es-CL"/>
          </w:rPr>
          <w:delText xml:space="preserve">, </w:delText>
        </w:r>
        <w:r w:rsidRPr="00DA3D65" w:rsidDel="00531227">
          <w:rPr>
            <w:i/>
            <w:iCs/>
            <w:lang w:val="es-CL"/>
          </w:rPr>
          <w:delText>43</w:delText>
        </w:r>
        <w:r w:rsidRPr="00DA3D65" w:rsidDel="00531227">
          <w:rPr>
            <w:lang w:val="es-CL"/>
          </w:rPr>
          <w:delText>, 1211–1237.</w:delText>
        </w:r>
      </w:del>
    </w:p>
    <w:p w14:paraId="350F4BB1" w14:textId="21800432" w:rsidR="000432F5" w:rsidRPr="00DA3D65" w:rsidDel="00531227" w:rsidRDefault="000432F5" w:rsidP="000432F5">
      <w:pPr>
        <w:pStyle w:val="Bibliography"/>
        <w:rPr>
          <w:del w:id="645" w:author="Iturra, Julio" w:date="2025-04-24T16:42:00Z" w16du:dateUtc="2025-04-24T14:42:00Z"/>
          <w:lang w:val="es-CL"/>
        </w:rPr>
      </w:pPr>
      <w:del w:id="646" w:author="Iturra, Julio" w:date="2025-04-24T16:42:00Z" w16du:dateUtc="2025-04-24T14:42:00Z">
        <w:r w:rsidRPr="00DA3D65" w:rsidDel="00531227">
          <w:rPr>
            <w:lang w:val="es-CL"/>
          </w:rPr>
          <w:delText xml:space="preserve">Arrizabalo, X. (1995). </w:delText>
        </w:r>
        <w:r w:rsidRPr="00DA3D65" w:rsidDel="00531227">
          <w:rPr>
            <w:i/>
            <w:iCs/>
            <w:lang w:val="es-CL"/>
          </w:rPr>
          <w:delText>Milagro o Quimera. La Economía Chilena Durante La Dictadura</w:delText>
        </w:r>
        <w:r w:rsidRPr="00DA3D65" w:rsidDel="00531227">
          <w:rPr>
            <w:lang w:val="es-CL"/>
          </w:rPr>
          <w:delText>. Madrid: Los libros de la catarata.</w:delText>
        </w:r>
      </w:del>
    </w:p>
    <w:p w14:paraId="26D7A091" w14:textId="6CBDB146" w:rsidR="000432F5" w:rsidDel="00531227" w:rsidRDefault="000432F5" w:rsidP="000432F5">
      <w:pPr>
        <w:pStyle w:val="Bibliography"/>
        <w:rPr>
          <w:del w:id="647" w:author="Iturra, Julio" w:date="2025-04-24T16:42:00Z" w16du:dateUtc="2025-04-24T14:42:00Z"/>
        </w:rPr>
      </w:pPr>
      <w:del w:id="648" w:author="Iturra, Julio" w:date="2025-04-24T16:42:00Z" w16du:dateUtc="2025-04-24T14:42:00Z">
        <w:r w:rsidRPr="00DA3D65" w:rsidDel="00531227">
          <w:rPr>
            <w:lang w:val="es-CL"/>
          </w:rPr>
          <w:delText xml:space="preserve">Benabou, R., &amp; Ok, E. A. (2001). </w:delText>
        </w:r>
        <w:r w:rsidDel="00531227">
          <w:delText xml:space="preserve">Social Mobility and the Demand for Redistribution: The Poum Hypothesis. </w:delText>
        </w:r>
        <w:r w:rsidDel="00531227">
          <w:rPr>
            <w:i/>
            <w:iCs/>
          </w:rPr>
          <w:delText>The Quarterly Journal of Economics</w:delText>
        </w:r>
        <w:r w:rsidDel="00531227">
          <w:delText xml:space="preserve">, </w:delText>
        </w:r>
        <w:r w:rsidDel="00531227">
          <w:rPr>
            <w:i/>
            <w:iCs/>
          </w:rPr>
          <w:delText>116</w:delText>
        </w:r>
        <w:r w:rsidDel="00531227">
          <w:delText>, 447–487.</w:delText>
        </w:r>
      </w:del>
    </w:p>
    <w:p w14:paraId="3937974B" w14:textId="45103571" w:rsidR="000432F5" w:rsidDel="00531227" w:rsidRDefault="000432F5" w:rsidP="000432F5">
      <w:pPr>
        <w:pStyle w:val="Bibliography"/>
        <w:rPr>
          <w:del w:id="649" w:author="Iturra, Julio" w:date="2025-04-24T16:42:00Z" w16du:dateUtc="2025-04-24T14:42:00Z"/>
        </w:rPr>
      </w:pPr>
      <w:del w:id="650" w:author="Iturra, Julio" w:date="2025-04-24T16:42:00Z" w16du:dateUtc="2025-04-24T14:42:00Z">
        <w:r w:rsidDel="00531227">
          <w:delText xml:space="preserve">Blau, P. (1977). A Macrosociological Theory of Social Structure. </w:delText>
        </w:r>
        <w:r w:rsidDel="00531227">
          <w:rPr>
            <w:i/>
            <w:iCs/>
          </w:rPr>
          <w:delText>American Journal of Sociology</w:delText>
        </w:r>
        <w:r w:rsidDel="00531227">
          <w:delText xml:space="preserve">, </w:delText>
        </w:r>
        <w:r w:rsidDel="00531227">
          <w:rPr>
            <w:i/>
            <w:iCs/>
          </w:rPr>
          <w:delText>83</w:delText>
        </w:r>
        <w:r w:rsidDel="00531227">
          <w:delText>, 26–54.</w:delText>
        </w:r>
      </w:del>
    </w:p>
    <w:p w14:paraId="24B3F010" w14:textId="497F4AF4" w:rsidR="000432F5" w:rsidDel="00531227" w:rsidRDefault="000432F5" w:rsidP="000432F5">
      <w:pPr>
        <w:pStyle w:val="Bibliography"/>
        <w:rPr>
          <w:del w:id="651" w:author="Iturra, Julio" w:date="2025-04-24T16:42:00Z" w16du:dateUtc="2025-04-24T14:42:00Z"/>
        </w:rPr>
      </w:pPr>
      <w:del w:id="652" w:author="Iturra, Julio" w:date="2025-04-24T16:42:00Z" w16du:dateUtc="2025-04-24T14:42:00Z">
        <w:r w:rsidDel="00531227">
          <w:delText xml:space="preserve">Burt, R. S. (2004). Structural Holes and Good Ideas. </w:delText>
        </w:r>
        <w:r w:rsidDel="00531227">
          <w:rPr>
            <w:i/>
            <w:iCs/>
          </w:rPr>
          <w:delText>American Journal of Sociology</w:delText>
        </w:r>
        <w:r w:rsidDel="00531227">
          <w:delText xml:space="preserve">, </w:delText>
        </w:r>
        <w:r w:rsidDel="00531227">
          <w:rPr>
            <w:i/>
            <w:iCs/>
          </w:rPr>
          <w:delText>110</w:delText>
        </w:r>
        <w:r w:rsidDel="00531227">
          <w:delText>, 349–399.</w:delText>
        </w:r>
      </w:del>
    </w:p>
    <w:p w14:paraId="260D6B28" w14:textId="32B43366" w:rsidR="000432F5" w:rsidDel="00531227" w:rsidRDefault="000432F5" w:rsidP="000432F5">
      <w:pPr>
        <w:pStyle w:val="Bibliography"/>
        <w:rPr>
          <w:del w:id="653" w:author="Iturra, Julio" w:date="2025-04-24T16:42:00Z" w16du:dateUtc="2025-04-24T14:42:00Z"/>
        </w:rPr>
      </w:pPr>
      <w:del w:id="654" w:author="Iturra, Julio" w:date="2025-04-24T16:42:00Z" w16du:dateUtc="2025-04-24T14:42:00Z">
        <w:r w:rsidDel="00531227">
          <w:delText xml:space="preserve">Busemeyer, M. R., &amp; Iversen, T. (2020). The Welfare State with Private Alternatives: The Transformation of Popular Support for Social Insurance. </w:delText>
        </w:r>
        <w:r w:rsidDel="00531227">
          <w:rPr>
            <w:i/>
            <w:iCs/>
          </w:rPr>
          <w:delText>The Journal of Politics</w:delText>
        </w:r>
        <w:r w:rsidDel="00531227">
          <w:delText xml:space="preserve">, </w:delText>
        </w:r>
        <w:r w:rsidDel="00531227">
          <w:rPr>
            <w:i/>
            <w:iCs/>
          </w:rPr>
          <w:delText>82</w:delText>
        </w:r>
        <w:r w:rsidDel="00531227">
          <w:delText>, 671–686.</w:delText>
        </w:r>
      </w:del>
    </w:p>
    <w:p w14:paraId="6BD4B319" w14:textId="60CF18F2" w:rsidR="000432F5" w:rsidRPr="00DA3D65" w:rsidDel="00531227" w:rsidRDefault="000432F5" w:rsidP="000432F5">
      <w:pPr>
        <w:pStyle w:val="Bibliography"/>
        <w:rPr>
          <w:del w:id="655" w:author="Iturra, Julio" w:date="2025-04-24T16:42:00Z" w16du:dateUtc="2025-04-24T14:42:00Z"/>
          <w:lang w:val="es-CL"/>
        </w:rPr>
      </w:pPr>
      <w:del w:id="656" w:author="Iturra, Julio" w:date="2025-04-24T16:42:00Z" w16du:dateUtc="2025-04-24T14:42:00Z">
        <w:r w:rsidDel="00531227">
          <w:delText xml:space="preserve">Castillo, J. C. (2011). Legitimacy of Inequality in a Highly Unequal Context: Evidence from the Chilean Case. </w:delText>
        </w:r>
        <w:r w:rsidRPr="00DA3D65" w:rsidDel="00531227">
          <w:rPr>
            <w:i/>
            <w:iCs/>
            <w:lang w:val="es-CL"/>
          </w:rPr>
          <w:delText>Social Justice Research</w:delText>
        </w:r>
        <w:r w:rsidRPr="00DA3D65" w:rsidDel="00531227">
          <w:rPr>
            <w:lang w:val="es-CL"/>
          </w:rPr>
          <w:delText xml:space="preserve">, </w:delText>
        </w:r>
        <w:r w:rsidRPr="00DA3D65" w:rsidDel="00531227">
          <w:rPr>
            <w:i/>
            <w:iCs/>
            <w:lang w:val="es-CL"/>
          </w:rPr>
          <w:delText>24</w:delText>
        </w:r>
        <w:r w:rsidRPr="00DA3D65" w:rsidDel="00531227">
          <w:rPr>
            <w:lang w:val="es-CL"/>
          </w:rPr>
          <w:delText>, 314–340.</w:delText>
        </w:r>
      </w:del>
    </w:p>
    <w:p w14:paraId="59E7B08E" w14:textId="6B26D2BC" w:rsidR="000432F5" w:rsidRPr="00151D75" w:rsidDel="00531227" w:rsidRDefault="000432F5" w:rsidP="000432F5">
      <w:pPr>
        <w:pStyle w:val="Bibliography"/>
        <w:rPr>
          <w:del w:id="657" w:author="Iturra, Julio" w:date="2025-04-24T16:42:00Z" w16du:dateUtc="2025-04-24T14:42:00Z"/>
          <w:lang w:val="es-CL"/>
        </w:rPr>
      </w:pPr>
      <w:del w:id="658" w:author="Iturra, Julio" w:date="2025-04-24T16:42:00Z" w16du:dateUtc="2025-04-24T14:42:00Z">
        <w:r w:rsidRPr="00DA3D65" w:rsidDel="00531227">
          <w:rPr>
            <w:lang w:val="es-CL"/>
          </w:rPr>
          <w:delText xml:space="preserve">Castillo, J. C., Madero-Cabib, I., &amp; Salamovich, A. (2013). Clivajes Partidarios y Cambios en las Preferencias Distributivas en Chile. </w:delText>
        </w:r>
        <w:r w:rsidRPr="00151D75" w:rsidDel="00531227">
          <w:rPr>
            <w:i/>
            <w:iCs/>
            <w:lang w:val="es-CL"/>
          </w:rPr>
          <w:delText>Revista de Ciencia Política (Santiago)</w:delText>
        </w:r>
        <w:r w:rsidRPr="00151D75" w:rsidDel="00531227">
          <w:rPr>
            <w:lang w:val="es-CL"/>
          </w:rPr>
          <w:delText xml:space="preserve">, </w:delText>
        </w:r>
        <w:r w:rsidRPr="00151D75" w:rsidDel="00531227">
          <w:rPr>
            <w:i/>
            <w:iCs/>
            <w:lang w:val="es-CL"/>
          </w:rPr>
          <w:delText>33</w:delText>
        </w:r>
        <w:r w:rsidRPr="00151D75" w:rsidDel="00531227">
          <w:rPr>
            <w:lang w:val="es-CL"/>
          </w:rPr>
          <w:delText>, 469–488.</w:delText>
        </w:r>
      </w:del>
    </w:p>
    <w:p w14:paraId="286D15C6" w14:textId="029E9E0F" w:rsidR="000432F5" w:rsidDel="00531227" w:rsidRDefault="000432F5" w:rsidP="000432F5">
      <w:pPr>
        <w:pStyle w:val="Bibliography"/>
        <w:rPr>
          <w:del w:id="659" w:author="Iturra, Julio" w:date="2025-04-24T16:42:00Z" w16du:dateUtc="2025-04-24T14:42:00Z"/>
        </w:rPr>
      </w:pPr>
      <w:del w:id="660" w:author="Iturra, Julio" w:date="2025-04-24T16:42:00Z" w16du:dateUtc="2025-04-24T14:42:00Z">
        <w:r w:rsidRPr="00151D75" w:rsidDel="00531227">
          <w:rPr>
            <w:lang w:val="es-CL"/>
          </w:rPr>
          <w:delText xml:space="preserve">Castillo, J. C., Salgado, M., Carrasco, K., &amp; Laffert, A. (2024). </w:delText>
        </w:r>
        <w:r w:rsidDel="00531227">
          <w:delText xml:space="preserve">The Socialization of Meritocracy and Market Justice Preferences at School. </w:delText>
        </w:r>
        <w:r w:rsidDel="00531227">
          <w:rPr>
            <w:i/>
            <w:iCs/>
          </w:rPr>
          <w:delText>Societies</w:delText>
        </w:r>
        <w:r w:rsidDel="00531227">
          <w:delText xml:space="preserve">, </w:delText>
        </w:r>
        <w:r w:rsidDel="00531227">
          <w:rPr>
            <w:i/>
            <w:iCs/>
          </w:rPr>
          <w:delText>14</w:delText>
        </w:r>
        <w:r w:rsidDel="00531227">
          <w:delText>, 214.</w:delText>
        </w:r>
      </w:del>
    </w:p>
    <w:p w14:paraId="7BE90CC4" w14:textId="24515C0A" w:rsidR="000432F5" w:rsidRPr="00151D75" w:rsidDel="00531227" w:rsidRDefault="000432F5" w:rsidP="000432F5">
      <w:pPr>
        <w:pStyle w:val="Bibliography"/>
        <w:rPr>
          <w:del w:id="661" w:author="Iturra, Julio" w:date="2025-04-24T16:42:00Z" w16du:dateUtc="2025-04-24T14:42:00Z"/>
          <w:lang w:val="es-CL"/>
        </w:rPr>
      </w:pPr>
      <w:del w:id="662" w:author="Iturra, Julio" w:date="2025-04-24T16:42:00Z" w16du:dateUtc="2025-04-24T14:42:00Z">
        <w:r w:rsidDel="00531227">
          <w:delText xml:space="preserve">Christensen, M. E., Dinesen, P. T., &amp; Sønderskov, K. M. (2024). Unequal and Unsupportive: Exposure to Poor People Weakens Support for Redistribution among the Rich. </w:delText>
        </w:r>
        <w:r w:rsidRPr="00151D75" w:rsidDel="00531227">
          <w:rPr>
            <w:i/>
            <w:iCs/>
            <w:lang w:val="es-CL"/>
          </w:rPr>
          <w:delText>British Journal of Political Science</w:delText>
        </w:r>
        <w:r w:rsidRPr="00151D75" w:rsidDel="00531227">
          <w:rPr>
            <w:lang w:val="es-CL"/>
          </w:rPr>
          <w:delText xml:space="preserve">, </w:delText>
        </w:r>
        <w:r w:rsidRPr="00151D75" w:rsidDel="00531227">
          <w:rPr>
            <w:i/>
            <w:iCs/>
            <w:lang w:val="es-CL"/>
          </w:rPr>
          <w:delText>54</w:delText>
        </w:r>
        <w:r w:rsidRPr="00151D75" w:rsidDel="00531227">
          <w:rPr>
            <w:lang w:val="es-CL"/>
          </w:rPr>
          <w:delText>, 1424–1434.</w:delText>
        </w:r>
      </w:del>
    </w:p>
    <w:p w14:paraId="369BB21D" w14:textId="4C5995F6" w:rsidR="000432F5" w:rsidRPr="00151D75" w:rsidDel="00531227" w:rsidRDefault="000432F5" w:rsidP="000432F5">
      <w:pPr>
        <w:pStyle w:val="Bibliography"/>
        <w:rPr>
          <w:del w:id="663" w:author="Iturra, Julio" w:date="2025-04-24T16:42:00Z" w16du:dateUtc="2025-04-24T14:42:00Z"/>
          <w:lang w:val="es-CL"/>
        </w:rPr>
      </w:pPr>
      <w:del w:id="664" w:author="Iturra, Julio" w:date="2025-04-24T16:42:00Z" w16du:dateUtc="2025-04-24T14:42:00Z">
        <w:r w:rsidRPr="00151D75" w:rsidDel="00531227">
          <w:rPr>
            <w:lang w:val="es-CL"/>
          </w:rPr>
          <w:delText xml:space="preserve">Cobo-Arroyo, P. (2022). </w:delText>
        </w:r>
        <w:r w:rsidRPr="00151D75" w:rsidDel="00531227">
          <w:rPr>
            <w:i/>
            <w:iCs/>
            <w:lang w:val="es-CL"/>
          </w:rPr>
          <w:delText>Influencia de las redes sobre la percepción subjetiva de la distribución de ingresos en España</w:delText>
        </w:r>
        <w:r w:rsidRPr="00151D75" w:rsidDel="00531227">
          <w:rPr>
            <w:lang w:val="es-CL"/>
          </w:rPr>
          <w:delText xml:space="preserve"> (Universidade da Coruña). Universidade da Coruña.</w:delText>
        </w:r>
      </w:del>
    </w:p>
    <w:p w14:paraId="0E0CE691" w14:textId="69A7ED41" w:rsidR="000432F5" w:rsidDel="00531227" w:rsidRDefault="000432F5" w:rsidP="000432F5">
      <w:pPr>
        <w:pStyle w:val="Bibliography"/>
        <w:rPr>
          <w:del w:id="665" w:author="Iturra, Julio" w:date="2025-04-24T16:42:00Z" w16du:dateUtc="2025-04-24T14:42:00Z"/>
        </w:rPr>
      </w:pPr>
      <w:del w:id="666" w:author="Iturra, Julio" w:date="2025-04-24T16:42:00Z" w16du:dateUtc="2025-04-24T14:42:00Z">
        <w:r w:rsidRPr="00151D75" w:rsidDel="00531227">
          <w:rPr>
            <w:lang w:val="es-CL"/>
          </w:rPr>
          <w:delText xml:space="preserve">Contreras, D., Otero, G., Díaz, J. D., &amp; Suárez, N. (2019). </w:delText>
        </w:r>
        <w:r w:rsidDel="00531227">
          <w:delText xml:space="preserve">Inequality in social capital in Chile: Assessing the importance of network size and contacts’ occupational prestige on status attainment. </w:delText>
        </w:r>
        <w:r w:rsidDel="00531227">
          <w:rPr>
            <w:i/>
            <w:iCs/>
          </w:rPr>
          <w:delText>Social Networks</w:delText>
        </w:r>
        <w:r w:rsidDel="00531227">
          <w:delText xml:space="preserve">, </w:delText>
        </w:r>
        <w:r w:rsidDel="00531227">
          <w:rPr>
            <w:i/>
            <w:iCs/>
          </w:rPr>
          <w:delText>58</w:delText>
        </w:r>
        <w:r w:rsidDel="00531227">
          <w:delText>, 59–77.</w:delText>
        </w:r>
      </w:del>
    </w:p>
    <w:p w14:paraId="1FF60EF6" w14:textId="1C7CD5CB" w:rsidR="000432F5" w:rsidDel="00531227" w:rsidRDefault="000432F5" w:rsidP="000432F5">
      <w:pPr>
        <w:pStyle w:val="Bibliography"/>
        <w:rPr>
          <w:del w:id="667" w:author="Iturra, Julio" w:date="2025-04-24T16:42:00Z" w16du:dateUtc="2025-04-24T14:42:00Z"/>
        </w:rPr>
      </w:pPr>
      <w:del w:id="668" w:author="Iturra, Julio" w:date="2025-04-24T16:42:00Z" w16du:dateUtc="2025-04-24T14:42:00Z">
        <w:r w:rsidDel="00531227">
          <w:delText xml:space="preserve">Druckman, J. N., &amp; Lupia, A. (2000). Preference Formation. </w:delText>
        </w:r>
        <w:r w:rsidDel="00531227">
          <w:rPr>
            <w:i/>
            <w:iCs/>
          </w:rPr>
          <w:delText>Annual Review of Political Science</w:delText>
        </w:r>
        <w:r w:rsidDel="00531227">
          <w:delText xml:space="preserve">, </w:delText>
        </w:r>
        <w:r w:rsidDel="00531227">
          <w:rPr>
            <w:i/>
            <w:iCs/>
          </w:rPr>
          <w:delText>3</w:delText>
        </w:r>
        <w:r w:rsidDel="00531227">
          <w:delText>, 1–24.</w:delText>
        </w:r>
      </w:del>
    </w:p>
    <w:p w14:paraId="3DA8B561" w14:textId="4616D929" w:rsidR="000432F5" w:rsidDel="00531227" w:rsidRDefault="000432F5" w:rsidP="000432F5">
      <w:pPr>
        <w:pStyle w:val="Bibliography"/>
        <w:rPr>
          <w:del w:id="669" w:author="Iturra, Julio" w:date="2025-04-24T16:42:00Z" w16du:dateUtc="2025-04-24T14:42:00Z"/>
        </w:rPr>
      </w:pPr>
      <w:del w:id="670" w:author="Iturra, Julio" w:date="2025-04-24T16:42:00Z" w16du:dateUtc="2025-04-24T14:42:00Z">
        <w:r w:rsidDel="00531227">
          <w:delText xml:space="preserve">ELSOC, S. T. (2022). </w:delText>
        </w:r>
        <w:r w:rsidDel="00531227">
          <w:rPr>
            <w:i/>
            <w:iCs/>
          </w:rPr>
          <w:delText>Estudio Longitudinal Social de Chile</w:delText>
        </w:r>
        <w:r w:rsidDel="00531227">
          <w:delText xml:space="preserve"> [Data set]. Harvard Dataverse.</w:delText>
        </w:r>
      </w:del>
    </w:p>
    <w:p w14:paraId="0C43250E" w14:textId="5DBC9192" w:rsidR="000432F5" w:rsidRPr="00151D75" w:rsidDel="00531227" w:rsidRDefault="000432F5" w:rsidP="000432F5">
      <w:pPr>
        <w:pStyle w:val="Bibliography"/>
        <w:rPr>
          <w:del w:id="671" w:author="Iturra, Julio" w:date="2025-04-24T16:42:00Z" w16du:dateUtc="2025-04-24T14:42:00Z"/>
          <w:lang w:val="es-CL"/>
        </w:rPr>
      </w:pPr>
      <w:del w:id="672" w:author="Iturra, Julio" w:date="2025-04-24T16:42:00Z" w16du:dateUtc="2025-04-24T14:42:00Z">
        <w:r w:rsidRPr="00151D75" w:rsidDel="00531227">
          <w:rPr>
            <w:lang w:val="es-CL"/>
          </w:rPr>
          <w:lastRenderedPageBreak/>
          <w:delText xml:space="preserve">Espinoza, V., &amp; Núñez, J. (2014). Movilidad ocupacional en Chile 2001-2009. ¿Desigualdad de ingresos con igualdad de oportunidades? </w:delText>
        </w:r>
        <w:r w:rsidRPr="00151D75" w:rsidDel="00531227">
          <w:rPr>
            <w:i/>
            <w:iCs/>
            <w:lang w:val="es-CL"/>
          </w:rPr>
          <w:delText>Revista Internacional de Sociología</w:delText>
        </w:r>
        <w:r w:rsidRPr="00151D75" w:rsidDel="00531227">
          <w:rPr>
            <w:lang w:val="es-CL"/>
          </w:rPr>
          <w:delText xml:space="preserve">, </w:delText>
        </w:r>
        <w:r w:rsidRPr="00151D75" w:rsidDel="00531227">
          <w:rPr>
            <w:i/>
            <w:iCs/>
            <w:lang w:val="es-CL"/>
          </w:rPr>
          <w:delText>72</w:delText>
        </w:r>
        <w:r w:rsidRPr="00151D75" w:rsidDel="00531227">
          <w:rPr>
            <w:lang w:val="es-CL"/>
          </w:rPr>
          <w:delText>, 57–82.</w:delText>
        </w:r>
      </w:del>
    </w:p>
    <w:p w14:paraId="06F14343" w14:textId="07841B88" w:rsidR="000432F5" w:rsidDel="00531227" w:rsidRDefault="000432F5" w:rsidP="000432F5">
      <w:pPr>
        <w:pStyle w:val="Bibliography"/>
        <w:rPr>
          <w:del w:id="673" w:author="Iturra, Julio" w:date="2025-04-24T16:42:00Z" w16du:dateUtc="2025-04-24T14:42:00Z"/>
        </w:rPr>
      </w:pPr>
      <w:del w:id="674" w:author="Iturra, Julio" w:date="2025-04-24T16:42:00Z" w16du:dateUtc="2025-04-24T14:42:00Z">
        <w:r w:rsidDel="00531227">
          <w:delText xml:space="preserve">Feld, S. L. (1981). The Focused Organization of Social Ties. </w:delText>
        </w:r>
        <w:r w:rsidDel="00531227">
          <w:rPr>
            <w:i/>
            <w:iCs/>
          </w:rPr>
          <w:delText>American Journal of Sociology</w:delText>
        </w:r>
        <w:r w:rsidDel="00531227">
          <w:delText xml:space="preserve">, </w:delText>
        </w:r>
        <w:r w:rsidDel="00531227">
          <w:rPr>
            <w:i/>
            <w:iCs/>
          </w:rPr>
          <w:delText>86</w:delText>
        </w:r>
        <w:r w:rsidDel="00531227">
          <w:delText>, 1015–1035.</w:delText>
        </w:r>
      </w:del>
    </w:p>
    <w:p w14:paraId="70AE0527" w14:textId="3BA2E6C5" w:rsidR="000432F5" w:rsidDel="00531227" w:rsidRDefault="000432F5" w:rsidP="000432F5">
      <w:pPr>
        <w:pStyle w:val="Bibliography"/>
        <w:rPr>
          <w:del w:id="675" w:author="Iturra, Julio" w:date="2025-04-24T16:42:00Z" w16du:dateUtc="2025-04-24T14:42:00Z"/>
        </w:rPr>
      </w:pPr>
      <w:del w:id="676" w:author="Iturra, Julio" w:date="2025-04-24T16:42:00Z" w16du:dateUtc="2025-04-24T14:42:00Z">
        <w:r w:rsidDel="00531227">
          <w:delText xml:space="preserve">Ferre, J. C. (2023). Welfare regimes in twenty-first-century Latin America. </w:delText>
        </w:r>
        <w:r w:rsidDel="00531227">
          <w:rPr>
            <w:i/>
            <w:iCs/>
          </w:rPr>
          <w:delText>Journal of International and Comparative Social Policy</w:delText>
        </w:r>
        <w:r w:rsidDel="00531227">
          <w:delText xml:space="preserve">, </w:delText>
        </w:r>
        <w:r w:rsidDel="00531227">
          <w:rPr>
            <w:i/>
            <w:iCs/>
          </w:rPr>
          <w:delText>39</w:delText>
        </w:r>
        <w:r w:rsidDel="00531227">
          <w:delText>, 101–127.</w:delText>
        </w:r>
      </w:del>
    </w:p>
    <w:p w14:paraId="5F08A2A0" w14:textId="13404EE0" w:rsidR="000432F5" w:rsidDel="00531227" w:rsidRDefault="000432F5" w:rsidP="000432F5">
      <w:pPr>
        <w:pStyle w:val="Bibliography"/>
        <w:rPr>
          <w:del w:id="677" w:author="Iturra, Julio" w:date="2025-04-24T16:42:00Z" w16du:dateUtc="2025-04-24T14:42:00Z"/>
        </w:rPr>
      </w:pPr>
      <w:del w:id="678" w:author="Iturra, Julio" w:date="2025-04-24T16:42:00Z" w16du:dateUtc="2025-04-24T14:42:00Z">
        <w:r w:rsidDel="00531227">
          <w:delText xml:space="preserve">Ganzeboom, H. B. (2010). </w:delText>
        </w:r>
        <w:r w:rsidDel="00531227">
          <w:rPr>
            <w:i/>
            <w:iCs/>
          </w:rPr>
          <w:delText>A new international socio-economic index (ISEI) of occupational status for the international standard classification of occupation 2008 (ISCO-08) constructed with data from the ISSP 2002–2007</w:delText>
        </w:r>
        <w:r w:rsidDel="00531227">
          <w:delText xml:space="preserve">. </w:delText>
        </w:r>
        <w:r w:rsidDel="00531227">
          <w:rPr>
            <w:i/>
            <w:iCs/>
          </w:rPr>
          <w:delText>1</w:delText>
        </w:r>
        <w:r w:rsidDel="00531227">
          <w:delText>. Lisbon.</w:delText>
        </w:r>
      </w:del>
    </w:p>
    <w:p w14:paraId="6953BEE5" w14:textId="6F0F2C1E" w:rsidR="000432F5" w:rsidDel="00531227" w:rsidRDefault="000432F5" w:rsidP="000432F5">
      <w:pPr>
        <w:pStyle w:val="Bibliography"/>
        <w:rPr>
          <w:del w:id="679" w:author="Iturra, Julio" w:date="2025-04-24T16:42:00Z" w16du:dateUtc="2025-04-24T14:42:00Z"/>
        </w:rPr>
      </w:pPr>
      <w:del w:id="680" w:author="Iturra, Julio" w:date="2025-04-24T16:42:00Z" w16du:dateUtc="2025-04-24T14:42:00Z">
        <w:r w:rsidDel="00531227">
          <w:delText xml:space="preserve">Garreton, M., Basauri, A., &amp; Valenzuela, L. (2020). Exploring the correlation between city size and residential segregation: Comparing Chilean cities with spatially unbiased indexes. </w:delText>
        </w:r>
        <w:r w:rsidDel="00531227">
          <w:rPr>
            <w:i/>
            <w:iCs/>
          </w:rPr>
          <w:delText>Environment and Urbanization</w:delText>
        </w:r>
        <w:r w:rsidDel="00531227">
          <w:delText xml:space="preserve">, </w:delText>
        </w:r>
        <w:r w:rsidDel="00531227">
          <w:rPr>
            <w:i/>
            <w:iCs/>
          </w:rPr>
          <w:delText>32</w:delText>
        </w:r>
        <w:r w:rsidDel="00531227">
          <w:delText>, 569–588.</w:delText>
        </w:r>
      </w:del>
    </w:p>
    <w:p w14:paraId="4CCF512D" w14:textId="155C6070" w:rsidR="000432F5" w:rsidRPr="00151D75" w:rsidDel="00531227" w:rsidRDefault="000432F5" w:rsidP="000432F5">
      <w:pPr>
        <w:pStyle w:val="Bibliography"/>
        <w:rPr>
          <w:del w:id="681" w:author="Iturra, Julio" w:date="2025-04-24T16:42:00Z" w16du:dateUtc="2025-04-24T14:42:00Z"/>
          <w:lang w:val="de-DE"/>
        </w:rPr>
      </w:pPr>
      <w:del w:id="682" w:author="Iturra, Julio" w:date="2025-04-24T16:42:00Z" w16du:dateUtc="2025-04-24T14:42:00Z">
        <w:r w:rsidDel="00531227">
          <w:delText xml:space="preserve">Harvey, D. (2020). </w:delText>
        </w:r>
        <w:r w:rsidDel="00531227">
          <w:rPr>
            <w:i/>
            <w:iCs/>
          </w:rPr>
          <w:delText>A brief history of neoliberalism</w:delText>
        </w:r>
        <w:r w:rsidDel="00531227">
          <w:delText xml:space="preserve">. </w:delText>
        </w:r>
        <w:r w:rsidRPr="00151D75" w:rsidDel="00531227">
          <w:rPr>
            <w:lang w:val="de-DE"/>
          </w:rPr>
          <w:delText>Oxford: Oxford University Press.</w:delText>
        </w:r>
      </w:del>
    </w:p>
    <w:p w14:paraId="4869FA19" w14:textId="3396F7E0" w:rsidR="000432F5" w:rsidDel="00531227" w:rsidRDefault="000432F5" w:rsidP="000432F5">
      <w:pPr>
        <w:pStyle w:val="Bibliography"/>
        <w:rPr>
          <w:del w:id="683" w:author="Iturra, Julio" w:date="2025-04-24T16:42:00Z" w16du:dateUtc="2025-04-24T14:42:00Z"/>
        </w:rPr>
      </w:pPr>
      <w:del w:id="684" w:author="Iturra, Julio" w:date="2025-04-24T16:42:00Z" w16du:dateUtc="2025-04-24T14:42:00Z">
        <w:r w:rsidRPr="00151D75" w:rsidDel="00531227">
          <w:rPr>
            <w:lang w:val="de-DE"/>
          </w:rPr>
          <w:delText xml:space="preserve">Häusermann, S., Kurer, T., &amp; Schwander, H. (2015). </w:delText>
        </w:r>
        <w:r w:rsidDel="00531227">
          <w:delText xml:space="preserve">High-skilled outsiders? Labor market vulnerability, education and welfare state preferences. </w:delText>
        </w:r>
        <w:r w:rsidDel="00531227">
          <w:rPr>
            <w:i/>
            <w:iCs/>
          </w:rPr>
          <w:delText>Socio-Economic Review</w:delText>
        </w:r>
        <w:r w:rsidDel="00531227">
          <w:delText xml:space="preserve">, </w:delText>
        </w:r>
        <w:r w:rsidDel="00531227">
          <w:rPr>
            <w:i/>
            <w:iCs/>
          </w:rPr>
          <w:delText>13</w:delText>
        </w:r>
        <w:r w:rsidDel="00531227">
          <w:delText>, 235–258.</w:delText>
        </w:r>
      </w:del>
    </w:p>
    <w:p w14:paraId="24AC6740" w14:textId="798C2439" w:rsidR="000432F5" w:rsidDel="00531227" w:rsidRDefault="000432F5" w:rsidP="000432F5">
      <w:pPr>
        <w:pStyle w:val="Bibliography"/>
        <w:rPr>
          <w:del w:id="685" w:author="Iturra, Julio" w:date="2025-04-24T16:42:00Z" w16du:dateUtc="2025-04-24T14:42:00Z"/>
        </w:rPr>
      </w:pPr>
      <w:del w:id="686" w:author="Iturra, Julio" w:date="2025-04-24T16:42:00Z" w16du:dateUtc="2025-04-24T14:42:00Z">
        <w:r w:rsidDel="00531227">
          <w:delText xml:space="preserve">Helgason, A. F., &amp; Rehm, P. (2023). Long-term income trajectories and the evolution of political attitudes. </w:delText>
        </w:r>
        <w:r w:rsidDel="00531227">
          <w:rPr>
            <w:i/>
            <w:iCs/>
          </w:rPr>
          <w:delText>European Journal of Political Research</w:delText>
        </w:r>
        <w:r w:rsidDel="00531227">
          <w:delText xml:space="preserve">, </w:delText>
        </w:r>
        <w:r w:rsidDel="00531227">
          <w:rPr>
            <w:i/>
            <w:iCs/>
          </w:rPr>
          <w:delText>62</w:delText>
        </w:r>
        <w:r w:rsidDel="00531227">
          <w:delText>, 264–284.</w:delText>
        </w:r>
      </w:del>
    </w:p>
    <w:p w14:paraId="0501D7BF" w14:textId="739952AC" w:rsidR="000432F5" w:rsidDel="00531227" w:rsidRDefault="000432F5" w:rsidP="000432F5">
      <w:pPr>
        <w:pStyle w:val="Bibliography"/>
        <w:rPr>
          <w:del w:id="687" w:author="Iturra, Julio" w:date="2025-04-24T16:42:00Z" w16du:dateUtc="2025-04-24T14:42:00Z"/>
        </w:rPr>
      </w:pPr>
      <w:del w:id="688" w:author="Iturra, Julio" w:date="2025-04-24T16:42:00Z" w16du:dateUtc="2025-04-24T14:42:00Z">
        <w:r w:rsidDel="00531227">
          <w:delText xml:space="preserve">Helgason, A. F., &amp; Rehm, P. (2024). Class experiences and the long-term evolution of economic values. </w:delText>
        </w:r>
        <w:r w:rsidDel="00531227">
          <w:rPr>
            <w:i/>
            <w:iCs/>
          </w:rPr>
          <w:delText>Social Forces</w:delText>
        </w:r>
        <w:r w:rsidDel="00531227">
          <w:delText>, soae135.</w:delText>
        </w:r>
      </w:del>
    </w:p>
    <w:p w14:paraId="32BE7788" w14:textId="65FEFDE7" w:rsidR="000432F5" w:rsidDel="00531227" w:rsidRDefault="000432F5" w:rsidP="000432F5">
      <w:pPr>
        <w:pStyle w:val="Bibliography"/>
        <w:rPr>
          <w:del w:id="689" w:author="Iturra, Julio" w:date="2025-04-24T16:42:00Z" w16du:dateUtc="2025-04-24T14:42:00Z"/>
        </w:rPr>
      </w:pPr>
      <w:del w:id="690" w:author="Iturra, Julio" w:date="2025-04-24T16:42:00Z" w16du:dateUtc="2025-04-24T14:42:00Z">
        <w:r w:rsidDel="00531227">
          <w:delText xml:space="preserve">Huber, E., &amp; Stephens, J. D. (2012). </w:delText>
        </w:r>
        <w:r w:rsidDel="00531227">
          <w:rPr>
            <w:i/>
            <w:iCs/>
          </w:rPr>
          <w:delText>Democracy and the left: Social policy and inequality in Latin America</w:delText>
        </w:r>
        <w:r w:rsidDel="00531227">
          <w:delText>. Chicago: University of Chicago Press.</w:delText>
        </w:r>
      </w:del>
    </w:p>
    <w:p w14:paraId="4FFC5846" w14:textId="2163A6C2" w:rsidR="000432F5" w:rsidRPr="00151D75" w:rsidDel="00531227" w:rsidRDefault="000432F5" w:rsidP="000432F5">
      <w:pPr>
        <w:pStyle w:val="Bibliography"/>
        <w:rPr>
          <w:del w:id="691" w:author="Iturra, Julio" w:date="2025-04-24T16:42:00Z" w16du:dateUtc="2025-04-24T14:42:00Z"/>
          <w:lang w:val="es-CL"/>
        </w:rPr>
      </w:pPr>
      <w:del w:id="692" w:author="Iturra, Julio" w:date="2025-04-24T16:42:00Z" w16du:dateUtc="2025-04-24T14:42:00Z">
        <w:r w:rsidDel="00531227">
          <w:delText xml:space="preserve">Immergut, E. M., &amp; Schneider, S. M. (2020). Is it unfair for the affluent to be able to purchase “better” healthcare? Existential standards and institutional norms in healthcare attitudes across 28 countries. </w:delText>
        </w:r>
        <w:r w:rsidRPr="00151D75" w:rsidDel="00531227">
          <w:rPr>
            <w:i/>
            <w:iCs/>
            <w:lang w:val="es-CL"/>
          </w:rPr>
          <w:delText>Social Science &amp; Medicine</w:delText>
        </w:r>
        <w:r w:rsidRPr="00151D75" w:rsidDel="00531227">
          <w:rPr>
            <w:lang w:val="es-CL"/>
          </w:rPr>
          <w:delText xml:space="preserve">, </w:delText>
        </w:r>
        <w:r w:rsidRPr="00151D75" w:rsidDel="00531227">
          <w:rPr>
            <w:i/>
            <w:iCs/>
            <w:lang w:val="es-CL"/>
          </w:rPr>
          <w:delText>267</w:delText>
        </w:r>
        <w:r w:rsidRPr="00151D75" w:rsidDel="00531227">
          <w:rPr>
            <w:lang w:val="es-CL"/>
          </w:rPr>
          <w:delText>, 113146.</w:delText>
        </w:r>
      </w:del>
    </w:p>
    <w:p w14:paraId="1ED3544B" w14:textId="2465F9BD" w:rsidR="000432F5" w:rsidDel="00531227" w:rsidRDefault="000432F5" w:rsidP="000432F5">
      <w:pPr>
        <w:pStyle w:val="Bibliography"/>
        <w:rPr>
          <w:del w:id="693" w:author="Iturra, Julio" w:date="2025-04-24T16:42:00Z" w16du:dateUtc="2025-04-24T14:42:00Z"/>
        </w:rPr>
      </w:pPr>
      <w:del w:id="694" w:author="Iturra, Julio" w:date="2025-04-24T16:42:00Z" w16du:dateUtc="2025-04-24T14:42:00Z">
        <w:r w:rsidRPr="00151D75" w:rsidDel="00531227">
          <w:rPr>
            <w:lang w:val="es-CL"/>
          </w:rPr>
          <w:delText xml:space="preserve">Jaime-Castillo, A. M., &amp; Marqués-Perales, I. (2019). </w:delText>
        </w:r>
        <w:r w:rsidDel="00531227">
          <w:delText xml:space="preserve">Social mobility and demand for redistribution in Europe: A comparative analysis. </w:delText>
        </w:r>
        <w:r w:rsidDel="00531227">
          <w:rPr>
            <w:i/>
            <w:iCs/>
          </w:rPr>
          <w:delText>The British Journal of Sociology</w:delText>
        </w:r>
        <w:r w:rsidDel="00531227">
          <w:delText xml:space="preserve">, </w:delText>
        </w:r>
        <w:r w:rsidDel="00531227">
          <w:rPr>
            <w:i/>
            <w:iCs/>
          </w:rPr>
          <w:delText>70</w:delText>
        </w:r>
        <w:r w:rsidDel="00531227">
          <w:delText>, 138–165.</w:delText>
        </w:r>
      </w:del>
    </w:p>
    <w:p w14:paraId="2C557313" w14:textId="4D9130D0" w:rsidR="000432F5" w:rsidDel="00531227" w:rsidRDefault="000432F5" w:rsidP="000432F5">
      <w:pPr>
        <w:pStyle w:val="Bibliography"/>
        <w:rPr>
          <w:del w:id="695" w:author="Iturra, Julio" w:date="2025-04-24T16:42:00Z" w16du:dateUtc="2025-04-24T14:42:00Z"/>
        </w:rPr>
      </w:pPr>
      <w:del w:id="696" w:author="Iturra, Julio" w:date="2025-04-24T16:42:00Z" w16du:dateUtc="2025-04-24T14:42:00Z">
        <w:r w:rsidDel="00531227">
          <w:delText xml:space="preserve">Janmaat, J. G. (2013). Subjective inequality: A review of international comparative studies on people’s views about inequality. </w:delText>
        </w:r>
        <w:r w:rsidDel="00531227">
          <w:rPr>
            <w:i/>
            <w:iCs/>
          </w:rPr>
          <w:delText>Archives Europeennes de Sociologie</w:delText>
        </w:r>
        <w:r w:rsidDel="00531227">
          <w:delText xml:space="preserve">, </w:delText>
        </w:r>
        <w:r w:rsidDel="00531227">
          <w:rPr>
            <w:i/>
            <w:iCs/>
          </w:rPr>
          <w:delText>54</w:delText>
        </w:r>
        <w:r w:rsidDel="00531227">
          <w:delText>, 357–389.</w:delText>
        </w:r>
      </w:del>
    </w:p>
    <w:p w14:paraId="652C71B9" w14:textId="06A94BC3" w:rsidR="000432F5" w:rsidDel="00531227" w:rsidRDefault="000432F5" w:rsidP="000432F5">
      <w:pPr>
        <w:pStyle w:val="Bibliography"/>
        <w:rPr>
          <w:del w:id="697" w:author="Iturra, Julio" w:date="2025-04-24T16:42:00Z" w16du:dateUtc="2025-04-24T14:42:00Z"/>
        </w:rPr>
      </w:pPr>
      <w:del w:id="698" w:author="Iturra, Julio" w:date="2025-04-24T16:42:00Z" w16du:dateUtc="2025-04-24T14:42:00Z">
        <w:r w:rsidDel="00531227">
          <w:delText xml:space="preserve">Jasso, G. (1978). On the Justice of Earnings: A New Specification of the Justice Evaluation Function. </w:delText>
        </w:r>
        <w:r w:rsidDel="00531227">
          <w:rPr>
            <w:i/>
            <w:iCs/>
          </w:rPr>
          <w:delText>American Journal of Sociology</w:delText>
        </w:r>
        <w:r w:rsidDel="00531227">
          <w:delText xml:space="preserve">, </w:delText>
        </w:r>
        <w:r w:rsidDel="00531227">
          <w:rPr>
            <w:i/>
            <w:iCs/>
          </w:rPr>
          <w:delText>83</w:delText>
        </w:r>
        <w:r w:rsidDel="00531227">
          <w:delText>, 1398–1419.</w:delText>
        </w:r>
      </w:del>
    </w:p>
    <w:p w14:paraId="7513AD88" w14:textId="1A67226C" w:rsidR="000432F5" w:rsidDel="00531227" w:rsidRDefault="000432F5" w:rsidP="000432F5">
      <w:pPr>
        <w:pStyle w:val="Bibliography"/>
        <w:rPr>
          <w:del w:id="699" w:author="Iturra, Julio" w:date="2025-04-24T16:42:00Z" w16du:dateUtc="2025-04-24T14:42:00Z"/>
        </w:rPr>
      </w:pPr>
      <w:del w:id="700" w:author="Iturra, Julio" w:date="2025-04-24T16:42:00Z" w16du:dateUtc="2025-04-24T14:42:00Z">
        <w:r w:rsidDel="00531227">
          <w:delText xml:space="preserve">Kelley, J., &amp; Evans, M. D. R. (1993). The legitimation of inequality: Occupational earnings in nine nations. </w:delText>
        </w:r>
        <w:r w:rsidDel="00531227">
          <w:rPr>
            <w:i/>
            <w:iCs/>
          </w:rPr>
          <w:delText>American Journal of Sociology</w:delText>
        </w:r>
        <w:r w:rsidDel="00531227">
          <w:delText xml:space="preserve">, </w:delText>
        </w:r>
        <w:r w:rsidDel="00531227">
          <w:rPr>
            <w:i/>
            <w:iCs/>
          </w:rPr>
          <w:delText>99</w:delText>
        </w:r>
        <w:r w:rsidDel="00531227">
          <w:delText>, 75–125.</w:delText>
        </w:r>
      </w:del>
    </w:p>
    <w:p w14:paraId="0EF526C2" w14:textId="6573BAE9" w:rsidR="000432F5" w:rsidDel="00531227" w:rsidRDefault="000432F5" w:rsidP="000432F5">
      <w:pPr>
        <w:pStyle w:val="Bibliography"/>
        <w:rPr>
          <w:del w:id="701" w:author="Iturra, Julio" w:date="2025-04-24T16:42:00Z" w16du:dateUtc="2025-04-24T14:42:00Z"/>
        </w:rPr>
      </w:pPr>
      <w:del w:id="702" w:author="Iturra, Julio" w:date="2025-04-24T16:42:00Z" w16du:dateUtc="2025-04-24T14:42:00Z">
        <w:r w:rsidDel="00531227">
          <w:delText xml:space="preserve">Kluegel, J. R., Mason, D. S., &amp; Wegener, B. (1999). The Legitimation of Capitalism in the Postcommunist Transition Public Opinion about Market Justice, 1991—1996. </w:delText>
        </w:r>
        <w:r w:rsidDel="00531227">
          <w:rPr>
            <w:i/>
            <w:iCs/>
          </w:rPr>
          <w:delText>European Sociological Review</w:delText>
        </w:r>
        <w:r w:rsidDel="00531227">
          <w:delText xml:space="preserve">, </w:delText>
        </w:r>
        <w:r w:rsidDel="00531227">
          <w:rPr>
            <w:i/>
            <w:iCs/>
          </w:rPr>
          <w:delText>15</w:delText>
        </w:r>
        <w:r w:rsidDel="00531227">
          <w:delText>, 251–283.</w:delText>
        </w:r>
      </w:del>
    </w:p>
    <w:p w14:paraId="6DDC86C3" w14:textId="66636FEC" w:rsidR="000432F5" w:rsidDel="00531227" w:rsidRDefault="000432F5" w:rsidP="000432F5">
      <w:pPr>
        <w:pStyle w:val="Bibliography"/>
        <w:rPr>
          <w:del w:id="703" w:author="Iturra, Julio" w:date="2025-04-24T16:42:00Z" w16du:dateUtc="2025-04-24T14:42:00Z"/>
        </w:rPr>
      </w:pPr>
      <w:del w:id="704" w:author="Iturra, Julio" w:date="2025-04-24T16:42:00Z" w16du:dateUtc="2025-04-24T14:42:00Z">
        <w:r w:rsidDel="00531227">
          <w:delText xml:space="preserve">Kluegel, J. R., &amp; Smith, E. R. (1981). Beliefs About Stratification. </w:delText>
        </w:r>
        <w:r w:rsidDel="00531227">
          <w:rPr>
            <w:i/>
            <w:iCs/>
          </w:rPr>
          <w:delText>Annual Review of Sociology</w:delText>
        </w:r>
        <w:r w:rsidDel="00531227">
          <w:delText>, 29–56.</w:delText>
        </w:r>
      </w:del>
    </w:p>
    <w:p w14:paraId="402AE013" w14:textId="587DB71A" w:rsidR="000432F5" w:rsidDel="00531227" w:rsidRDefault="000432F5" w:rsidP="000432F5">
      <w:pPr>
        <w:pStyle w:val="Bibliography"/>
        <w:rPr>
          <w:del w:id="705" w:author="Iturra, Julio" w:date="2025-04-24T16:42:00Z" w16du:dateUtc="2025-04-24T14:42:00Z"/>
        </w:rPr>
      </w:pPr>
      <w:del w:id="706" w:author="Iturra, Julio" w:date="2025-04-24T16:42:00Z" w16du:dateUtc="2025-04-24T14:42:00Z">
        <w:r w:rsidDel="00531227">
          <w:delText xml:space="preserve">Koos, S., &amp; Sachweh, P. (2019). The moral economies of market societies: Popular attitudes towards market competition, redistribution and reciprocity in comparative perspective. </w:delText>
        </w:r>
        <w:r w:rsidDel="00531227">
          <w:rPr>
            <w:i/>
            <w:iCs/>
          </w:rPr>
          <w:delText>Socio-Economic Review</w:delText>
        </w:r>
        <w:r w:rsidDel="00531227">
          <w:delText xml:space="preserve">, </w:delText>
        </w:r>
        <w:r w:rsidDel="00531227">
          <w:rPr>
            <w:i/>
            <w:iCs/>
          </w:rPr>
          <w:delText>17</w:delText>
        </w:r>
        <w:r w:rsidDel="00531227">
          <w:delText>, 793–821.</w:delText>
        </w:r>
      </w:del>
    </w:p>
    <w:p w14:paraId="47E30ED8" w14:textId="5369C9F8" w:rsidR="000432F5" w:rsidDel="00531227" w:rsidRDefault="000432F5" w:rsidP="000432F5">
      <w:pPr>
        <w:pStyle w:val="Bibliography"/>
        <w:rPr>
          <w:del w:id="707" w:author="Iturra, Julio" w:date="2025-04-24T16:42:00Z" w16du:dateUtc="2025-04-24T14:42:00Z"/>
        </w:rPr>
      </w:pPr>
      <w:del w:id="708" w:author="Iturra, Julio" w:date="2025-04-24T16:42:00Z" w16du:dateUtc="2025-04-24T14:42:00Z">
        <w:r w:rsidDel="00531227">
          <w:delText xml:space="preserve">Kulin, J., &amp; Svallfors, S. (2013). Class, values, and attitudes towards redistribution: A European comparison. </w:delText>
        </w:r>
        <w:r w:rsidDel="00531227">
          <w:rPr>
            <w:i/>
            <w:iCs/>
          </w:rPr>
          <w:delText>European Sociological Review</w:delText>
        </w:r>
        <w:r w:rsidDel="00531227">
          <w:delText xml:space="preserve">, </w:delText>
        </w:r>
        <w:r w:rsidDel="00531227">
          <w:rPr>
            <w:i/>
            <w:iCs/>
          </w:rPr>
          <w:delText>29</w:delText>
        </w:r>
        <w:r w:rsidDel="00531227">
          <w:delText>, 155–167.</w:delText>
        </w:r>
      </w:del>
    </w:p>
    <w:p w14:paraId="6CBD5B6B" w14:textId="69352E4B" w:rsidR="000432F5" w:rsidDel="00531227" w:rsidRDefault="000432F5" w:rsidP="000432F5">
      <w:pPr>
        <w:pStyle w:val="Bibliography"/>
        <w:rPr>
          <w:del w:id="709" w:author="Iturra, Julio" w:date="2025-04-24T16:42:00Z" w16du:dateUtc="2025-04-24T14:42:00Z"/>
        </w:rPr>
      </w:pPr>
      <w:del w:id="710" w:author="Iturra, Julio" w:date="2025-04-24T16:42:00Z" w16du:dateUtc="2025-04-24T14:42:00Z">
        <w:r w:rsidDel="00531227">
          <w:delText xml:space="preserve">Lane, R. E. (1986). Market Justice, Political Justice. </w:delText>
        </w:r>
        <w:r w:rsidDel="00531227">
          <w:rPr>
            <w:i/>
            <w:iCs/>
          </w:rPr>
          <w:delText>American Political Science Review</w:delText>
        </w:r>
        <w:r w:rsidDel="00531227">
          <w:delText xml:space="preserve">, </w:delText>
        </w:r>
        <w:r w:rsidDel="00531227">
          <w:rPr>
            <w:i/>
            <w:iCs/>
          </w:rPr>
          <w:delText>80</w:delText>
        </w:r>
        <w:r w:rsidDel="00531227">
          <w:delText>, 383–402.</w:delText>
        </w:r>
      </w:del>
    </w:p>
    <w:p w14:paraId="376907BD" w14:textId="2922279F" w:rsidR="000432F5" w:rsidDel="00531227" w:rsidRDefault="000432F5" w:rsidP="000432F5">
      <w:pPr>
        <w:pStyle w:val="Bibliography"/>
        <w:rPr>
          <w:del w:id="711" w:author="Iturra, Julio" w:date="2025-04-24T16:42:00Z" w16du:dateUtc="2025-04-24T14:42:00Z"/>
        </w:rPr>
      </w:pPr>
      <w:del w:id="712" w:author="Iturra, Julio" w:date="2025-04-24T16:42:00Z" w16du:dateUtc="2025-04-24T14:42:00Z">
        <w:r w:rsidDel="00531227">
          <w:delText xml:space="preserve">Langsæther, P. E., Evans, G., &amp; O’Grady, T. (2022). Explaining the Relationship Between Class Position and Political Preferences: A Long-Term Panel Analysis </w:delText>
        </w:r>
        <w:r w:rsidDel="00531227">
          <w:lastRenderedPageBreak/>
          <w:delText xml:space="preserve">of Intra-Generational Class Mobility. </w:delText>
        </w:r>
        <w:r w:rsidDel="00531227">
          <w:rPr>
            <w:i/>
            <w:iCs/>
          </w:rPr>
          <w:delText>British Journal of Political Science</w:delText>
        </w:r>
        <w:r w:rsidDel="00531227">
          <w:delText xml:space="preserve">, </w:delText>
        </w:r>
        <w:r w:rsidDel="00531227">
          <w:rPr>
            <w:i/>
            <w:iCs/>
          </w:rPr>
          <w:delText>52</w:delText>
        </w:r>
        <w:r w:rsidDel="00531227">
          <w:delText>, 958–967.</w:delText>
        </w:r>
      </w:del>
    </w:p>
    <w:p w14:paraId="535ABED7" w14:textId="4BE5573F" w:rsidR="000432F5" w:rsidDel="00531227" w:rsidRDefault="000432F5" w:rsidP="000432F5">
      <w:pPr>
        <w:pStyle w:val="Bibliography"/>
        <w:rPr>
          <w:del w:id="713" w:author="Iturra, Julio" w:date="2025-04-24T16:42:00Z" w16du:dateUtc="2025-04-24T14:42:00Z"/>
        </w:rPr>
      </w:pPr>
      <w:del w:id="714" w:author="Iturra, Julio" w:date="2025-04-24T16:42:00Z" w16du:dateUtc="2025-04-24T14:42:00Z">
        <w:r w:rsidDel="00531227">
          <w:delText xml:space="preserve">Lee, J.-S., &amp; Stacey, M. (2023). Fairness perceptions of income-based educational inequality: The impact of social class and ideological orientations. </w:delText>
        </w:r>
        <w:r w:rsidDel="00531227">
          <w:rPr>
            <w:i/>
            <w:iCs/>
          </w:rPr>
          <w:delText>Australian Journal of Social Issues</w:delText>
        </w:r>
        <w:r w:rsidDel="00531227">
          <w:delText xml:space="preserve">, </w:delText>
        </w:r>
        <w:r w:rsidDel="00531227">
          <w:rPr>
            <w:i/>
            <w:iCs/>
          </w:rPr>
          <w:delText>00</w:delText>
        </w:r>
        <w:r w:rsidDel="00531227">
          <w:delText>, 1–22.</w:delText>
        </w:r>
      </w:del>
    </w:p>
    <w:p w14:paraId="5B582E7F" w14:textId="6DE22D93" w:rsidR="000432F5" w:rsidDel="00531227" w:rsidRDefault="000432F5" w:rsidP="000432F5">
      <w:pPr>
        <w:pStyle w:val="Bibliography"/>
        <w:rPr>
          <w:del w:id="715" w:author="Iturra, Julio" w:date="2025-04-24T16:42:00Z" w16du:dateUtc="2025-04-24T14:42:00Z"/>
        </w:rPr>
      </w:pPr>
      <w:del w:id="716" w:author="Iturra, Julio" w:date="2025-04-24T16:42:00Z" w16du:dateUtc="2025-04-24T14:42:00Z">
        <w:r w:rsidDel="00531227">
          <w:delText xml:space="preserve">Lin, N. (2001). Building a Network Theory of Social Capital. In N. Lin, K. Cook, &amp; R. S. Burt, </w:delText>
        </w:r>
        <w:r w:rsidDel="00531227">
          <w:rPr>
            <w:i/>
            <w:iCs/>
          </w:rPr>
          <w:delText>Social Capital</w:delText>
        </w:r>
        <w:r w:rsidDel="00531227">
          <w:delText xml:space="preserve"> (1st ed., pp. 3–28). Routledge.</w:delText>
        </w:r>
      </w:del>
    </w:p>
    <w:p w14:paraId="60FCA9A8" w14:textId="26796F82" w:rsidR="000432F5" w:rsidDel="00531227" w:rsidRDefault="000432F5" w:rsidP="000432F5">
      <w:pPr>
        <w:pStyle w:val="Bibliography"/>
        <w:rPr>
          <w:del w:id="717" w:author="Iturra, Julio" w:date="2025-04-24T16:42:00Z" w16du:dateUtc="2025-04-24T14:42:00Z"/>
        </w:rPr>
      </w:pPr>
      <w:del w:id="718" w:author="Iturra, Julio" w:date="2025-04-24T16:42:00Z" w16du:dateUtc="2025-04-24T14:42:00Z">
        <w:r w:rsidDel="00531227">
          <w:delText xml:space="preserve">Lindh, A. (2015). Public Opinion against Markets? Attitudes towards Market Distribution of Social Services – A Comparison of 17 Countries. </w:delText>
        </w:r>
        <w:r w:rsidDel="00531227">
          <w:rPr>
            <w:i/>
            <w:iCs/>
          </w:rPr>
          <w:delText>Social Policy &amp; Administration</w:delText>
        </w:r>
        <w:r w:rsidDel="00531227">
          <w:delText xml:space="preserve">, </w:delText>
        </w:r>
        <w:r w:rsidDel="00531227">
          <w:rPr>
            <w:i/>
            <w:iCs/>
          </w:rPr>
          <w:delText>49</w:delText>
        </w:r>
        <w:r w:rsidDel="00531227">
          <w:delText>, 887–910.</w:delText>
        </w:r>
      </w:del>
    </w:p>
    <w:p w14:paraId="580584F8" w14:textId="1B0AEC51" w:rsidR="000432F5" w:rsidDel="00531227" w:rsidRDefault="000432F5" w:rsidP="000432F5">
      <w:pPr>
        <w:pStyle w:val="Bibliography"/>
        <w:rPr>
          <w:del w:id="719" w:author="Iturra, Julio" w:date="2025-04-24T16:42:00Z" w16du:dateUtc="2025-04-24T14:42:00Z"/>
        </w:rPr>
      </w:pPr>
      <w:del w:id="720" w:author="Iturra, Julio" w:date="2025-04-24T16:42:00Z" w16du:dateUtc="2025-04-24T14:42:00Z">
        <w:r w:rsidDel="00531227">
          <w:delText xml:space="preserve">Lindh, A., &amp; Andersson, A. B. (2024). Social networks and distributive conflict: The class divide in social ties and attitudes to income inequality across 29 countries. </w:delText>
        </w:r>
        <w:r w:rsidDel="00531227">
          <w:rPr>
            <w:i/>
            <w:iCs/>
          </w:rPr>
          <w:delText>European Sociological Review</w:delText>
        </w:r>
        <w:r w:rsidDel="00531227">
          <w:delText>, jcae039.</w:delText>
        </w:r>
      </w:del>
    </w:p>
    <w:p w14:paraId="66CB105B" w14:textId="26624BF1" w:rsidR="000432F5" w:rsidDel="00531227" w:rsidRDefault="000432F5" w:rsidP="000432F5">
      <w:pPr>
        <w:pStyle w:val="Bibliography"/>
        <w:rPr>
          <w:del w:id="721" w:author="Iturra, Julio" w:date="2025-04-24T16:42:00Z" w16du:dateUtc="2025-04-24T14:42:00Z"/>
        </w:rPr>
      </w:pPr>
      <w:del w:id="722" w:author="Iturra, Julio" w:date="2025-04-24T16:42:00Z" w16du:dateUtc="2025-04-24T14:42:00Z">
        <w:r w:rsidDel="00531227">
          <w:delText xml:space="preserve">Lindh, A., Andersson, A. B., &amp; Völker, B. (2021). The Missing Link: Network Influences on Class Divides in Political Attitudes. </w:delText>
        </w:r>
        <w:r w:rsidDel="00531227">
          <w:rPr>
            <w:i/>
            <w:iCs/>
          </w:rPr>
          <w:delText>European Sociological Review</w:delText>
        </w:r>
        <w:r w:rsidDel="00531227">
          <w:delText xml:space="preserve">, </w:delText>
        </w:r>
        <w:r w:rsidDel="00531227">
          <w:rPr>
            <w:i/>
            <w:iCs/>
          </w:rPr>
          <w:delText>37</w:delText>
        </w:r>
        <w:r w:rsidDel="00531227">
          <w:delText>, 695–712.</w:delText>
        </w:r>
      </w:del>
    </w:p>
    <w:p w14:paraId="173F7357" w14:textId="3AF639E5" w:rsidR="000432F5" w:rsidDel="00531227" w:rsidRDefault="000432F5" w:rsidP="000432F5">
      <w:pPr>
        <w:pStyle w:val="Bibliography"/>
        <w:rPr>
          <w:del w:id="723" w:author="Iturra, Julio" w:date="2025-04-24T16:42:00Z" w16du:dateUtc="2025-04-24T14:42:00Z"/>
        </w:rPr>
      </w:pPr>
      <w:del w:id="724" w:author="Iturra, Julio" w:date="2025-04-24T16:42:00Z" w16du:dateUtc="2025-04-24T14:42:00Z">
        <w:r w:rsidDel="00531227">
          <w:delText xml:space="preserve">Lindh, A., &amp; McCall, L. (2020). Class Position and Political Opinion in Rich Democracies. </w:delText>
        </w:r>
        <w:r w:rsidDel="00531227">
          <w:rPr>
            <w:i/>
            <w:iCs/>
          </w:rPr>
          <w:delText>Annual Review of Sociology</w:delText>
        </w:r>
        <w:r w:rsidDel="00531227">
          <w:delText xml:space="preserve">, </w:delText>
        </w:r>
        <w:r w:rsidDel="00531227">
          <w:rPr>
            <w:i/>
            <w:iCs/>
          </w:rPr>
          <w:delText>46</w:delText>
        </w:r>
        <w:r w:rsidDel="00531227">
          <w:delText>, 419–441.</w:delText>
        </w:r>
      </w:del>
    </w:p>
    <w:p w14:paraId="783882E1" w14:textId="50FDC6F6" w:rsidR="000432F5" w:rsidDel="00531227" w:rsidRDefault="000432F5" w:rsidP="000432F5">
      <w:pPr>
        <w:pStyle w:val="Bibliography"/>
        <w:rPr>
          <w:del w:id="725" w:author="Iturra, Julio" w:date="2025-04-24T16:42:00Z" w16du:dateUtc="2025-04-24T14:42:00Z"/>
        </w:rPr>
      </w:pPr>
      <w:del w:id="726" w:author="Iturra, Julio" w:date="2025-04-24T16:42:00Z" w16du:dateUtc="2025-04-24T14:42:00Z">
        <w:r w:rsidDel="00531227">
          <w:delText xml:space="preserve">Londoño-Vélez, J. (2022). The impact of diversity on perceptions of income distribution and preferences for redistribution. </w:delText>
        </w:r>
        <w:r w:rsidDel="00531227">
          <w:rPr>
            <w:i/>
            <w:iCs/>
          </w:rPr>
          <w:delText>Journal of Public Economics</w:delText>
        </w:r>
        <w:r w:rsidDel="00531227">
          <w:delText xml:space="preserve">, </w:delText>
        </w:r>
        <w:r w:rsidDel="00531227">
          <w:rPr>
            <w:i/>
            <w:iCs/>
          </w:rPr>
          <w:delText>214</w:delText>
        </w:r>
        <w:r w:rsidDel="00531227">
          <w:delText>, 104732.</w:delText>
        </w:r>
      </w:del>
    </w:p>
    <w:p w14:paraId="2B01ED5F" w14:textId="2E9B00D6" w:rsidR="000432F5" w:rsidDel="00531227" w:rsidRDefault="000432F5" w:rsidP="000432F5">
      <w:pPr>
        <w:pStyle w:val="Bibliography"/>
        <w:rPr>
          <w:del w:id="727" w:author="Iturra, Julio" w:date="2025-04-24T16:42:00Z" w16du:dateUtc="2025-04-24T14:42:00Z"/>
        </w:rPr>
      </w:pPr>
      <w:del w:id="728" w:author="Iturra, Julio" w:date="2025-04-24T16:42:00Z" w16du:dateUtc="2025-04-24T14:42:00Z">
        <w:r w:rsidDel="00531227">
          <w:delText xml:space="preserve">Maldonado, L., Olivos, F., Castillo, J. C., Atria, J., &amp; Azar, A. (2019). Risk Exposure, Humanitarianism and Willingness to Pay for Universal Healthcare: A Cross-National Analysis of 28 Countries. </w:delText>
        </w:r>
        <w:r w:rsidDel="00531227">
          <w:rPr>
            <w:i/>
            <w:iCs/>
          </w:rPr>
          <w:delText>Social Justice Research</w:delText>
        </w:r>
        <w:r w:rsidDel="00531227">
          <w:delText xml:space="preserve">, </w:delText>
        </w:r>
        <w:r w:rsidDel="00531227">
          <w:rPr>
            <w:i/>
            <w:iCs/>
          </w:rPr>
          <w:delText>32</w:delText>
        </w:r>
        <w:r w:rsidDel="00531227">
          <w:delText>, 349 283.</w:delText>
        </w:r>
      </w:del>
    </w:p>
    <w:p w14:paraId="03FC2444" w14:textId="58CC7211" w:rsidR="000432F5" w:rsidDel="00531227" w:rsidRDefault="000432F5" w:rsidP="000432F5">
      <w:pPr>
        <w:pStyle w:val="Bibliography"/>
        <w:rPr>
          <w:del w:id="729" w:author="Iturra, Julio" w:date="2025-04-24T16:42:00Z" w16du:dateUtc="2025-04-24T14:42:00Z"/>
        </w:rPr>
      </w:pPr>
      <w:del w:id="730" w:author="Iturra, Julio" w:date="2025-04-24T16:42:00Z" w16du:dateUtc="2025-04-24T14:42:00Z">
        <w:r w:rsidDel="00531227">
          <w:delText xml:space="preserve">McCall, L., Burk, D., Laperrière, M., &amp; Richeson, J. A. (2017). Exposure to Rising Inequality Shapes Americans’ Opportunity Beliefs and Policy Support. </w:delText>
        </w:r>
        <w:r w:rsidDel="00531227">
          <w:rPr>
            <w:i/>
            <w:iCs/>
          </w:rPr>
          <w:delText>Proceedings of the National Academy of Sciences</w:delText>
        </w:r>
        <w:r w:rsidDel="00531227">
          <w:delText>, 201706253.</w:delText>
        </w:r>
      </w:del>
    </w:p>
    <w:p w14:paraId="7B07F481" w14:textId="3A8F2880" w:rsidR="000432F5" w:rsidDel="00531227" w:rsidRDefault="000432F5" w:rsidP="000432F5">
      <w:pPr>
        <w:pStyle w:val="Bibliography"/>
        <w:rPr>
          <w:del w:id="731" w:author="Iturra, Julio" w:date="2025-04-24T16:42:00Z" w16du:dateUtc="2025-04-24T14:42:00Z"/>
        </w:rPr>
      </w:pPr>
      <w:del w:id="732" w:author="Iturra, Julio" w:date="2025-04-24T16:42:00Z" w16du:dateUtc="2025-04-24T14:42:00Z">
        <w:r w:rsidDel="00531227">
          <w:delText xml:space="preserve">Mijs, J., &amp; Roe, E. L. (2021). Is America coming apart? Socioeconomic segregation in neighborhoods, schools, workplaces, and social networks, 1970–2020. </w:delText>
        </w:r>
        <w:r w:rsidDel="00531227">
          <w:rPr>
            <w:i/>
            <w:iCs/>
          </w:rPr>
          <w:delText>Sociology Compass</w:delText>
        </w:r>
        <w:r w:rsidDel="00531227">
          <w:delText xml:space="preserve">, </w:delText>
        </w:r>
        <w:r w:rsidDel="00531227">
          <w:rPr>
            <w:i/>
            <w:iCs/>
          </w:rPr>
          <w:delText>15</w:delText>
        </w:r>
        <w:r w:rsidDel="00531227">
          <w:delText>, e12884.</w:delText>
        </w:r>
      </w:del>
    </w:p>
    <w:p w14:paraId="7B3BF4B7" w14:textId="2A5F25FD" w:rsidR="000432F5" w:rsidDel="00531227" w:rsidRDefault="000432F5" w:rsidP="000432F5">
      <w:pPr>
        <w:pStyle w:val="Bibliography"/>
        <w:rPr>
          <w:del w:id="733" w:author="Iturra, Julio" w:date="2025-04-24T16:42:00Z" w16du:dateUtc="2025-04-24T14:42:00Z"/>
        </w:rPr>
      </w:pPr>
      <w:del w:id="734" w:author="Iturra, Julio" w:date="2025-04-24T16:42:00Z" w16du:dateUtc="2025-04-24T14:42:00Z">
        <w:r w:rsidDel="00531227">
          <w:delText xml:space="preserve">Mijs, J., &amp; Usmani, A. (2024). How Segregation Ruins Inference: A Sociological Simulation of the Inequality Equilibrium. </w:delText>
        </w:r>
        <w:r w:rsidDel="00531227">
          <w:rPr>
            <w:i/>
            <w:iCs/>
          </w:rPr>
          <w:delText>Social Forces</w:delText>
        </w:r>
        <w:r w:rsidDel="00531227">
          <w:delText xml:space="preserve">, </w:delText>
        </w:r>
        <w:r w:rsidDel="00531227">
          <w:rPr>
            <w:i/>
            <w:iCs/>
          </w:rPr>
          <w:delText>103</w:delText>
        </w:r>
        <w:r w:rsidDel="00531227">
          <w:delText>, 45–65.</w:delText>
        </w:r>
      </w:del>
    </w:p>
    <w:p w14:paraId="46281A6C" w14:textId="1C1C814E" w:rsidR="000432F5" w:rsidDel="00531227" w:rsidRDefault="000432F5" w:rsidP="000432F5">
      <w:pPr>
        <w:pStyle w:val="Bibliography"/>
        <w:rPr>
          <w:del w:id="735" w:author="Iturra, Julio" w:date="2025-04-24T16:42:00Z" w16du:dateUtc="2025-04-24T14:42:00Z"/>
        </w:rPr>
      </w:pPr>
      <w:del w:id="736" w:author="Iturra, Julio" w:date="2025-04-24T16:42:00Z" w16du:dateUtc="2025-04-24T14:42:00Z">
        <w:r w:rsidDel="00531227">
          <w:delText xml:space="preserve">Osberg, L., &amp; Smeeding, T. (2006). “Fair” Inequality? Attitudes toward Pay Differentials: The United States in Comparative Perspective. </w:delText>
        </w:r>
        <w:r w:rsidDel="00531227">
          <w:rPr>
            <w:i/>
            <w:iCs/>
          </w:rPr>
          <w:delText>American Sociological Review</w:delText>
        </w:r>
        <w:r w:rsidDel="00531227">
          <w:delText xml:space="preserve">, </w:delText>
        </w:r>
        <w:r w:rsidDel="00531227">
          <w:rPr>
            <w:i/>
            <w:iCs/>
          </w:rPr>
          <w:delText>71</w:delText>
        </w:r>
        <w:r w:rsidDel="00531227">
          <w:delText>, 450–473.</w:delText>
        </w:r>
      </w:del>
    </w:p>
    <w:p w14:paraId="0B8A8A83" w14:textId="68FD9887" w:rsidR="000432F5" w:rsidDel="00531227" w:rsidRDefault="000432F5" w:rsidP="000432F5">
      <w:pPr>
        <w:pStyle w:val="Bibliography"/>
        <w:rPr>
          <w:del w:id="737" w:author="Iturra, Julio" w:date="2025-04-24T16:42:00Z" w16du:dateUtc="2025-04-24T14:42:00Z"/>
        </w:rPr>
      </w:pPr>
      <w:del w:id="738" w:author="Iturra, Julio" w:date="2025-04-24T16:42:00Z" w16du:dateUtc="2025-04-24T14:42:00Z">
        <w:r w:rsidDel="00531227">
          <w:delText xml:space="preserve">Otero, G., &amp; Mendoza, M. (2023). The Power of Diversity: Class, Networks and Attitudes Towards Inequality. </w:delText>
        </w:r>
        <w:r w:rsidDel="00531227">
          <w:rPr>
            <w:i/>
            <w:iCs/>
          </w:rPr>
          <w:delText>Sociology</w:delText>
        </w:r>
        <w:r w:rsidDel="00531227">
          <w:delText>, 00380385231217625.</w:delText>
        </w:r>
      </w:del>
    </w:p>
    <w:p w14:paraId="5CF07EEE" w14:textId="291B98C8" w:rsidR="000432F5" w:rsidDel="00531227" w:rsidRDefault="000432F5" w:rsidP="000432F5">
      <w:pPr>
        <w:pStyle w:val="Bibliography"/>
        <w:rPr>
          <w:del w:id="739" w:author="Iturra, Julio" w:date="2025-04-24T16:42:00Z" w16du:dateUtc="2025-04-24T14:42:00Z"/>
        </w:rPr>
      </w:pPr>
      <w:del w:id="740" w:author="Iturra, Julio" w:date="2025-04-24T16:42:00Z" w16du:dateUtc="2025-04-24T14:42:00Z">
        <w:r w:rsidDel="00531227">
          <w:delText xml:space="preserve">Otero, G., Völker, B., &amp; Rözer, J. (2021). Open But Segregated? Class Divisions And the Network Structure of Social Capital in Chile. </w:delText>
        </w:r>
        <w:r w:rsidDel="00531227">
          <w:rPr>
            <w:i/>
            <w:iCs/>
          </w:rPr>
          <w:delText>Social Forces</w:delText>
        </w:r>
        <w:r w:rsidDel="00531227">
          <w:delText xml:space="preserve">, </w:delText>
        </w:r>
        <w:r w:rsidDel="00531227">
          <w:rPr>
            <w:i/>
            <w:iCs/>
          </w:rPr>
          <w:delText>100</w:delText>
        </w:r>
        <w:r w:rsidDel="00531227">
          <w:delText>, 649–679.</w:delText>
        </w:r>
      </w:del>
    </w:p>
    <w:p w14:paraId="11426B46" w14:textId="36B655DF" w:rsidR="000432F5" w:rsidDel="00531227" w:rsidRDefault="000432F5" w:rsidP="000432F5">
      <w:pPr>
        <w:pStyle w:val="Bibliography"/>
        <w:rPr>
          <w:del w:id="741" w:author="Iturra, Julio" w:date="2025-04-24T16:42:00Z" w16du:dateUtc="2025-04-24T14:42:00Z"/>
        </w:rPr>
      </w:pPr>
      <w:del w:id="742" w:author="Iturra, Julio" w:date="2025-04-24T16:42:00Z" w16du:dateUtc="2025-04-24T14:42:00Z">
        <w:r w:rsidDel="00531227">
          <w:delText xml:space="preserve">Otero, G., Völker, B., &amp; Rözer, J. (2022). Space and social capital: Social contacts in a segregated city. </w:delText>
        </w:r>
        <w:r w:rsidDel="00531227">
          <w:rPr>
            <w:i/>
            <w:iCs/>
          </w:rPr>
          <w:delText>Urban Geography</w:delText>
        </w:r>
        <w:r w:rsidDel="00531227">
          <w:delText xml:space="preserve">, </w:delText>
        </w:r>
        <w:r w:rsidDel="00531227">
          <w:rPr>
            <w:i/>
            <w:iCs/>
          </w:rPr>
          <w:delText>43</w:delText>
        </w:r>
        <w:r w:rsidDel="00531227">
          <w:delText>, 1638–1661.</w:delText>
        </w:r>
      </w:del>
    </w:p>
    <w:p w14:paraId="3C1A04BE" w14:textId="2162C6CA" w:rsidR="000432F5" w:rsidDel="00531227" w:rsidRDefault="000432F5" w:rsidP="000432F5">
      <w:pPr>
        <w:pStyle w:val="Bibliography"/>
        <w:rPr>
          <w:del w:id="743" w:author="Iturra, Julio" w:date="2025-04-24T16:42:00Z" w16du:dateUtc="2025-04-24T14:42:00Z"/>
        </w:rPr>
      </w:pPr>
      <w:del w:id="744" w:author="Iturra, Julio" w:date="2025-04-24T16:42:00Z" w16du:dateUtc="2025-04-24T14:42:00Z">
        <w:r w:rsidDel="00531227">
          <w:delText xml:space="preserve">Paskov, M., &amp; Weisstanner, D. (2022). Cross-Class Embeddedness through Family Ties and Support for Income Redistribution. </w:delText>
        </w:r>
        <w:r w:rsidDel="00531227">
          <w:rPr>
            <w:i/>
            <w:iCs/>
          </w:rPr>
          <w:delText>European Sociological Review</w:delText>
        </w:r>
        <w:r w:rsidDel="00531227">
          <w:delText xml:space="preserve">, </w:delText>
        </w:r>
        <w:r w:rsidDel="00531227">
          <w:rPr>
            <w:i/>
            <w:iCs/>
          </w:rPr>
          <w:delText>38</w:delText>
        </w:r>
        <w:r w:rsidDel="00531227">
          <w:delText>, 286–303.</w:delText>
        </w:r>
      </w:del>
    </w:p>
    <w:p w14:paraId="4D34BC39" w14:textId="32618D9D" w:rsidR="000432F5" w:rsidDel="00531227" w:rsidRDefault="000432F5" w:rsidP="000432F5">
      <w:pPr>
        <w:pStyle w:val="Bibliography"/>
        <w:rPr>
          <w:del w:id="745" w:author="Iturra, Julio" w:date="2025-04-24T16:42:00Z" w16du:dateUtc="2025-04-24T14:42:00Z"/>
        </w:rPr>
      </w:pPr>
      <w:del w:id="746" w:author="Iturra, Julio" w:date="2025-04-24T16:42:00Z" w16du:dateUtc="2025-04-24T14:42:00Z">
        <w:r w:rsidDel="00531227">
          <w:delText xml:space="preserve">Reche, E., König, H.-H., &amp; Hajek, A. (2019). Income, Self-Rated Health, and Morbidity. A Systematic Review of Longitudinal Studies. </w:delText>
        </w:r>
        <w:r w:rsidDel="00531227">
          <w:rPr>
            <w:i/>
            <w:iCs/>
          </w:rPr>
          <w:delText>International Journal of Environmental Research and Public Health</w:delText>
        </w:r>
        <w:r w:rsidDel="00531227">
          <w:delText xml:space="preserve">, </w:delText>
        </w:r>
        <w:r w:rsidDel="00531227">
          <w:rPr>
            <w:i/>
            <w:iCs/>
          </w:rPr>
          <w:delText>16</w:delText>
        </w:r>
        <w:r w:rsidDel="00531227">
          <w:delText>, 2884.</w:delText>
        </w:r>
      </w:del>
    </w:p>
    <w:p w14:paraId="7B25B051" w14:textId="5FF8FDC3" w:rsidR="000432F5" w:rsidRPr="00151D75" w:rsidDel="00531227" w:rsidRDefault="000432F5" w:rsidP="000432F5">
      <w:pPr>
        <w:pStyle w:val="Bibliography"/>
        <w:rPr>
          <w:del w:id="747" w:author="Iturra, Julio" w:date="2025-04-24T16:42:00Z" w16du:dateUtc="2025-04-24T14:42:00Z"/>
          <w:lang w:val="es-CL"/>
        </w:rPr>
      </w:pPr>
      <w:del w:id="748" w:author="Iturra, Julio" w:date="2025-04-24T16:42:00Z" w16du:dateUtc="2025-04-24T14:42:00Z">
        <w:r w:rsidRPr="00151D75" w:rsidDel="00531227">
          <w:rPr>
            <w:lang w:val="es-CL"/>
          </w:rPr>
          <w:delText xml:space="preserve">Rodríguez Weber, J. E. (2017). </w:delText>
        </w:r>
        <w:r w:rsidRPr="00151D75" w:rsidDel="00531227">
          <w:rPr>
            <w:i/>
            <w:iCs/>
            <w:lang w:val="es-CL"/>
          </w:rPr>
          <w:delText>Desarrollo y desigualdad en Chile (1850-2009): Historia de su economía política</w:delText>
        </w:r>
        <w:r w:rsidRPr="00151D75" w:rsidDel="00531227">
          <w:rPr>
            <w:lang w:val="es-CL"/>
          </w:rPr>
          <w:delText>.</w:delText>
        </w:r>
      </w:del>
    </w:p>
    <w:p w14:paraId="6FEA1CEB" w14:textId="4E8C8986" w:rsidR="000432F5" w:rsidDel="00531227" w:rsidRDefault="000432F5" w:rsidP="000432F5">
      <w:pPr>
        <w:pStyle w:val="Bibliography"/>
        <w:rPr>
          <w:del w:id="749" w:author="Iturra, Julio" w:date="2025-04-24T16:42:00Z" w16du:dateUtc="2025-04-24T14:42:00Z"/>
        </w:rPr>
      </w:pPr>
      <w:del w:id="750" w:author="Iturra, Julio" w:date="2025-04-24T16:42:00Z" w16du:dateUtc="2025-04-24T14:42:00Z">
        <w:r w:rsidDel="00531227">
          <w:delText xml:space="preserve">Rueda, D., &amp; Stegmueller, D. (2019). </w:delText>
        </w:r>
        <w:r w:rsidDel="00531227">
          <w:rPr>
            <w:i/>
            <w:iCs/>
          </w:rPr>
          <w:delText>Who Wants What?: Redistribution Preferences in Comparative Perspective</w:delText>
        </w:r>
        <w:r w:rsidDel="00531227">
          <w:delText xml:space="preserve"> (1st ed.). Cambridge University Press.</w:delText>
        </w:r>
      </w:del>
    </w:p>
    <w:p w14:paraId="03644934" w14:textId="37F50D85" w:rsidR="000432F5" w:rsidDel="00531227" w:rsidRDefault="000432F5" w:rsidP="000432F5">
      <w:pPr>
        <w:pStyle w:val="Bibliography"/>
        <w:rPr>
          <w:del w:id="751" w:author="Iturra, Julio" w:date="2025-04-24T16:42:00Z" w16du:dateUtc="2025-04-24T14:42:00Z"/>
        </w:rPr>
      </w:pPr>
      <w:del w:id="752" w:author="Iturra, Julio" w:date="2025-04-24T16:42:00Z" w16du:dateUtc="2025-04-24T14:42:00Z">
        <w:r w:rsidDel="00531227">
          <w:lastRenderedPageBreak/>
          <w:delText xml:space="preserve">Sachweh, P. (2012). The moral economy of inequality: Popular views on income differentiation, poverty and wealth. </w:delText>
        </w:r>
        <w:r w:rsidDel="00531227">
          <w:rPr>
            <w:i/>
            <w:iCs/>
          </w:rPr>
          <w:delText>Socio-Economic Review</w:delText>
        </w:r>
        <w:r w:rsidDel="00531227">
          <w:delText xml:space="preserve">, </w:delText>
        </w:r>
        <w:r w:rsidDel="00531227">
          <w:rPr>
            <w:i/>
            <w:iCs/>
          </w:rPr>
          <w:delText>10</w:delText>
        </w:r>
        <w:r w:rsidDel="00531227">
          <w:delText>, 419–445.</w:delText>
        </w:r>
      </w:del>
    </w:p>
    <w:p w14:paraId="3958FDAC" w14:textId="1D79B468" w:rsidR="000432F5" w:rsidDel="00531227" w:rsidRDefault="000432F5" w:rsidP="000432F5">
      <w:pPr>
        <w:pStyle w:val="Bibliography"/>
        <w:rPr>
          <w:del w:id="753" w:author="Iturra, Julio" w:date="2025-04-24T16:42:00Z" w16du:dateUtc="2025-04-24T14:42:00Z"/>
        </w:rPr>
      </w:pPr>
      <w:del w:id="754" w:author="Iturra, Julio" w:date="2025-04-24T16:42:00Z" w16du:dateUtc="2025-04-24T14:42:00Z">
        <w:r w:rsidDel="00531227">
          <w:delText xml:space="preserve">Sapin, M., Joye, D., &amp; Wolf, C. (2020). The ISSP 2017 social networks and social resources module. </w:delText>
        </w:r>
        <w:r w:rsidDel="00531227">
          <w:rPr>
            <w:i/>
            <w:iCs/>
          </w:rPr>
          <w:delText>International Journal of Sociology</w:delText>
        </w:r>
        <w:r w:rsidDel="00531227">
          <w:delText xml:space="preserve">, </w:delText>
        </w:r>
        <w:r w:rsidDel="00531227">
          <w:rPr>
            <w:i/>
            <w:iCs/>
          </w:rPr>
          <w:delText>50</w:delText>
        </w:r>
        <w:r w:rsidDel="00531227">
          <w:delText>, 1–25.</w:delText>
        </w:r>
      </w:del>
    </w:p>
    <w:p w14:paraId="260888A7" w14:textId="1E8026F0" w:rsidR="000432F5" w:rsidDel="00531227" w:rsidRDefault="000432F5" w:rsidP="000432F5">
      <w:pPr>
        <w:pStyle w:val="Bibliography"/>
        <w:rPr>
          <w:del w:id="755" w:author="Iturra, Julio" w:date="2025-04-24T16:42:00Z" w16du:dateUtc="2025-04-24T14:42:00Z"/>
        </w:rPr>
      </w:pPr>
      <w:del w:id="756" w:author="Iturra, Julio" w:date="2025-04-24T16:42:00Z" w16du:dateUtc="2025-04-24T14:42:00Z">
        <w:r w:rsidDel="00531227">
          <w:delText xml:space="preserve">Shepelak, N. J., &amp; Alwin, D. F. (1986). Beliefs about inequality and perceptions of distributive justice. </w:delText>
        </w:r>
        <w:r w:rsidDel="00531227">
          <w:rPr>
            <w:i/>
            <w:iCs/>
          </w:rPr>
          <w:delText>American Sociological Review</w:delText>
        </w:r>
        <w:r w:rsidDel="00531227">
          <w:delText>, 30–46.</w:delText>
        </w:r>
      </w:del>
    </w:p>
    <w:p w14:paraId="306F27FD" w14:textId="638BF270" w:rsidR="000432F5" w:rsidDel="00531227" w:rsidRDefault="000432F5" w:rsidP="000432F5">
      <w:pPr>
        <w:pStyle w:val="Bibliography"/>
        <w:rPr>
          <w:del w:id="757" w:author="Iturra, Julio" w:date="2025-04-24T16:42:00Z" w16du:dateUtc="2025-04-24T14:42:00Z"/>
        </w:rPr>
      </w:pPr>
      <w:del w:id="758" w:author="Iturra, Julio" w:date="2025-04-24T16:42:00Z" w16du:dateUtc="2025-04-24T14:42:00Z">
        <w:r w:rsidDel="00531227">
          <w:delText xml:space="preserve">Somma, N. M., Bargsted, M., Disi Pavlic, R., &amp; Medel, R. M. (2021). No water in the oasis: The Chilean Spring of 2019–2020. </w:delText>
        </w:r>
        <w:r w:rsidDel="00531227">
          <w:rPr>
            <w:i/>
            <w:iCs/>
          </w:rPr>
          <w:delText>Social Movement Studies</w:delText>
        </w:r>
        <w:r w:rsidDel="00531227">
          <w:delText xml:space="preserve">, </w:delText>
        </w:r>
        <w:r w:rsidDel="00531227">
          <w:rPr>
            <w:i/>
            <w:iCs/>
          </w:rPr>
          <w:delText>20</w:delText>
        </w:r>
        <w:r w:rsidDel="00531227">
          <w:delText>, 495–502.</w:delText>
        </w:r>
      </w:del>
    </w:p>
    <w:p w14:paraId="335DED07" w14:textId="5E84937C" w:rsidR="000432F5" w:rsidDel="00531227" w:rsidRDefault="000432F5" w:rsidP="000432F5">
      <w:pPr>
        <w:pStyle w:val="Bibliography"/>
        <w:rPr>
          <w:del w:id="759" w:author="Iturra, Julio" w:date="2025-04-24T16:42:00Z" w16du:dateUtc="2025-04-24T14:42:00Z"/>
        </w:rPr>
      </w:pPr>
      <w:del w:id="760" w:author="Iturra, Julio" w:date="2025-04-24T16:42:00Z" w16du:dateUtc="2025-04-24T14:42:00Z">
        <w:r w:rsidDel="00531227">
          <w:delText xml:space="preserve">Stegmueller, D. (2013). Modeling Dynamic Preferences: A Bayesian Robust Dynamic Latent Ordered Probit Model. </w:delText>
        </w:r>
        <w:r w:rsidDel="00531227">
          <w:rPr>
            <w:i/>
            <w:iCs/>
          </w:rPr>
          <w:delText>Political Analysis</w:delText>
        </w:r>
        <w:r w:rsidDel="00531227">
          <w:delText xml:space="preserve">, </w:delText>
        </w:r>
        <w:r w:rsidDel="00531227">
          <w:rPr>
            <w:i/>
            <w:iCs/>
          </w:rPr>
          <w:delText>21</w:delText>
        </w:r>
        <w:r w:rsidDel="00531227">
          <w:delText>, 314–333.</w:delText>
        </w:r>
      </w:del>
    </w:p>
    <w:p w14:paraId="355AF066" w14:textId="3BF09306" w:rsidR="000432F5" w:rsidDel="00531227" w:rsidRDefault="000432F5" w:rsidP="000432F5">
      <w:pPr>
        <w:pStyle w:val="Bibliography"/>
        <w:rPr>
          <w:del w:id="761" w:author="Iturra, Julio" w:date="2025-04-24T16:42:00Z" w16du:dateUtc="2025-04-24T14:42:00Z"/>
        </w:rPr>
      </w:pPr>
      <w:del w:id="762" w:author="Iturra, Julio" w:date="2025-04-24T16:42:00Z" w16du:dateUtc="2025-04-24T14:42:00Z">
        <w:r w:rsidDel="00531227">
          <w:delText xml:space="preserve">Svallfors, S. (2006). </w:delText>
        </w:r>
        <w:r w:rsidDel="00531227">
          <w:rPr>
            <w:i/>
            <w:iCs/>
          </w:rPr>
          <w:delText>The moral economy of class: Class and attitudes in comparative perspective</w:delText>
        </w:r>
        <w:r w:rsidDel="00531227">
          <w:delText>. Stanford University Press.</w:delText>
        </w:r>
      </w:del>
    </w:p>
    <w:p w14:paraId="7CC53E23" w14:textId="3562EB49" w:rsidR="000432F5" w:rsidDel="00531227" w:rsidRDefault="000432F5" w:rsidP="000432F5">
      <w:pPr>
        <w:pStyle w:val="Bibliography"/>
        <w:rPr>
          <w:del w:id="763" w:author="Iturra, Julio" w:date="2025-04-24T16:42:00Z" w16du:dateUtc="2025-04-24T14:42:00Z"/>
        </w:rPr>
      </w:pPr>
      <w:del w:id="764" w:author="Iturra, Julio" w:date="2025-04-24T16:42:00Z" w16du:dateUtc="2025-04-24T14:42:00Z">
        <w:r w:rsidDel="00531227">
          <w:delText xml:space="preserve">Svallfors, S. (2007). Class and Attitudes to Market Inequality. In S. Svallfors (Ed.), </w:delText>
        </w:r>
        <w:r w:rsidDel="00531227">
          <w:rPr>
            <w:i/>
            <w:iCs/>
          </w:rPr>
          <w:delText>The Political Sociology of the Welfare State</w:delText>
        </w:r>
        <w:r w:rsidDel="00531227">
          <w:delText xml:space="preserve"> (pp. 189–222). Stanford University Press.</w:delText>
        </w:r>
      </w:del>
    </w:p>
    <w:p w14:paraId="35EDB0B0" w14:textId="63A439F8" w:rsidR="000432F5" w:rsidDel="00531227" w:rsidRDefault="000432F5" w:rsidP="000432F5">
      <w:pPr>
        <w:pStyle w:val="Bibliography"/>
        <w:rPr>
          <w:del w:id="765" w:author="Iturra, Julio" w:date="2025-04-24T16:42:00Z" w16du:dateUtc="2025-04-24T14:42:00Z"/>
        </w:rPr>
      </w:pPr>
      <w:del w:id="766" w:author="Iturra, Julio" w:date="2025-04-24T16:42:00Z" w16du:dateUtc="2025-04-24T14:42:00Z">
        <w:r w:rsidDel="00531227">
          <w:delText xml:space="preserve">Torche, F. (2005). Unequal But Fluid: Social Mobility in Chile in Comparative Perspective. </w:delText>
        </w:r>
        <w:r w:rsidDel="00531227">
          <w:rPr>
            <w:i/>
            <w:iCs/>
          </w:rPr>
          <w:delText>American Sociological Review</w:delText>
        </w:r>
        <w:r w:rsidDel="00531227">
          <w:delText xml:space="preserve">, </w:delText>
        </w:r>
        <w:r w:rsidDel="00531227">
          <w:rPr>
            <w:i/>
            <w:iCs/>
          </w:rPr>
          <w:delText>70</w:delText>
        </w:r>
        <w:r w:rsidDel="00531227">
          <w:delText>, 422–450.</w:delText>
        </w:r>
      </w:del>
    </w:p>
    <w:p w14:paraId="7AA02008" w14:textId="02C8C9A4" w:rsidR="000432F5" w:rsidDel="00531227" w:rsidRDefault="000432F5" w:rsidP="000432F5">
      <w:pPr>
        <w:pStyle w:val="Bibliography"/>
        <w:rPr>
          <w:del w:id="767" w:author="Iturra, Julio" w:date="2025-04-24T16:42:00Z" w16du:dateUtc="2025-04-24T14:42:00Z"/>
        </w:rPr>
      </w:pPr>
      <w:del w:id="768" w:author="Iturra, Julio" w:date="2025-04-24T16:42:00Z" w16du:dateUtc="2025-04-24T14:42:00Z">
        <w:r w:rsidDel="00531227">
          <w:delText xml:space="preserve">Vargas Salfate, S., &amp; Stern, C. (2023). Is contact among social class groups associated with legitimation of inequality? An examination across 28 countries. </w:delText>
        </w:r>
        <w:r w:rsidDel="00531227">
          <w:rPr>
            <w:i/>
            <w:iCs/>
          </w:rPr>
          <w:delText>The British Journal of Social Psychology</w:delText>
        </w:r>
        <w:r w:rsidDel="00531227">
          <w:delText>. https://doi.org/10.1111/bjso.12692</w:delText>
        </w:r>
      </w:del>
    </w:p>
    <w:p w14:paraId="6BF9D9C6" w14:textId="5882DF99" w:rsidR="000432F5" w:rsidRPr="00151D75" w:rsidDel="00531227" w:rsidRDefault="000432F5" w:rsidP="000432F5">
      <w:pPr>
        <w:pStyle w:val="Bibliography"/>
        <w:rPr>
          <w:del w:id="769" w:author="Iturra, Julio" w:date="2025-04-24T16:42:00Z" w16du:dateUtc="2025-04-24T14:42:00Z"/>
          <w:lang w:val="de-DE"/>
        </w:rPr>
      </w:pPr>
      <w:del w:id="770" w:author="Iturra, Julio" w:date="2025-04-24T16:42:00Z" w16du:dateUtc="2025-04-24T14:42:00Z">
        <w:r w:rsidDel="00531227">
          <w:delText xml:space="preserve">Vedres, B. (2022). Network mechanisms in innovation: Borrowing and sparking ideas around structural holes. In K. Gërxhani, N. De Graaf, &amp; W. Raub (Eds.), </w:delText>
        </w:r>
        <w:r w:rsidDel="00531227">
          <w:rPr>
            <w:i/>
            <w:iCs/>
          </w:rPr>
          <w:delText>Handbook of Sociological Science</w:delText>
        </w:r>
        <w:r w:rsidDel="00531227">
          <w:delText xml:space="preserve"> (pp. 423–442). </w:delText>
        </w:r>
        <w:r w:rsidRPr="00151D75" w:rsidDel="00531227">
          <w:rPr>
            <w:lang w:val="de-DE"/>
          </w:rPr>
          <w:delText>Edward Elgar Publishing.</w:delText>
        </w:r>
      </w:del>
    </w:p>
    <w:p w14:paraId="6B247F55" w14:textId="003E07C4" w:rsidR="000432F5" w:rsidDel="00531227" w:rsidRDefault="000432F5" w:rsidP="000432F5">
      <w:pPr>
        <w:pStyle w:val="Bibliography"/>
        <w:rPr>
          <w:del w:id="771" w:author="Iturra, Julio" w:date="2025-04-24T16:42:00Z" w16du:dateUtc="2025-04-24T14:42:00Z"/>
        </w:rPr>
      </w:pPr>
      <w:del w:id="772" w:author="Iturra, Julio" w:date="2025-04-24T16:42:00Z" w16du:dateUtc="2025-04-24T14:42:00Z">
        <w:r w:rsidRPr="00151D75" w:rsidDel="00531227">
          <w:rPr>
            <w:lang w:val="de-DE"/>
          </w:rPr>
          <w:delText xml:space="preserve">von dem Knesebeck, O., Vonneilich, N., &amp; Kim, T. J. (2016). </w:delText>
        </w:r>
        <w:r w:rsidDel="00531227">
          <w:delText xml:space="preserve">Are health care inequalities unfair? A study on public attitudes in 23 countries. </w:delText>
        </w:r>
        <w:r w:rsidDel="00531227">
          <w:rPr>
            <w:i/>
            <w:iCs/>
          </w:rPr>
          <w:delText>International Journal for Equity in Health</w:delText>
        </w:r>
        <w:r w:rsidDel="00531227">
          <w:delText xml:space="preserve">, </w:delText>
        </w:r>
        <w:r w:rsidDel="00531227">
          <w:rPr>
            <w:i/>
            <w:iCs/>
          </w:rPr>
          <w:delText>15</w:delText>
        </w:r>
        <w:r w:rsidDel="00531227">
          <w:delText>, 61.</w:delText>
        </w:r>
      </w:del>
    </w:p>
    <w:p w14:paraId="7235CA33" w14:textId="0726D8C1" w:rsidR="000432F5" w:rsidDel="00531227" w:rsidRDefault="000432F5" w:rsidP="000432F5">
      <w:pPr>
        <w:pStyle w:val="Bibliography"/>
        <w:rPr>
          <w:del w:id="773" w:author="Iturra, Julio" w:date="2025-04-24T16:42:00Z" w16du:dateUtc="2025-04-24T14:42:00Z"/>
        </w:rPr>
      </w:pPr>
      <w:del w:id="774" w:author="Iturra, Julio" w:date="2025-04-24T16:42:00Z" w16du:dateUtc="2025-04-24T14:42:00Z">
        <w:r w:rsidDel="00531227">
          <w:delText xml:space="preserve">Wegener, B. (1987). The Illusion of Distributive Justice. </w:delText>
        </w:r>
        <w:r w:rsidDel="00531227">
          <w:rPr>
            <w:i/>
            <w:iCs/>
          </w:rPr>
          <w:delText>European Sociological Review</w:delText>
        </w:r>
        <w:r w:rsidDel="00531227">
          <w:delText xml:space="preserve">, </w:delText>
        </w:r>
        <w:r w:rsidDel="00531227">
          <w:rPr>
            <w:i/>
            <w:iCs/>
          </w:rPr>
          <w:delText>3</w:delText>
        </w:r>
        <w:r w:rsidDel="00531227">
          <w:delText>, 1–13. JSTOR.</w:delText>
        </w:r>
      </w:del>
    </w:p>
    <w:p w14:paraId="68740B45" w14:textId="66252BFD" w:rsidR="008939EA" w:rsidRPr="008939EA" w:rsidRDefault="00BF68E9" w:rsidP="009E511E">
      <w:pPr>
        <w:pStyle w:val="Heading1"/>
      </w:pPr>
      <w:r w:rsidRPr="00D84938">
        <w:fldChar w:fldCharType="end"/>
      </w:r>
    </w:p>
    <w:sectPr w:rsidR="008939EA" w:rsidRPr="008939EA" w:rsidSect="004E49A8">
      <w:headerReference w:type="default" r:id="rId14"/>
      <w:footerReference w:type="default" r:id="rId15"/>
      <w:pgSz w:w="11906" w:h="16838" w:code="9"/>
      <w:pgMar w:top="1417" w:right="1701" w:bottom="1417" w:left="1701" w:header="737" w:footer="737"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Julio César Iturra Sanhueza" w:date="2024-11-13T21:50:00Z" w:initials="JI">
    <w:p w14:paraId="5FCF173B" w14:textId="77777777" w:rsidR="009265D9" w:rsidRPr="00D84938" w:rsidRDefault="005E320B" w:rsidP="009265D9">
      <w:pPr>
        <w:pStyle w:val="CommentText"/>
        <w:jc w:val="left"/>
      </w:pPr>
      <w:r w:rsidRPr="00D84938">
        <w:rPr>
          <w:rStyle w:val="CommentReference"/>
        </w:rPr>
        <w:annotationRef/>
      </w:r>
      <w:r w:rsidR="009265D9" w:rsidRPr="00D84938">
        <w:t>[Paragraph 1 cross-sectional evidence]</w:t>
      </w:r>
    </w:p>
  </w:comment>
  <w:comment w:id="11" w:author="Julio César Iturra Sanhueza" w:date="2024-11-11T14:50:00Z" w:initials="JI">
    <w:p w14:paraId="23B9DC36" w14:textId="7786A11E" w:rsidR="008218FB" w:rsidRPr="00D84938" w:rsidRDefault="008218FB" w:rsidP="008218FB">
      <w:pPr>
        <w:pStyle w:val="CommentText"/>
        <w:jc w:val="left"/>
      </w:pPr>
      <w:r w:rsidRPr="00D84938">
        <w:rPr>
          <w:rStyle w:val="CommentReference"/>
        </w:rPr>
        <w:annotationRef/>
      </w:r>
      <w:r w:rsidRPr="00D84938">
        <w:t>"market-based social insurance and social services can be an attractive substitute for public benefits for those with higher incomes because they involve no redistribution" (Busemeyer y Iversen, 2020, p. 673) esto es un muy buen argumento por qué los upper-class prefieren market más que los working-class</w:t>
      </w:r>
    </w:p>
    <w:p w14:paraId="3695C9FC" w14:textId="77777777" w:rsidR="008218FB" w:rsidRPr="00D84938" w:rsidRDefault="008218FB" w:rsidP="008218FB">
      <w:pPr>
        <w:pStyle w:val="CommentText"/>
        <w:jc w:val="left"/>
      </w:pPr>
      <w:r w:rsidRPr="00D84938">
        <w:t>"et such market-based provision provides no insurance against poverty—a fact that shores up support for a supplementary low-cost public scheme." (Busemeyer y Iversen, 2020, p. 673)</w:t>
      </w:r>
    </w:p>
  </w:comment>
  <w:comment w:id="12" w:author="Julio César Iturra Sanhueza" w:date="2024-11-13T21:49:00Z" w:initials="JI">
    <w:p w14:paraId="0BA38BC8" w14:textId="77777777" w:rsidR="009265D9" w:rsidRPr="00D84938" w:rsidRDefault="00207D22" w:rsidP="009265D9">
      <w:pPr>
        <w:pStyle w:val="CommentText"/>
        <w:jc w:val="left"/>
      </w:pPr>
      <w:r w:rsidRPr="00D84938">
        <w:rPr>
          <w:rStyle w:val="CommentReference"/>
        </w:rPr>
        <w:annotationRef/>
      </w:r>
      <w:r w:rsidR="009265D9" w:rsidRPr="00D84938">
        <w:t xml:space="preserve">[Paragraph 2 longitudinal evidence] [Paragraph 2 longitudinal evidence] </w:t>
      </w:r>
    </w:p>
  </w:comment>
  <w:comment w:id="13" w:author="Julio César Iturra Sanhueza" w:date="2024-12-05T11:15:00Z" w:initials="JI">
    <w:p w14:paraId="33ECC339" w14:textId="409DAF74" w:rsidR="00CF122D" w:rsidRPr="00D84938" w:rsidRDefault="00CF122D" w:rsidP="00CF122D">
      <w:pPr>
        <w:pStyle w:val="CommentText"/>
        <w:jc w:val="left"/>
      </w:pPr>
      <w:r w:rsidRPr="00D84938">
        <w:rPr>
          <w:rStyle w:val="CommentReference"/>
        </w:rPr>
        <w:annotationRef/>
      </w:r>
      <w:r w:rsidRPr="00D84938">
        <w:t>"literature provides two types of theories that link class experiences to political attitudes, but we have not tested which of these is at work: some theories suggests that “making experiences” in a class socializes/acculturates people toward the values in that class while other theories suggest that “gaining experiences” in a class provides people with information about their long-term socio-economic position, allowing them to align their economic interests and economic values more closely." (Helgason y Rehm, 2024, p. 13)</w:t>
      </w:r>
    </w:p>
    <w:p w14:paraId="1D0A2033" w14:textId="77777777" w:rsidR="00CF122D" w:rsidRPr="00D84938" w:rsidRDefault="00CF122D" w:rsidP="00CF122D">
      <w:pPr>
        <w:pStyle w:val="CommentText"/>
        <w:jc w:val="left"/>
      </w:pPr>
      <w:r w:rsidRPr="00D84938">
        <w:t>"differences in preferences based on social mobility would lend further support for a (re)socialization effect of class" (Ares, 2020, p. 11)</w:t>
      </w:r>
    </w:p>
    <w:p w14:paraId="28820ABD" w14:textId="77777777" w:rsidR="00CF122D" w:rsidRPr="00D84938" w:rsidRDefault="00CF122D" w:rsidP="00CF122D">
      <w:pPr>
        <w:pStyle w:val="CommentText"/>
        <w:jc w:val="left"/>
      </w:pPr>
      <w:r w:rsidRPr="00D84938">
        <w:t>"Because of the changes that class mobility entails—such as the economic resources and risk associated with the new class location, the kind of skills at use in the new work sphere, as well as the networks and interactions established around it—I expect mobile respondents to adapt their economic preferences in line with their class of destination (i.e. the one they are entering)" (Ares, 2020, p. 11)</w:t>
      </w:r>
    </w:p>
    <w:p w14:paraId="28B9AEAB" w14:textId="77777777" w:rsidR="00CF122D" w:rsidRPr="00D84938" w:rsidRDefault="00CF122D" w:rsidP="00CF122D">
      <w:pPr>
        <w:pStyle w:val="CommentText"/>
        <w:jc w:val="left"/>
      </w:pPr>
      <w:r w:rsidRPr="00D84938">
        <w:t>"Mobile individuals are likely to retain contact and exposure to the networks and culture of their class of origin while, simultaneously, being exposed to the experiences and interactions established in the new class. Hence, networks and values represent a source of stability for preferences (Weakliem, 1992)." (Ares, 2020, p. 12)</w:t>
      </w:r>
    </w:p>
  </w:comment>
  <w:comment w:id="14" w:author="Julio César Iturra Sanhueza" w:date="2024-11-18T10:59:00Z" w:initials="JI">
    <w:p w14:paraId="18838965" w14:textId="567B6B53" w:rsidR="00D67BF3" w:rsidRPr="00D84938" w:rsidRDefault="00D67BF3" w:rsidP="00D67BF3">
      <w:pPr>
        <w:pStyle w:val="CommentText"/>
        <w:jc w:val="left"/>
      </w:pPr>
      <w:r w:rsidRPr="00D84938">
        <w:rPr>
          <w:rStyle w:val="CommentReference"/>
        </w:rPr>
        <w:annotationRef/>
      </w:r>
      <w:r w:rsidRPr="00D84938">
        <w:t>This is in line with Paskov (Europe) and Lee (US). Also, Edlund (2003)</w:t>
      </w:r>
    </w:p>
  </w:comment>
  <w:comment w:id="17" w:author="Julio César Iturra Sanhueza" w:date="2025-04-03T15:49:00Z" w:initials="JS">
    <w:p w14:paraId="169B210C" w14:textId="03F73FF1" w:rsidR="00E41161" w:rsidRDefault="00883FC7">
      <w:pPr>
        <w:pStyle w:val="CommentText"/>
      </w:pPr>
      <w:r>
        <w:rPr>
          <w:rStyle w:val="CommentReference"/>
        </w:rPr>
        <w:annotationRef/>
      </w:r>
      <w:r w:rsidRPr="74BBA86C">
        <w:t>"Undoubtedly referential comparisons are much more constrained by local settings and persons' comparisons of fairness must reside primarily within the organizations and social networks they inhabit" (Shepelak &amp;Ailwin, 1986)</w:t>
      </w:r>
    </w:p>
  </w:comment>
  <w:comment w:id="18" w:author="Iturra, Julio" w:date="2025-03-26T11:39:00Z" w:initials="JI">
    <w:p w14:paraId="6ACE1461" w14:textId="77777777" w:rsidR="00D3385E" w:rsidRDefault="00D3385E" w:rsidP="00D3385E">
      <w:pPr>
        <w:pStyle w:val="CommentText"/>
        <w:jc w:val="left"/>
      </w:pPr>
      <w:r>
        <w:rPr>
          <w:rStyle w:val="CommentReference"/>
        </w:rPr>
        <w:annotationRef/>
      </w:r>
      <w:r>
        <w:t>Folliwing (Christensen et al., 2024, p. 1425), being exposed at one moment in time implies comparing an outcome in terms of low or high levels of diversity.  By contrast, being increasingly exposed to diverse social settings implies comparing an outcome over time according to different levels of exposure.</w:t>
      </w:r>
    </w:p>
  </w:comment>
  <w:comment w:id="23" w:author="Julio César Iturra Sanhueza" w:date="2024-10-20T15:14:00Z" w:initials="">
    <w:p w14:paraId="15237464" w14:textId="2EF0CB74" w:rsidR="002632A2" w:rsidRPr="00D84938" w:rsidRDefault="00606669">
      <w:pPr>
        <w:widowControl w:val="0"/>
        <w:pBdr>
          <w:top w:val="nil"/>
          <w:left w:val="nil"/>
          <w:bottom w:val="nil"/>
          <w:right w:val="nil"/>
          <w:between w:val="nil"/>
        </w:pBdr>
        <w:spacing w:before="0" w:after="0"/>
        <w:jc w:val="left"/>
        <w:rPr>
          <w:color w:val="000000"/>
          <w:sz w:val="22"/>
          <w:szCs w:val="22"/>
        </w:rPr>
      </w:pPr>
      <w:r w:rsidRPr="00D84938">
        <w:rPr>
          <w:color w:val="000000"/>
          <w:sz w:val="22"/>
          <w:szCs w:val="22"/>
        </w:rPr>
        <w:t>https://strengejacke.github.io/mixed-models-snippets/random-effects-within-between-effects-model.html</w:t>
      </w:r>
    </w:p>
  </w:comment>
  <w:comment w:id="25" w:author="Iturra, Julio" w:date="2024-11-12T14:22:00Z" w:initials="JI">
    <w:p w14:paraId="1B85231A" w14:textId="77777777" w:rsidR="00CA6EC0" w:rsidRPr="00D84938" w:rsidRDefault="00CA6EC0" w:rsidP="00CA6EC0">
      <w:pPr>
        <w:pStyle w:val="CommentText"/>
        <w:jc w:val="left"/>
      </w:pPr>
      <w:r w:rsidRPr="00D84938">
        <w:rPr>
          <w:rStyle w:val="CommentReference"/>
        </w:rPr>
        <w:annotationRef/>
      </w:r>
      <w:r w:rsidRPr="00D84938">
        <w:t xml:space="preserve">The last wave of the ELSOC will be available in the following months, therefore I expect to be able to use it in the paper. </w:t>
      </w:r>
    </w:p>
  </w:comment>
  <w:comment w:id="26" w:author="Julio César Iturra Sanhueza" w:date="2024-11-25T15:02:00Z" w:initials="JI">
    <w:p w14:paraId="7C28739A" w14:textId="70C013FF" w:rsidR="008D0936" w:rsidRPr="00D84938" w:rsidRDefault="008D0936" w:rsidP="008D0936">
      <w:pPr>
        <w:pStyle w:val="NormalWeb"/>
        <w:rPr>
          <w:lang w:val="en-US"/>
        </w:rPr>
      </w:pPr>
      <w:r w:rsidRPr="00D84938">
        <w:rPr>
          <w:rStyle w:val="CommentReference"/>
          <w:lang w:val="en-US"/>
        </w:rPr>
        <w:annotationRef/>
      </w:r>
      <w:r w:rsidRPr="00D84938">
        <w:rPr>
          <w:rStyle w:val="highlight"/>
          <w:lang w:val="en-US"/>
        </w:rPr>
        <w:t>"Since income is a post-treatment variable – it results from class mobility – we argue that it should not be included in the main specifications."</w:t>
      </w:r>
      <w:r w:rsidRPr="00D84938">
        <w:rPr>
          <w:lang w:val="en-US"/>
        </w:rPr>
        <w:t xml:space="preserve">  </w:t>
      </w:r>
    </w:p>
  </w:comment>
  <w:comment w:id="27" w:author="Iturra, Julio" w:date="2024-11-26T16:46:00Z" w:initials="JI">
    <w:p w14:paraId="60F4DED7" w14:textId="77777777" w:rsidR="00B849BF" w:rsidRPr="00D84938" w:rsidRDefault="00B849BF" w:rsidP="00B849BF">
      <w:pPr>
        <w:pStyle w:val="CommentText"/>
        <w:jc w:val="left"/>
      </w:pPr>
      <w:r w:rsidRPr="00D84938">
        <w:rPr>
          <w:rStyle w:val="CommentReference"/>
        </w:rPr>
        <w:annotationRef/>
      </w:r>
      <w:r w:rsidRPr="00D84938">
        <w:t>“I do not include additional variables as controls to avoid including bad controls (i.e. mediators in the association between class mobility and preferences) (Angrist &amp; Pischke, 2009).” (Ares, 2020, p. 20)</w:t>
      </w:r>
    </w:p>
  </w:comment>
  <w:comment w:id="28" w:author="Julio César Iturra Sanhueza" w:date="2024-12-11T12:06:00Z" w:initials="JI">
    <w:p w14:paraId="10CA498B" w14:textId="77777777" w:rsidR="00E047B8" w:rsidRDefault="00E047B8" w:rsidP="00E047B8">
      <w:pPr>
        <w:pStyle w:val="CommentText"/>
        <w:jc w:val="left"/>
      </w:pPr>
      <w:r w:rsidRPr="00D84938">
        <w:rPr>
          <w:rStyle w:val="CommentReference"/>
        </w:rPr>
        <w:annotationRef/>
      </w:r>
      <w:r w:rsidRPr="00D84938">
        <w:t xml:space="preserve">In appendix, table with ISEI scores (citations) and the factor analysis </w:t>
      </w:r>
    </w:p>
  </w:comment>
  <w:comment w:id="175" w:author="Iturra, Julio" w:date="2025-03-24T11:56:00Z" w:initials="JI">
    <w:p w14:paraId="3E12D579" w14:textId="77777777" w:rsidR="006531B4" w:rsidRDefault="006531B4" w:rsidP="006531B4">
      <w:pPr>
        <w:pStyle w:val="CommentText"/>
        <w:jc w:val="left"/>
      </w:pPr>
      <w:r>
        <w:rPr>
          <w:rStyle w:val="CommentReference"/>
        </w:rPr>
        <w:annotationRef/>
      </w:r>
      <w:r>
        <w:t xml:space="preserve">Explore models by ISEI groups at the cross-sectional level </w:t>
      </w:r>
    </w:p>
  </w:comment>
  <w:comment w:id="176" w:author="Iturra, Julio" w:date="2025-03-24T11:56:00Z" w:initials="JI">
    <w:p w14:paraId="095DDD47" w14:textId="77777777" w:rsidR="00275696" w:rsidRDefault="00275696" w:rsidP="00275696">
      <w:pPr>
        <w:pStyle w:val="CommentText"/>
        <w:jc w:val="left"/>
      </w:pPr>
      <w:r>
        <w:rPr>
          <w:rStyle w:val="CommentReference"/>
        </w:rPr>
        <w:annotationRef/>
      </w:r>
      <w:r>
        <w:t>Sub-samples</w:t>
      </w:r>
    </w:p>
  </w:comment>
  <w:comment w:id="177" w:author="Julio César Iturra Sanhueza" w:date="2025-03-28T17:18:00Z" w:initials="JI">
    <w:p w14:paraId="78E19C81" w14:textId="77777777" w:rsidR="000B7BA4" w:rsidRDefault="000B7BA4" w:rsidP="000B7BA4">
      <w:pPr>
        <w:pStyle w:val="CommentText"/>
        <w:jc w:val="left"/>
      </w:pPr>
      <w:r>
        <w:rPr>
          <w:rStyle w:val="CommentReference"/>
        </w:rPr>
        <w:annotationRef/>
      </w:r>
      <w:r>
        <w:rPr>
          <w:lang w:val="es-CL"/>
        </w:rPr>
        <w:t xml:space="preserve">Not signific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FCF173B" w15:done="0"/>
  <w15:commentEx w15:paraId="3695C9FC" w15:done="0"/>
  <w15:commentEx w15:paraId="0BA38BC8" w15:done="0"/>
  <w15:commentEx w15:paraId="28B9AEAB" w15:done="0"/>
  <w15:commentEx w15:paraId="18838965" w15:done="0"/>
  <w15:commentEx w15:paraId="169B210C" w15:done="0"/>
  <w15:commentEx w15:paraId="6ACE1461" w15:done="0"/>
  <w15:commentEx w15:paraId="15237464" w15:done="0"/>
  <w15:commentEx w15:paraId="1B85231A" w15:done="1"/>
  <w15:commentEx w15:paraId="7C28739A" w15:done="0"/>
  <w15:commentEx w15:paraId="60F4DED7" w15:paraIdParent="7C28739A" w15:done="0"/>
  <w15:commentEx w15:paraId="10CA498B" w15:done="0"/>
  <w15:commentEx w15:paraId="3E12D579" w15:done="0"/>
  <w15:commentEx w15:paraId="095DDD47" w15:paraIdParent="3E12D579" w15:done="0"/>
  <w15:commentEx w15:paraId="78E19C81" w15:paraIdParent="3E12D5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6CAA603" w16cex:dateUtc="2024-11-13T20:50:00Z"/>
  <w16cex:commentExtensible w16cex:durableId="3401A34D" w16cex:dateUtc="2024-11-11T13:50:00Z"/>
  <w16cex:commentExtensible w16cex:durableId="5EE522BA" w16cex:dateUtc="2024-11-13T20:49:00Z"/>
  <w16cex:commentExtensible w16cex:durableId="201FAA23" w16cex:dateUtc="2024-12-05T10:15:00Z"/>
  <w16cex:commentExtensible w16cex:durableId="0F69BEED" w16cex:dateUtc="2024-11-18T09:59:00Z"/>
  <w16cex:commentExtensible w16cex:durableId="5415F600" w16cex:dateUtc="2025-04-03T13:49:00Z"/>
  <w16cex:commentExtensible w16cex:durableId="30895938" w16cex:dateUtc="2025-03-26T10:39:00Z"/>
  <w16cex:commentExtensible w16cex:durableId="4C0E579B" w16cex:dateUtc="2024-11-12T13:22:00Z"/>
  <w16cex:commentExtensible w16cex:durableId="235348BC" w16cex:dateUtc="2024-11-25T14:02:00Z"/>
  <w16cex:commentExtensible w16cex:durableId="311BFFF7" w16cex:dateUtc="2024-11-26T15:46:00Z"/>
  <w16cex:commentExtensible w16cex:durableId="09161C91" w16cex:dateUtc="2024-12-11T11:06:00Z"/>
  <w16cex:commentExtensible w16cex:durableId="5559F6EA" w16cex:dateUtc="2025-03-24T10:56:00Z"/>
  <w16cex:commentExtensible w16cex:durableId="6FC05737" w16cex:dateUtc="2025-03-24T10:56:00Z"/>
  <w16cex:commentExtensible w16cex:durableId="26AA9FBF" w16cex:dateUtc="2025-03-28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FCF173B" w16cid:durableId="16CAA603"/>
  <w16cid:commentId w16cid:paraId="3695C9FC" w16cid:durableId="3401A34D"/>
  <w16cid:commentId w16cid:paraId="0BA38BC8" w16cid:durableId="5EE522BA"/>
  <w16cid:commentId w16cid:paraId="28B9AEAB" w16cid:durableId="201FAA23"/>
  <w16cid:commentId w16cid:paraId="18838965" w16cid:durableId="0F69BEED"/>
  <w16cid:commentId w16cid:paraId="169B210C" w16cid:durableId="5415F600"/>
  <w16cid:commentId w16cid:paraId="6ACE1461" w16cid:durableId="30895938"/>
  <w16cid:commentId w16cid:paraId="15237464" w16cid:durableId="3276702B"/>
  <w16cid:commentId w16cid:paraId="1B85231A" w16cid:durableId="4C0E579B"/>
  <w16cid:commentId w16cid:paraId="7C28739A" w16cid:durableId="235348BC"/>
  <w16cid:commentId w16cid:paraId="60F4DED7" w16cid:durableId="311BFFF7"/>
  <w16cid:commentId w16cid:paraId="10CA498B" w16cid:durableId="09161C91"/>
  <w16cid:commentId w16cid:paraId="3E12D579" w16cid:durableId="5559F6EA"/>
  <w16cid:commentId w16cid:paraId="095DDD47" w16cid:durableId="6FC05737"/>
  <w16cid:commentId w16cid:paraId="78E19C81" w16cid:durableId="26AA9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6CC998" w14:textId="77777777" w:rsidR="00883FC7" w:rsidRPr="00D84938" w:rsidRDefault="00883FC7" w:rsidP="0099255D">
      <w:pPr>
        <w:spacing w:before="0" w:after="0"/>
      </w:pPr>
      <w:r w:rsidRPr="00D84938">
        <w:separator/>
      </w:r>
    </w:p>
  </w:endnote>
  <w:endnote w:type="continuationSeparator" w:id="0">
    <w:p w14:paraId="5489EA0A" w14:textId="77777777" w:rsidR="00883FC7" w:rsidRPr="00D84938" w:rsidRDefault="00883FC7" w:rsidP="0099255D">
      <w:pPr>
        <w:spacing w:before="0" w:after="0"/>
      </w:pPr>
      <w:r w:rsidRPr="00D84938">
        <w:continuationSeparator/>
      </w:r>
    </w:p>
  </w:endnote>
  <w:endnote w:type="continuationNotice" w:id="1">
    <w:p w14:paraId="5B5642F1" w14:textId="77777777" w:rsidR="00883FC7" w:rsidRPr="00D84938" w:rsidRDefault="00883FC7">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4674451"/>
      <w:docPartObj>
        <w:docPartGallery w:val="Page Numbers (Bottom of Page)"/>
        <w:docPartUnique/>
      </w:docPartObj>
    </w:sdtPr>
    <w:sdtEndPr/>
    <w:sdtContent>
      <w:p w14:paraId="50561842" w14:textId="0508AF87" w:rsidR="0099255D" w:rsidRPr="00D84938" w:rsidRDefault="0099255D">
        <w:pPr>
          <w:pStyle w:val="Footer"/>
          <w:jc w:val="center"/>
        </w:pPr>
        <w:r w:rsidRPr="00D84938">
          <w:fldChar w:fldCharType="begin"/>
        </w:r>
        <w:r w:rsidRPr="00D84938">
          <w:instrText xml:space="preserve"> PAGE   \* MERGEFORMAT </w:instrText>
        </w:r>
        <w:r w:rsidRPr="00D84938">
          <w:fldChar w:fldCharType="separate"/>
        </w:r>
        <w:r w:rsidR="00334957">
          <w:rPr>
            <w:noProof/>
          </w:rPr>
          <w:t>16</w:t>
        </w:r>
        <w:r w:rsidRPr="00D84938">
          <w:fldChar w:fldCharType="end"/>
        </w:r>
      </w:p>
    </w:sdtContent>
  </w:sdt>
  <w:p w14:paraId="5CE9E6E1" w14:textId="77777777" w:rsidR="0099255D" w:rsidRPr="00D84938" w:rsidRDefault="00992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39974F" w14:textId="77777777" w:rsidR="00883FC7" w:rsidRPr="00D84938" w:rsidRDefault="00883FC7" w:rsidP="0099255D">
      <w:pPr>
        <w:spacing w:before="0" w:after="0"/>
      </w:pPr>
      <w:r w:rsidRPr="00D84938">
        <w:separator/>
      </w:r>
    </w:p>
  </w:footnote>
  <w:footnote w:type="continuationSeparator" w:id="0">
    <w:p w14:paraId="34F13C04" w14:textId="77777777" w:rsidR="00883FC7" w:rsidRPr="00D84938" w:rsidRDefault="00883FC7" w:rsidP="0099255D">
      <w:pPr>
        <w:spacing w:before="0" w:after="0"/>
      </w:pPr>
      <w:r w:rsidRPr="00D84938">
        <w:continuationSeparator/>
      </w:r>
    </w:p>
  </w:footnote>
  <w:footnote w:type="continuationNotice" w:id="1">
    <w:p w14:paraId="5D480BD7" w14:textId="77777777" w:rsidR="00883FC7" w:rsidRPr="00D84938" w:rsidRDefault="00883FC7">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49768" w14:textId="24E2BA13" w:rsidR="0099255D" w:rsidRPr="00D84938" w:rsidRDefault="003854A5">
    <w:pPr>
      <w:pStyle w:val="Header"/>
    </w:pPr>
    <w:r w:rsidRPr="00D84938">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4B4D7"/>
    <w:multiLevelType w:val="hybridMultilevel"/>
    <w:tmpl w:val="66347700"/>
    <w:lvl w:ilvl="0" w:tplc="C76C0FE0">
      <w:start w:val="1"/>
      <w:numFmt w:val="bullet"/>
      <w:lvlText w:val=""/>
      <w:lvlJc w:val="left"/>
      <w:pPr>
        <w:ind w:left="720" w:hanging="360"/>
      </w:pPr>
      <w:rPr>
        <w:rFonts w:ascii="Symbol" w:hAnsi="Symbol" w:hint="default"/>
      </w:rPr>
    </w:lvl>
    <w:lvl w:ilvl="1" w:tplc="52C0E23C">
      <w:start w:val="1"/>
      <w:numFmt w:val="bullet"/>
      <w:lvlText w:val="o"/>
      <w:lvlJc w:val="left"/>
      <w:pPr>
        <w:ind w:left="1440" w:hanging="360"/>
      </w:pPr>
      <w:rPr>
        <w:rFonts w:ascii="Courier New" w:hAnsi="Courier New" w:hint="default"/>
      </w:rPr>
    </w:lvl>
    <w:lvl w:ilvl="2" w:tplc="BBBEDF64">
      <w:start w:val="1"/>
      <w:numFmt w:val="bullet"/>
      <w:lvlText w:val=""/>
      <w:lvlJc w:val="left"/>
      <w:pPr>
        <w:ind w:left="2160" w:hanging="360"/>
      </w:pPr>
      <w:rPr>
        <w:rFonts w:ascii="Wingdings" w:hAnsi="Wingdings" w:hint="default"/>
      </w:rPr>
    </w:lvl>
    <w:lvl w:ilvl="3" w:tplc="AA74A824">
      <w:start w:val="1"/>
      <w:numFmt w:val="bullet"/>
      <w:lvlText w:val=""/>
      <w:lvlJc w:val="left"/>
      <w:pPr>
        <w:ind w:left="2880" w:hanging="360"/>
      </w:pPr>
      <w:rPr>
        <w:rFonts w:ascii="Symbol" w:hAnsi="Symbol" w:hint="default"/>
      </w:rPr>
    </w:lvl>
    <w:lvl w:ilvl="4" w:tplc="E0B6688E">
      <w:start w:val="1"/>
      <w:numFmt w:val="bullet"/>
      <w:lvlText w:val="o"/>
      <w:lvlJc w:val="left"/>
      <w:pPr>
        <w:ind w:left="3600" w:hanging="360"/>
      </w:pPr>
      <w:rPr>
        <w:rFonts w:ascii="Courier New" w:hAnsi="Courier New" w:hint="default"/>
      </w:rPr>
    </w:lvl>
    <w:lvl w:ilvl="5" w:tplc="76ECA7AA">
      <w:start w:val="1"/>
      <w:numFmt w:val="bullet"/>
      <w:lvlText w:val=""/>
      <w:lvlJc w:val="left"/>
      <w:pPr>
        <w:ind w:left="4320" w:hanging="360"/>
      </w:pPr>
      <w:rPr>
        <w:rFonts w:ascii="Wingdings" w:hAnsi="Wingdings" w:hint="default"/>
      </w:rPr>
    </w:lvl>
    <w:lvl w:ilvl="6" w:tplc="A228708A">
      <w:start w:val="1"/>
      <w:numFmt w:val="bullet"/>
      <w:lvlText w:val=""/>
      <w:lvlJc w:val="left"/>
      <w:pPr>
        <w:ind w:left="5040" w:hanging="360"/>
      </w:pPr>
      <w:rPr>
        <w:rFonts w:ascii="Symbol" w:hAnsi="Symbol" w:hint="default"/>
      </w:rPr>
    </w:lvl>
    <w:lvl w:ilvl="7" w:tplc="B8D658B2">
      <w:start w:val="1"/>
      <w:numFmt w:val="bullet"/>
      <w:lvlText w:val="o"/>
      <w:lvlJc w:val="left"/>
      <w:pPr>
        <w:ind w:left="5760" w:hanging="360"/>
      </w:pPr>
      <w:rPr>
        <w:rFonts w:ascii="Courier New" w:hAnsi="Courier New" w:hint="default"/>
      </w:rPr>
    </w:lvl>
    <w:lvl w:ilvl="8" w:tplc="3E2CAEE4">
      <w:start w:val="1"/>
      <w:numFmt w:val="bullet"/>
      <w:lvlText w:val=""/>
      <w:lvlJc w:val="left"/>
      <w:pPr>
        <w:ind w:left="6480" w:hanging="360"/>
      </w:pPr>
      <w:rPr>
        <w:rFonts w:ascii="Wingdings" w:hAnsi="Wingdings" w:hint="default"/>
      </w:rPr>
    </w:lvl>
  </w:abstractNum>
  <w:abstractNum w:abstractNumId="1" w15:restartNumberingAfterBreak="0">
    <w:nsid w:val="06AB26D5"/>
    <w:multiLevelType w:val="hybridMultilevel"/>
    <w:tmpl w:val="1584F194"/>
    <w:lvl w:ilvl="0" w:tplc="58E268FA">
      <w:start w:val="1"/>
      <w:numFmt w:val="bullet"/>
      <w:lvlText w:val=""/>
      <w:lvlJc w:val="left"/>
      <w:pPr>
        <w:ind w:left="720" w:hanging="360"/>
      </w:pPr>
      <w:rPr>
        <w:rFonts w:ascii="Symbol" w:hAnsi="Symbol" w:hint="default"/>
      </w:rPr>
    </w:lvl>
    <w:lvl w:ilvl="1" w:tplc="DE5C08FE">
      <w:start w:val="1"/>
      <w:numFmt w:val="bullet"/>
      <w:lvlText w:val="o"/>
      <w:lvlJc w:val="left"/>
      <w:pPr>
        <w:ind w:left="1440" w:hanging="360"/>
      </w:pPr>
      <w:rPr>
        <w:rFonts w:ascii="Courier New" w:hAnsi="Courier New" w:hint="default"/>
      </w:rPr>
    </w:lvl>
    <w:lvl w:ilvl="2" w:tplc="3F0E7496">
      <w:start w:val="1"/>
      <w:numFmt w:val="bullet"/>
      <w:lvlText w:val=""/>
      <w:lvlJc w:val="left"/>
      <w:pPr>
        <w:ind w:left="2160" w:hanging="360"/>
      </w:pPr>
      <w:rPr>
        <w:rFonts w:ascii="Wingdings" w:hAnsi="Wingdings" w:hint="default"/>
      </w:rPr>
    </w:lvl>
    <w:lvl w:ilvl="3" w:tplc="04186432">
      <w:start w:val="1"/>
      <w:numFmt w:val="bullet"/>
      <w:lvlText w:val=""/>
      <w:lvlJc w:val="left"/>
      <w:pPr>
        <w:ind w:left="2880" w:hanging="360"/>
      </w:pPr>
      <w:rPr>
        <w:rFonts w:ascii="Symbol" w:hAnsi="Symbol" w:hint="default"/>
      </w:rPr>
    </w:lvl>
    <w:lvl w:ilvl="4" w:tplc="599E9500">
      <w:start w:val="1"/>
      <w:numFmt w:val="bullet"/>
      <w:lvlText w:val="o"/>
      <w:lvlJc w:val="left"/>
      <w:pPr>
        <w:ind w:left="3600" w:hanging="360"/>
      </w:pPr>
      <w:rPr>
        <w:rFonts w:ascii="Courier New" w:hAnsi="Courier New" w:hint="default"/>
      </w:rPr>
    </w:lvl>
    <w:lvl w:ilvl="5" w:tplc="96FA5C20">
      <w:start w:val="1"/>
      <w:numFmt w:val="bullet"/>
      <w:lvlText w:val=""/>
      <w:lvlJc w:val="left"/>
      <w:pPr>
        <w:ind w:left="4320" w:hanging="360"/>
      </w:pPr>
      <w:rPr>
        <w:rFonts w:ascii="Wingdings" w:hAnsi="Wingdings" w:hint="default"/>
      </w:rPr>
    </w:lvl>
    <w:lvl w:ilvl="6" w:tplc="9F12067E">
      <w:start w:val="1"/>
      <w:numFmt w:val="bullet"/>
      <w:lvlText w:val=""/>
      <w:lvlJc w:val="left"/>
      <w:pPr>
        <w:ind w:left="5040" w:hanging="360"/>
      </w:pPr>
      <w:rPr>
        <w:rFonts w:ascii="Symbol" w:hAnsi="Symbol" w:hint="default"/>
      </w:rPr>
    </w:lvl>
    <w:lvl w:ilvl="7" w:tplc="83D4FB2E">
      <w:start w:val="1"/>
      <w:numFmt w:val="bullet"/>
      <w:lvlText w:val="o"/>
      <w:lvlJc w:val="left"/>
      <w:pPr>
        <w:ind w:left="5760" w:hanging="360"/>
      </w:pPr>
      <w:rPr>
        <w:rFonts w:ascii="Courier New" w:hAnsi="Courier New" w:hint="default"/>
      </w:rPr>
    </w:lvl>
    <w:lvl w:ilvl="8" w:tplc="BB76440E">
      <w:start w:val="1"/>
      <w:numFmt w:val="bullet"/>
      <w:lvlText w:val=""/>
      <w:lvlJc w:val="left"/>
      <w:pPr>
        <w:ind w:left="6480" w:hanging="360"/>
      </w:pPr>
      <w:rPr>
        <w:rFonts w:ascii="Wingdings" w:hAnsi="Wingdings" w:hint="default"/>
      </w:rPr>
    </w:lvl>
  </w:abstractNum>
  <w:abstractNum w:abstractNumId="2" w15:restartNumberingAfterBreak="0">
    <w:nsid w:val="39F93A1F"/>
    <w:multiLevelType w:val="hybridMultilevel"/>
    <w:tmpl w:val="7A6E4142"/>
    <w:lvl w:ilvl="0" w:tplc="466618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5437104">
    <w:abstractNumId w:val="1"/>
  </w:num>
  <w:num w:numId="2" w16cid:durableId="1178930160">
    <w:abstractNumId w:val="0"/>
  </w:num>
  <w:num w:numId="3" w16cid:durableId="3468323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turra, Julio">
    <w15:presenceInfo w15:providerId="AD" w15:userId="S::juiturra@constructor.university::1e32fb54-b3a6-4f6a-9acb-bd9611b4f02e"/>
  </w15:person>
  <w15:person w15:author="Julio César Iturra Sanhueza">
    <w15:presenceInfo w15:providerId="AD" w15:userId="S::jciturra@uc.cl::e2de3052-3501-452a-9806-eb4e3c4168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U3NjYxNjcxMTU0MzZS0lEKTi0uzszPAykwMqkFAOP6OAMtAAAA"/>
  </w:docVars>
  <w:rsids>
    <w:rsidRoot w:val="002632A2"/>
    <w:rsid w:val="00002025"/>
    <w:rsid w:val="00002155"/>
    <w:rsid w:val="00002708"/>
    <w:rsid w:val="000046DC"/>
    <w:rsid w:val="00006784"/>
    <w:rsid w:val="00006927"/>
    <w:rsid w:val="000076F5"/>
    <w:rsid w:val="0001028D"/>
    <w:rsid w:val="0001177C"/>
    <w:rsid w:val="00011AE4"/>
    <w:rsid w:val="00012681"/>
    <w:rsid w:val="000134E6"/>
    <w:rsid w:val="00013C34"/>
    <w:rsid w:val="000142D1"/>
    <w:rsid w:val="0001471D"/>
    <w:rsid w:val="00014B45"/>
    <w:rsid w:val="00015626"/>
    <w:rsid w:val="00016138"/>
    <w:rsid w:val="00017BC6"/>
    <w:rsid w:val="0002048D"/>
    <w:rsid w:val="00022702"/>
    <w:rsid w:val="00022A68"/>
    <w:rsid w:val="00022BDF"/>
    <w:rsid w:val="00023F2B"/>
    <w:rsid w:val="00024A62"/>
    <w:rsid w:val="00025EF3"/>
    <w:rsid w:val="00027E6A"/>
    <w:rsid w:val="00027ECD"/>
    <w:rsid w:val="00031718"/>
    <w:rsid w:val="0003177A"/>
    <w:rsid w:val="00032B3B"/>
    <w:rsid w:val="00034289"/>
    <w:rsid w:val="00034330"/>
    <w:rsid w:val="00035F55"/>
    <w:rsid w:val="000364C0"/>
    <w:rsid w:val="00036797"/>
    <w:rsid w:val="00040EC1"/>
    <w:rsid w:val="000410D8"/>
    <w:rsid w:val="00042BB2"/>
    <w:rsid w:val="000432F5"/>
    <w:rsid w:val="00045616"/>
    <w:rsid w:val="0004572F"/>
    <w:rsid w:val="00045836"/>
    <w:rsid w:val="00046F0D"/>
    <w:rsid w:val="000509CE"/>
    <w:rsid w:val="00053110"/>
    <w:rsid w:val="0005391E"/>
    <w:rsid w:val="00053954"/>
    <w:rsid w:val="000545C9"/>
    <w:rsid w:val="00054D85"/>
    <w:rsid w:val="00054D93"/>
    <w:rsid w:val="00056F12"/>
    <w:rsid w:val="00057303"/>
    <w:rsid w:val="00057AB0"/>
    <w:rsid w:val="00057D8F"/>
    <w:rsid w:val="00060503"/>
    <w:rsid w:val="000609B4"/>
    <w:rsid w:val="00061268"/>
    <w:rsid w:val="000619F9"/>
    <w:rsid w:val="00063910"/>
    <w:rsid w:val="0006570C"/>
    <w:rsid w:val="00065F26"/>
    <w:rsid w:val="000661F3"/>
    <w:rsid w:val="00070703"/>
    <w:rsid w:val="00070FAC"/>
    <w:rsid w:val="00071221"/>
    <w:rsid w:val="00072371"/>
    <w:rsid w:val="0007330F"/>
    <w:rsid w:val="00073BBB"/>
    <w:rsid w:val="000753D8"/>
    <w:rsid w:val="0007624A"/>
    <w:rsid w:val="0007654B"/>
    <w:rsid w:val="00076619"/>
    <w:rsid w:val="000767D8"/>
    <w:rsid w:val="000806C7"/>
    <w:rsid w:val="00080C46"/>
    <w:rsid w:val="00082852"/>
    <w:rsid w:val="00082B6F"/>
    <w:rsid w:val="00082D58"/>
    <w:rsid w:val="00082EF1"/>
    <w:rsid w:val="00083AFB"/>
    <w:rsid w:val="000849CF"/>
    <w:rsid w:val="000851C9"/>
    <w:rsid w:val="00085D89"/>
    <w:rsid w:val="00085F00"/>
    <w:rsid w:val="000870DF"/>
    <w:rsid w:val="000908CF"/>
    <w:rsid w:val="00092924"/>
    <w:rsid w:val="00092A51"/>
    <w:rsid w:val="00092A7F"/>
    <w:rsid w:val="0009328D"/>
    <w:rsid w:val="00095374"/>
    <w:rsid w:val="00095572"/>
    <w:rsid w:val="000958CD"/>
    <w:rsid w:val="000966C2"/>
    <w:rsid w:val="000A2608"/>
    <w:rsid w:val="000A26CD"/>
    <w:rsid w:val="000A2856"/>
    <w:rsid w:val="000A2AB2"/>
    <w:rsid w:val="000A2C7D"/>
    <w:rsid w:val="000A38BA"/>
    <w:rsid w:val="000A44EE"/>
    <w:rsid w:val="000A46B7"/>
    <w:rsid w:val="000A5981"/>
    <w:rsid w:val="000A5AAC"/>
    <w:rsid w:val="000A6AB3"/>
    <w:rsid w:val="000A7A63"/>
    <w:rsid w:val="000A7FB1"/>
    <w:rsid w:val="000B0982"/>
    <w:rsid w:val="000B1D98"/>
    <w:rsid w:val="000B2522"/>
    <w:rsid w:val="000B28BB"/>
    <w:rsid w:val="000B4D34"/>
    <w:rsid w:val="000B5C03"/>
    <w:rsid w:val="000B6870"/>
    <w:rsid w:val="000B6BB8"/>
    <w:rsid w:val="000B7BA4"/>
    <w:rsid w:val="000C031F"/>
    <w:rsid w:val="000C0571"/>
    <w:rsid w:val="000C1112"/>
    <w:rsid w:val="000C2419"/>
    <w:rsid w:val="000C2742"/>
    <w:rsid w:val="000C2E13"/>
    <w:rsid w:val="000C2EC9"/>
    <w:rsid w:val="000C3B43"/>
    <w:rsid w:val="000C3E8F"/>
    <w:rsid w:val="000C5B50"/>
    <w:rsid w:val="000C5CD3"/>
    <w:rsid w:val="000C6CFE"/>
    <w:rsid w:val="000C7950"/>
    <w:rsid w:val="000D0B44"/>
    <w:rsid w:val="000D0BBB"/>
    <w:rsid w:val="000D0D5B"/>
    <w:rsid w:val="000D1773"/>
    <w:rsid w:val="000D1F51"/>
    <w:rsid w:val="000D2A64"/>
    <w:rsid w:val="000D398C"/>
    <w:rsid w:val="000D3C39"/>
    <w:rsid w:val="000D605F"/>
    <w:rsid w:val="000D70A9"/>
    <w:rsid w:val="000D7F32"/>
    <w:rsid w:val="000E2052"/>
    <w:rsid w:val="000E2739"/>
    <w:rsid w:val="000E2D9D"/>
    <w:rsid w:val="000E302E"/>
    <w:rsid w:val="000E363E"/>
    <w:rsid w:val="000E5CA0"/>
    <w:rsid w:val="000E632E"/>
    <w:rsid w:val="000F0F25"/>
    <w:rsid w:val="000F129F"/>
    <w:rsid w:val="000F1752"/>
    <w:rsid w:val="000F3899"/>
    <w:rsid w:val="000F3B58"/>
    <w:rsid w:val="000F4EE5"/>
    <w:rsid w:val="000F658C"/>
    <w:rsid w:val="000F6711"/>
    <w:rsid w:val="000F77AF"/>
    <w:rsid w:val="000F7FC6"/>
    <w:rsid w:val="00100128"/>
    <w:rsid w:val="00101132"/>
    <w:rsid w:val="00103676"/>
    <w:rsid w:val="00103E5D"/>
    <w:rsid w:val="001053BC"/>
    <w:rsid w:val="00106B73"/>
    <w:rsid w:val="00106D4F"/>
    <w:rsid w:val="00107A5A"/>
    <w:rsid w:val="00107D33"/>
    <w:rsid w:val="00107EAB"/>
    <w:rsid w:val="00110F94"/>
    <w:rsid w:val="001135AA"/>
    <w:rsid w:val="001138B5"/>
    <w:rsid w:val="00117B84"/>
    <w:rsid w:val="00120619"/>
    <w:rsid w:val="00120D40"/>
    <w:rsid w:val="001214EE"/>
    <w:rsid w:val="00121A9A"/>
    <w:rsid w:val="00121DF8"/>
    <w:rsid w:val="00121EFB"/>
    <w:rsid w:val="001220B5"/>
    <w:rsid w:val="001220F1"/>
    <w:rsid w:val="001226BC"/>
    <w:rsid w:val="00122714"/>
    <w:rsid w:val="00123AE4"/>
    <w:rsid w:val="0013362A"/>
    <w:rsid w:val="00134481"/>
    <w:rsid w:val="00135153"/>
    <w:rsid w:val="001354E0"/>
    <w:rsid w:val="00135954"/>
    <w:rsid w:val="0013633D"/>
    <w:rsid w:val="00136E77"/>
    <w:rsid w:val="001379FE"/>
    <w:rsid w:val="0014009D"/>
    <w:rsid w:val="0014080A"/>
    <w:rsid w:val="00140B3C"/>
    <w:rsid w:val="00141B55"/>
    <w:rsid w:val="001422B6"/>
    <w:rsid w:val="001424D7"/>
    <w:rsid w:val="001427C0"/>
    <w:rsid w:val="00143729"/>
    <w:rsid w:val="0014648C"/>
    <w:rsid w:val="001467F4"/>
    <w:rsid w:val="00147FCE"/>
    <w:rsid w:val="00151589"/>
    <w:rsid w:val="00151B0B"/>
    <w:rsid w:val="00151D75"/>
    <w:rsid w:val="00153285"/>
    <w:rsid w:val="001544D2"/>
    <w:rsid w:val="001546BC"/>
    <w:rsid w:val="00155FD6"/>
    <w:rsid w:val="0015640C"/>
    <w:rsid w:val="00157312"/>
    <w:rsid w:val="001601E8"/>
    <w:rsid w:val="00160356"/>
    <w:rsid w:val="0016064F"/>
    <w:rsid w:val="001614F3"/>
    <w:rsid w:val="001634CD"/>
    <w:rsid w:val="00164119"/>
    <w:rsid w:val="00164C98"/>
    <w:rsid w:val="00164EB2"/>
    <w:rsid w:val="00165B04"/>
    <w:rsid w:val="00166258"/>
    <w:rsid w:val="0016626A"/>
    <w:rsid w:val="00166330"/>
    <w:rsid w:val="001676FE"/>
    <w:rsid w:val="00167C6A"/>
    <w:rsid w:val="00167F16"/>
    <w:rsid w:val="001708AD"/>
    <w:rsid w:val="001744CB"/>
    <w:rsid w:val="0017459F"/>
    <w:rsid w:val="0017553B"/>
    <w:rsid w:val="001755FE"/>
    <w:rsid w:val="00175644"/>
    <w:rsid w:val="001762E0"/>
    <w:rsid w:val="00177AC4"/>
    <w:rsid w:val="00177E79"/>
    <w:rsid w:val="00180CDF"/>
    <w:rsid w:val="001813BE"/>
    <w:rsid w:val="0018466C"/>
    <w:rsid w:val="00185357"/>
    <w:rsid w:val="00185B3E"/>
    <w:rsid w:val="00186220"/>
    <w:rsid w:val="00186CD4"/>
    <w:rsid w:val="00187AC5"/>
    <w:rsid w:val="00187E5D"/>
    <w:rsid w:val="00190010"/>
    <w:rsid w:val="001906AA"/>
    <w:rsid w:val="00191248"/>
    <w:rsid w:val="0019191C"/>
    <w:rsid w:val="00191D70"/>
    <w:rsid w:val="001931A9"/>
    <w:rsid w:val="00193B0F"/>
    <w:rsid w:val="00193BE0"/>
    <w:rsid w:val="00194A2C"/>
    <w:rsid w:val="001A07AE"/>
    <w:rsid w:val="001A0A34"/>
    <w:rsid w:val="001A1733"/>
    <w:rsid w:val="001A1F72"/>
    <w:rsid w:val="001A31D8"/>
    <w:rsid w:val="001A324B"/>
    <w:rsid w:val="001A3DB2"/>
    <w:rsid w:val="001A3DF2"/>
    <w:rsid w:val="001A3EA8"/>
    <w:rsid w:val="001A5045"/>
    <w:rsid w:val="001A5417"/>
    <w:rsid w:val="001A572B"/>
    <w:rsid w:val="001A69D9"/>
    <w:rsid w:val="001B05E5"/>
    <w:rsid w:val="001B06BE"/>
    <w:rsid w:val="001B11AB"/>
    <w:rsid w:val="001B1A85"/>
    <w:rsid w:val="001B37EE"/>
    <w:rsid w:val="001B4032"/>
    <w:rsid w:val="001B50C3"/>
    <w:rsid w:val="001B5CA7"/>
    <w:rsid w:val="001B6495"/>
    <w:rsid w:val="001B6667"/>
    <w:rsid w:val="001B6907"/>
    <w:rsid w:val="001B6F17"/>
    <w:rsid w:val="001C03AB"/>
    <w:rsid w:val="001C05D3"/>
    <w:rsid w:val="001C1A8D"/>
    <w:rsid w:val="001C1A95"/>
    <w:rsid w:val="001C1F60"/>
    <w:rsid w:val="001C22F5"/>
    <w:rsid w:val="001C3FB7"/>
    <w:rsid w:val="001C57E5"/>
    <w:rsid w:val="001C6581"/>
    <w:rsid w:val="001C7F61"/>
    <w:rsid w:val="001D2517"/>
    <w:rsid w:val="001D3B99"/>
    <w:rsid w:val="001D3C4C"/>
    <w:rsid w:val="001D468F"/>
    <w:rsid w:val="001D5F82"/>
    <w:rsid w:val="001D6E2C"/>
    <w:rsid w:val="001D7085"/>
    <w:rsid w:val="001E0C2C"/>
    <w:rsid w:val="001E0D58"/>
    <w:rsid w:val="001E1FBC"/>
    <w:rsid w:val="001E41A0"/>
    <w:rsid w:val="001E496E"/>
    <w:rsid w:val="001E4B1D"/>
    <w:rsid w:val="001E5802"/>
    <w:rsid w:val="001F070D"/>
    <w:rsid w:val="001F0F28"/>
    <w:rsid w:val="001F279D"/>
    <w:rsid w:val="001F444F"/>
    <w:rsid w:val="001F47FA"/>
    <w:rsid w:val="001F5545"/>
    <w:rsid w:val="001F591D"/>
    <w:rsid w:val="001F5A63"/>
    <w:rsid w:val="001F6497"/>
    <w:rsid w:val="001F65C8"/>
    <w:rsid w:val="002000EB"/>
    <w:rsid w:val="00200B85"/>
    <w:rsid w:val="002016D8"/>
    <w:rsid w:val="00201B09"/>
    <w:rsid w:val="00201F16"/>
    <w:rsid w:val="002026A2"/>
    <w:rsid w:val="0020342B"/>
    <w:rsid w:val="0020395C"/>
    <w:rsid w:val="00203C63"/>
    <w:rsid w:val="0020419F"/>
    <w:rsid w:val="00204BF1"/>
    <w:rsid w:val="00204C70"/>
    <w:rsid w:val="00205877"/>
    <w:rsid w:val="00206959"/>
    <w:rsid w:val="00207795"/>
    <w:rsid w:val="00207D22"/>
    <w:rsid w:val="00211AC1"/>
    <w:rsid w:val="002125F7"/>
    <w:rsid w:val="00212987"/>
    <w:rsid w:val="00213E22"/>
    <w:rsid w:val="00214080"/>
    <w:rsid w:val="002145D8"/>
    <w:rsid w:val="002158EE"/>
    <w:rsid w:val="00217676"/>
    <w:rsid w:val="002201CA"/>
    <w:rsid w:val="00220F57"/>
    <w:rsid w:val="00221BE7"/>
    <w:rsid w:val="00222C36"/>
    <w:rsid w:val="00223E5B"/>
    <w:rsid w:val="0022455E"/>
    <w:rsid w:val="002245F2"/>
    <w:rsid w:val="00224919"/>
    <w:rsid w:val="00227DD4"/>
    <w:rsid w:val="00227DFC"/>
    <w:rsid w:val="002339E3"/>
    <w:rsid w:val="002352D8"/>
    <w:rsid w:val="002358BA"/>
    <w:rsid w:val="00236885"/>
    <w:rsid w:val="00236F4E"/>
    <w:rsid w:val="0023746E"/>
    <w:rsid w:val="0024062D"/>
    <w:rsid w:val="00240E26"/>
    <w:rsid w:val="00243687"/>
    <w:rsid w:val="00244B49"/>
    <w:rsid w:val="00245232"/>
    <w:rsid w:val="00246BAB"/>
    <w:rsid w:val="00246C16"/>
    <w:rsid w:val="00246DB3"/>
    <w:rsid w:val="0024758E"/>
    <w:rsid w:val="002505AA"/>
    <w:rsid w:val="00250FFD"/>
    <w:rsid w:val="00251673"/>
    <w:rsid w:val="0025183D"/>
    <w:rsid w:val="002518A5"/>
    <w:rsid w:val="00252A89"/>
    <w:rsid w:val="00253046"/>
    <w:rsid w:val="0025383D"/>
    <w:rsid w:val="00253E68"/>
    <w:rsid w:val="00254E01"/>
    <w:rsid w:val="002559D2"/>
    <w:rsid w:val="0025731B"/>
    <w:rsid w:val="00261A75"/>
    <w:rsid w:val="00261C16"/>
    <w:rsid w:val="0026309A"/>
    <w:rsid w:val="002632A2"/>
    <w:rsid w:val="0026341A"/>
    <w:rsid w:val="00264833"/>
    <w:rsid w:val="002666CB"/>
    <w:rsid w:val="00266A5F"/>
    <w:rsid w:val="00266AFA"/>
    <w:rsid w:val="00266FE2"/>
    <w:rsid w:val="002700E1"/>
    <w:rsid w:val="002700F0"/>
    <w:rsid w:val="0027113E"/>
    <w:rsid w:val="002721C9"/>
    <w:rsid w:val="002721FC"/>
    <w:rsid w:val="00272B34"/>
    <w:rsid w:val="00274926"/>
    <w:rsid w:val="00274F95"/>
    <w:rsid w:val="00275696"/>
    <w:rsid w:val="002807F9"/>
    <w:rsid w:val="0028083E"/>
    <w:rsid w:val="00280C44"/>
    <w:rsid w:val="00280FD4"/>
    <w:rsid w:val="00284241"/>
    <w:rsid w:val="00284743"/>
    <w:rsid w:val="00285D85"/>
    <w:rsid w:val="00286E98"/>
    <w:rsid w:val="00287106"/>
    <w:rsid w:val="00291420"/>
    <w:rsid w:val="00291A23"/>
    <w:rsid w:val="002932D5"/>
    <w:rsid w:val="002934E0"/>
    <w:rsid w:val="00295260"/>
    <w:rsid w:val="00295573"/>
    <w:rsid w:val="002963C0"/>
    <w:rsid w:val="002A06DF"/>
    <w:rsid w:val="002A096E"/>
    <w:rsid w:val="002A2903"/>
    <w:rsid w:val="002A3E1E"/>
    <w:rsid w:val="002A3E32"/>
    <w:rsid w:val="002A4E81"/>
    <w:rsid w:val="002A5822"/>
    <w:rsid w:val="002A590B"/>
    <w:rsid w:val="002A6713"/>
    <w:rsid w:val="002A68C2"/>
    <w:rsid w:val="002A69F1"/>
    <w:rsid w:val="002A7B29"/>
    <w:rsid w:val="002A7EB0"/>
    <w:rsid w:val="002B0184"/>
    <w:rsid w:val="002B07A9"/>
    <w:rsid w:val="002B0878"/>
    <w:rsid w:val="002B0FDA"/>
    <w:rsid w:val="002B2BAA"/>
    <w:rsid w:val="002B2CA5"/>
    <w:rsid w:val="002B4D7C"/>
    <w:rsid w:val="002B5316"/>
    <w:rsid w:val="002B557F"/>
    <w:rsid w:val="002B6562"/>
    <w:rsid w:val="002B659A"/>
    <w:rsid w:val="002B7EDA"/>
    <w:rsid w:val="002C064A"/>
    <w:rsid w:val="002C0C40"/>
    <w:rsid w:val="002C18B0"/>
    <w:rsid w:val="002C1AEF"/>
    <w:rsid w:val="002C1EA9"/>
    <w:rsid w:val="002C1EDA"/>
    <w:rsid w:val="002C2120"/>
    <w:rsid w:val="002C241F"/>
    <w:rsid w:val="002C2534"/>
    <w:rsid w:val="002C2F35"/>
    <w:rsid w:val="002C4A02"/>
    <w:rsid w:val="002D0AFB"/>
    <w:rsid w:val="002D38E8"/>
    <w:rsid w:val="002D3EAE"/>
    <w:rsid w:val="002D47FF"/>
    <w:rsid w:val="002D6E8D"/>
    <w:rsid w:val="002E0688"/>
    <w:rsid w:val="002E0849"/>
    <w:rsid w:val="002E0CF9"/>
    <w:rsid w:val="002E10E8"/>
    <w:rsid w:val="002E1622"/>
    <w:rsid w:val="002E1873"/>
    <w:rsid w:val="002E2EDF"/>
    <w:rsid w:val="002E340F"/>
    <w:rsid w:val="002E3BD6"/>
    <w:rsid w:val="002E4128"/>
    <w:rsid w:val="002E4565"/>
    <w:rsid w:val="002E49F1"/>
    <w:rsid w:val="002E5688"/>
    <w:rsid w:val="002E71B3"/>
    <w:rsid w:val="002F18AD"/>
    <w:rsid w:val="002F242E"/>
    <w:rsid w:val="002F2D95"/>
    <w:rsid w:val="002F37CE"/>
    <w:rsid w:val="002F585A"/>
    <w:rsid w:val="00300C95"/>
    <w:rsid w:val="00300FC8"/>
    <w:rsid w:val="0030195D"/>
    <w:rsid w:val="00301D88"/>
    <w:rsid w:val="003027A4"/>
    <w:rsid w:val="00302CDB"/>
    <w:rsid w:val="00305F2D"/>
    <w:rsid w:val="00306060"/>
    <w:rsid w:val="00306593"/>
    <w:rsid w:val="00306B5F"/>
    <w:rsid w:val="003071AA"/>
    <w:rsid w:val="003127EE"/>
    <w:rsid w:val="00313EC9"/>
    <w:rsid w:val="00315A23"/>
    <w:rsid w:val="0031737C"/>
    <w:rsid w:val="00320785"/>
    <w:rsid w:val="003213A8"/>
    <w:rsid w:val="00321AA4"/>
    <w:rsid w:val="003223F7"/>
    <w:rsid w:val="00322C20"/>
    <w:rsid w:val="00323711"/>
    <w:rsid w:val="003253F3"/>
    <w:rsid w:val="00325E41"/>
    <w:rsid w:val="003263CA"/>
    <w:rsid w:val="00326E51"/>
    <w:rsid w:val="0032720F"/>
    <w:rsid w:val="003276C1"/>
    <w:rsid w:val="00327DA6"/>
    <w:rsid w:val="00327DCB"/>
    <w:rsid w:val="00327F0E"/>
    <w:rsid w:val="0033010E"/>
    <w:rsid w:val="003305C6"/>
    <w:rsid w:val="00330933"/>
    <w:rsid w:val="003310A1"/>
    <w:rsid w:val="0033112C"/>
    <w:rsid w:val="00332FFF"/>
    <w:rsid w:val="003339E4"/>
    <w:rsid w:val="003345A5"/>
    <w:rsid w:val="003348F5"/>
    <w:rsid w:val="00334957"/>
    <w:rsid w:val="00334CE3"/>
    <w:rsid w:val="00335456"/>
    <w:rsid w:val="003361F0"/>
    <w:rsid w:val="00336594"/>
    <w:rsid w:val="00336B15"/>
    <w:rsid w:val="00337691"/>
    <w:rsid w:val="003404C9"/>
    <w:rsid w:val="00340EBD"/>
    <w:rsid w:val="00341309"/>
    <w:rsid w:val="00341504"/>
    <w:rsid w:val="003437CF"/>
    <w:rsid w:val="0034395E"/>
    <w:rsid w:val="00344519"/>
    <w:rsid w:val="0034481D"/>
    <w:rsid w:val="003451A9"/>
    <w:rsid w:val="00346BAA"/>
    <w:rsid w:val="00346D99"/>
    <w:rsid w:val="00347470"/>
    <w:rsid w:val="003501AD"/>
    <w:rsid w:val="003509D7"/>
    <w:rsid w:val="00351642"/>
    <w:rsid w:val="003518B4"/>
    <w:rsid w:val="003526BA"/>
    <w:rsid w:val="00353582"/>
    <w:rsid w:val="00353859"/>
    <w:rsid w:val="00354A9E"/>
    <w:rsid w:val="003557EE"/>
    <w:rsid w:val="003559F6"/>
    <w:rsid w:val="003567FD"/>
    <w:rsid w:val="003568C6"/>
    <w:rsid w:val="00362244"/>
    <w:rsid w:val="00363590"/>
    <w:rsid w:val="00365CAB"/>
    <w:rsid w:val="00366314"/>
    <w:rsid w:val="0036633A"/>
    <w:rsid w:val="003676B6"/>
    <w:rsid w:val="00367DDB"/>
    <w:rsid w:val="003712F1"/>
    <w:rsid w:val="00371A01"/>
    <w:rsid w:val="00371F03"/>
    <w:rsid w:val="003723F2"/>
    <w:rsid w:val="003728CC"/>
    <w:rsid w:val="00372DA3"/>
    <w:rsid w:val="00373ACA"/>
    <w:rsid w:val="00375090"/>
    <w:rsid w:val="00375712"/>
    <w:rsid w:val="00375F93"/>
    <w:rsid w:val="00376286"/>
    <w:rsid w:val="00376E4B"/>
    <w:rsid w:val="0038143D"/>
    <w:rsid w:val="003822D3"/>
    <w:rsid w:val="0038353C"/>
    <w:rsid w:val="003852AB"/>
    <w:rsid w:val="003854A5"/>
    <w:rsid w:val="00386200"/>
    <w:rsid w:val="00386A7C"/>
    <w:rsid w:val="00386B85"/>
    <w:rsid w:val="00390455"/>
    <w:rsid w:val="00390EE6"/>
    <w:rsid w:val="003915A2"/>
    <w:rsid w:val="00391C38"/>
    <w:rsid w:val="00391CD9"/>
    <w:rsid w:val="003924EF"/>
    <w:rsid w:val="00393698"/>
    <w:rsid w:val="003949C3"/>
    <w:rsid w:val="0039705A"/>
    <w:rsid w:val="00397CBE"/>
    <w:rsid w:val="003A11C9"/>
    <w:rsid w:val="003A19CF"/>
    <w:rsid w:val="003A3458"/>
    <w:rsid w:val="003A45A7"/>
    <w:rsid w:val="003A509A"/>
    <w:rsid w:val="003A5114"/>
    <w:rsid w:val="003A65E6"/>
    <w:rsid w:val="003A66DF"/>
    <w:rsid w:val="003A7859"/>
    <w:rsid w:val="003A7DFC"/>
    <w:rsid w:val="003A7F35"/>
    <w:rsid w:val="003B0832"/>
    <w:rsid w:val="003B09A0"/>
    <w:rsid w:val="003B0CF7"/>
    <w:rsid w:val="003B102D"/>
    <w:rsid w:val="003B115C"/>
    <w:rsid w:val="003B22D1"/>
    <w:rsid w:val="003B2667"/>
    <w:rsid w:val="003B3773"/>
    <w:rsid w:val="003B3CE1"/>
    <w:rsid w:val="003B3E6A"/>
    <w:rsid w:val="003B4BB5"/>
    <w:rsid w:val="003B5A25"/>
    <w:rsid w:val="003B68A1"/>
    <w:rsid w:val="003C07E9"/>
    <w:rsid w:val="003C087A"/>
    <w:rsid w:val="003C0B9F"/>
    <w:rsid w:val="003C1A2D"/>
    <w:rsid w:val="003C1D6E"/>
    <w:rsid w:val="003C2918"/>
    <w:rsid w:val="003C29C3"/>
    <w:rsid w:val="003C2A63"/>
    <w:rsid w:val="003C3792"/>
    <w:rsid w:val="003C3B7C"/>
    <w:rsid w:val="003C45E0"/>
    <w:rsid w:val="003C5934"/>
    <w:rsid w:val="003C5F3D"/>
    <w:rsid w:val="003C7355"/>
    <w:rsid w:val="003D01CB"/>
    <w:rsid w:val="003D075A"/>
    <w:rsid w:val="003D18C2"/>
    <w:rsid w:val="003D1A97"/>
    <w:rsid w:val="003D1E13"/>
    <w:rsid w:val="003D24DD"/>
    <w:rsid w:val="003D24E5"/>
    <w:rsid w:val="003D25CC"/>
    <w:rsid w:val="003D2DC8"/>
    <w:rsid w:val="003D3B28"/>
    <w:rsid w:val="003D584B"/>
    <w:rsid w:val="003D6890"/>
    <w:rsid w:val="003D716A"/>
    <w:rsid w:val="003D759C"/>
    <w:rsid w:val="003E03A8"/>
    <w:rsid w:val="003E15C0"/>
    <w:rsid w:val="003E2147"/>
    <w:rsid w:val="003E2DCE"/>
    <w:rsid w:val="003E454C"/>
    <w:rsid w:val="003E645B"/>
    <w:rsid w:val="003E79E3"/>
    <w:rsid w:val="003E7D37"/>
    <w:rsid w:val="003F031F"/>
    <w:rsid w:val="003F075F"/>
    <w:rsid w:val="003F3773"/>
    <w:rsid w:val="003F4B27"/>
    <w:rsid w:val="003F5300"/>
    <w:rsid w:val="003F77EF"/>
    <w:rsid w:val="004002F0"/>
    <w:rsid w:val="00400506"/>
    <w:rsid w:val="00402382"/>
    <w:rsid w:val="004024EF"/>
    <w:rsid w:val="004049F2"/>
    <w:rsid w:val="00406B80"/>
    <w:rsid w:val="00410049"/>
    <w:rsid w:val="00410289"/>
    <w:rsid w:val="00410BEC"/>
    <w:rsid w:val="004110B4"/>
    <w:rsid w:val="00411594"/>
    <w:rsid w:val="00411B79"/>
    <w:rsid w:val="0041263D"/>
    <w:rsid w:val="004127E4"/>
    <w:rsid w:val="00414A8E"/>
    <w:rsid w:val="00414E1A"/>
    <w:rsid w:val="0041536C"/>
    <w:rsid w:val="0041587E"/>
    <w:rsid w:val="00415C88"/>
    <w:rsid w:val="004169B7"/>
    <w:rsid w:val="00416BAD"/>
    <w:rsid w:val="00421154"/>
    <w:rsid w:val="0042297E"/>
    <w:rsid w:val="0042307C"/>
    <w:rsid w:val="004240AC"/>
    <w:rsid w:val="00424633"/>
    <w:rsid w:val="004251D2"/>
    <w:rsid w:val="00425BFA"/>
    <w:rsid w:val="0042695C"/>
    <w:rsid w:val="00427045"/>
    <w:rsid w:val="004279B7"/>
    <w:rsid w:val="00431421"/>
    <w:rsid w:val="00433323"/>
    <w:rsid w:val="00433AB2"/>
    <w:rsid w:val="004350E0"/>
    <w:rsid w:val="00435862"/>
    <w:rsid w:val="00436CA0"/>
    <w:rsid w:val="00437A2A"/>
    <w:rsid w:val="00441775"/>
    <w:rsid w:val="00441DA2"/>
    <w:rsid w:val="00442249"/>
    <w:rsid w:val="004435F5"/>
    <w:rsid w:val="00443C42"/>
    <w:rsid w:val="00446671"/>
    <w:rsid w:val="00446760"/>
    <w:rsid w:val="00446DE9"/>
    <w:rsid w:val="00450A59"/>
    <w:rsid w:val="004514A6"/>
    <w:rsid w:val="00455138"/>
    <w:rsid w:val="004556AB"/>
    <w:rsid w:val="004559A3"/>
    <w:rsid w:val="004615E8"/>
    <w:rsid w:val="00461FF3"/>
    <w:rsid w:val="00462255"/>
    <w:rsid w:val="0046584D"/>
    <w:rsid w:val="00470084"/>
    <w:rsid w:val="00470B49"/>
    <w:rsid w:val="00471CAD"/>
    <w:rsid w:val="00471F1F"/>
    <w:rsid w:val="00472EB1"/>
    <w:rsid w:val="00473AC9"/>
    <w:rsid w:val="00474866"/>
    <w:rsid w:val="00475066"/>
    <w:rsid w:val="0047590A"/>
    <w:rsid w:val="00475D96"/>
    <w:rsid w:val="00476592"/>
    <w:rsid w:val="0047666C"/>
    <w:rsid w:val="00480BC4"/>
    <w:rsid w:val="0048205D"/>
    <w:rsid w:val="00482103"/>
    <w:rsid w:val="004833AD"/>
    <w:rsid w:val="0048346B"/>
    <w:rsid w:val="00483C3C"/>
    <w:rsid w:val="00483C85"/>
    <w:rsid w:val="0048432A"/>
    <w:rsid w:val="004865CE"/>
    <w:rsid w:val="00487BEB"/>
    <w:rsid w:val="00490BE0"/>
    <w:rsid w:val="004912CA"/>
    <w:rsid w:val="00493094"/>
    <w:rsid w:val="00493F5B"/>
    <w:rsid w:val="004941D0"/>
    <w:rsid w:val="00495609"/>
    <w:rsid w:val="00496477"/>
    <w:rsid w:val="00496DA0"/>
    <w:rsid w:val="00497F46"/>
    <w:rsid w:val="004A0B82"/>
    <w:rsid w:val="004A1367"/>
    <w:rsid w:val="004A2A61"/>
    <w:rsid w:val="004A352D"/>
    <w:rsid w:val="004A3962"/>
    <w:rsid w:val="004A3DF0"/>
    <w:rsid w:val="004A517F"/>
    <w:rsid w:val="004A56EB"/>
    <w:rsid w:val="004B05BA"/>
    <w:rsid w:val="004B24C4"/>
    <w:rsid w:val="004B27FC"/>
    <w:rsid w:val="004B2962"/>
    <w:rsid w:val="004B3904"/>
    <w:rsid w:val="004B3A32"/>
    <w:rsid w:val="004B5460"/>
    <w:rsid w:val="004B6B95"/>
    <w:rsid w:val="004C0336"/>
    <w:rsid w:val="004C0506"/>
    <w:rsid w:val="004C0D53"/>
    <w:rsid w:val="004C16CD"/>
    <w:rsid w:val="004C1D69"/>
    <w:rsid w:val="004C3CEC"/>
    <w:rsid w:val="004C3FC9"/>
    <w:rsid w:val="004C4AAD"/>
    <w:rsid w:val="004C7039"/>
    <w:rsid w:val="004D0682"/>
    <w:rsid w:val="004D08BC"/>
    <w:rsid w:val="004D1FDD"/>
    <w:rsid w:val="004D205F"/>
    <w:rsid w:val="004D3D84"/>
    <w:rsid w:val="004D4208"/>
    <w:rsid w:val="004D4B34"/>
    <w:rsid w:val="004D5394"/>
    <w:rsid w:val="004D60D6"/>
    <w:rsid w:val="004D649B"/>
    <w:rsid w:val="004D67A6"/>
    <w:rsid w:val="004D6CDB"/>
    <w:rsid w:val="004D7A18"/>
    <w:rsid w:val="004E07E5"/>
    <w:rsid w:val="004E0DD6"/>
    <w:rsid w:val="004E1845"/>
    <w:rsid w:val="004E2A73"/>
    <w:rsid w:val="004E34E4"/>
    <w:rsid w:val="004E3B64"/>
    <w:rsid w:val="004E4311"/>
    <w:rsid w:val="004E49A8"/>
    <w:rsid w:val="004E4A72"/>
    <w:rsid w:val="004E4DC0"/>
    <w:rsid w:val="004E64EA"/>
    <w:rsid w:val="004E732E"/>
    <w:rsid w:val="004E752B"/>
    <w:rsid w:val="004F2680"/>
    <w:rsid w:val="004F53AF"/>
    <w:rsid w:val="004F6F0E"/>
    <w:rsid w:val="004F764F"/>
    <w:rsid w:val="00500FB3"/>
    <w:rsid w:val="00502457"/>
    <w:rsid w:val="00502AA9"/>
    <w:rsid w:val="00502CDC"/>
    <w:rsid w:val="00505BE4"/>
    <w:rsid w:val="00506938"/>
    <w:rsid w:val="00506A7C"/>
    <w:rsid w:val="00506CF5"/>
    <w:rsid w:val="005072C8"/>
    <w:rsid w:val="0050740A"/>
    <w:rsid w:val="005077CE"/>
    <w:rsid w:val="00507FF3"/>
    <w:rsid w:val="00511003"/>
    <w:rsid w:val="00512B8E"/>
    <w:rsid w:val="00514AB8"/>
    <w:rsid w:val="00514ADB"/>
    <w:rsid w:val="00516227"/>
    <w:rsid w:val="00517673"/>
    <w:rsid w:val="00517730"/>
    <w:rsid w:val="005177C8"/>
    <w:rsid w:val="00520FF4"/>
    <w:rsid w:val="00522C9A"/>
    <w:rsid w:val="00522E88"/>
    <w:rsid w:val="005254E1"/>
    <w:rsid w:val="00525938"/>
    <w:rsid w:val="00525B22"/>
    <w:rsid w:val="00525D84"/>
    <w:rsid w:val="0053045E"/>
    <w:rsid w:val="0053106F"/>
    <w:rsid w:val="00531227"/>
    <w:rsid w:val="00531F7F"/>
    <w:rsid w:val="005321FE"/>
    <w:rsid w:val="00533095"/>
    <w:rsid w:val="00533D1A"/>
    <w:rsid w:val="00533E9B"/>
    <w:rsid w:val="00534975"/>
    <w:rsid w:val="00535E4E"/>
    <w:rsid w:val="00537205"/>
    <w:rsid w:val="005374A1"/>
    <w:rsid w:val="005438DE"/>
    <w:rsid w:val="00543C73"/>
    <w:rsid w:val="005446F6"/>
    <w:rsid w:val="00550BFC"/>
    <w:rsid w:val="00551E94"/>
    <w:rsid w:val="00551FE8"/>
    <w:rsid w:val="00552236"/>
    <w:rsid w:val="005524C4"/>
    <w:rsid w:val="00554215"/>
    <w:rsid w:val="00555961"/>
    <w:rsid w:val="00555F03"/>
    <w:rsid w:val="0055648C"/>
    <w:rsid w:val="005574E6"/>
    <w:rsid w:val="0055757F"/>
    <w:rsid w:val="005603FA"/>
    <w:rsid w:val="00560479"/>
    <w:rsid w:val="00560E40"/>
    <w:rsid w:val="0056191B"/>
    <w:rsid w:val="00562152"/>
    <w:rsid w:val="005622FC"/>
    <w:rsid w:val="0056312B"/>
    <w:rsid w:val="0056350C"/>
    <w:rsid w:val="00563B02"/>
    <w:rsid w:val="00563D19"/>
    <w:rsid w:val="00565076"/>
    <w:rsid w:val="00566090"/>
    <w:rsid w:val="00566711"/>
    <w:rsid w:val="005667FA"/>
    <w:rsid w:val="005679DD"/>
    <w:rsid w:val="0057107B"/>
    <w:rsid w:val="00572F8D"/>
    <w:rsid w:val="0057352E"/>
    <w:rsid w:val="0057476B"/>
    <w:rsid w:val="00574B90"/>
    <w:rsid w:val="00574E57"/>
    <w:rsid w:val="00575A9F"/>
    <w:rsid w:val="00576920"/>
    <w:rsid w:val="00577137"/>
    <w:rsid w:val="005776B7"/>
    <w:rsid w:val="00577EB8"/>
    <w:rsid w:val="00581BC7"/>
    <w:rsid w:val="00582807"/>
    <w:rsid w:val="005831CA"/>
    <w:rsid w:val="005846DE"/>
    <w:rsid w:val="00585377"/>
    <w:rsid w:val="00585AE0"/>
    <w:rsid w:val="00585EA4"/>
    <w:rsid w:val="00590309"/>
    <w:rsid w:val="005903C6"/>
    <w:rsid w:val="00590703"/>
    <w:rsid w:val="00590B1D"/>
    <w:rsid w:val="005931C4"/>
    <w:rsid w:val="005933A0"/>
    <w:rsid w:val="00593D98"/>
    <w:rsid w:val="005978C9"/>
    <w:rsid w:val="00597DA2"/>
    <w:rsid w:val="005A022A"/>
    <w:rsid w:val="005A24B6"/>
    <w:rsid w:val="005A5150"/>
    <w:rsid w:val="005A62F5"/>
    <w:rsid w:val="005A6CBA"/>
    <w:rsid w:val="005A7B8F"/>
    <w:rsid w:val="005B00B0"/>
    <w:rsid w:val="005B1606"/>
    <w:rsid w:val="005B1A9B"/>
    <w:rsid w:val="005B3290"/>
    <w:rsid w:val="005B35DA"/>
    <w:rsid w:val="005B3B93"/>
    <w:rsid w:val="005B509E"/>
    <w:rsid w:val="005B57E4"/>
    <w:rsid w:val="005B719E"/>
    <w:rsid w:val="005B7FBB"/>
    <w:rsid w:val="005C0006"/>
    <w:rsid w:val="005C00D1"/>
    <w:rsid w:val="005C162A"/>
    <w:rsid w:val="005C1A78"/>
    <w:rsid w:val="005C2088"/>
    <w:rsid w:val="005C23DC"/>
    <w:rsid w:val="005C30EC"/>
    <w:rsid w:val="005C333F"/>
    <w:rsid w:val="005C34EA"/>
    <w:rsid w:val="005C4EED"/>
    <w:rsid w:val="005C5A68"/>
    <w:rsid w:val="005C5C04"/>
    <w:rsid w:val="005C6314"/>
    <w:rsid w:val="005C6C48"/>
    <w:rsid w:val="005C6DEF"/>
    <w:rsid w:val="005D07B2"/>
    <w:rsid w:val="005D0FAE"/>
    <w:rsid w:val="005D1666"/>
    <w:rsid w:val="005D272B"/>
    <w:rsid w:val="005D289A"/>
    <w:rsid w:val="005D323D"/>
    <w:rsid w:val="005D3587"/>
    <w:rsid w:val="005D50FA"/>
    <w:rsid w:val="005D6B6B"/>
    <w:rsid w:val="005D7B3D"/>
    <w:rsid w:val="005E0FCC"/>
    <w:rsid w:val="005E1061"/>
    <w:rsid w:val="005E1716"/>
    <w:rsid w:val="005E1971"/>
    <w:rsid w:val="005E1D03"/>
    <w:rsid w:val="005E27A1"/>
    <w:rsid w:val="005E320B"/>
    <w:rsid w:val="005E4D36"/>
    <w:rsid w:val="005E7418"/>
    <w:rsid w:val="005F22A5"/>
    <w:rsid w:val="005F2C4E"/>
    <w:rsid w:val="005F4170"/>
    <w:rsid w:val="005F446E"/>
    <w:rsid w:val="005F48AA"/>
    <w:rsid w:val="005F4EDF"/>
    <w:rsid w:val="005F5145"/>
    <w:rsid w:val="005F6074"/>
    <w:rsid w:val="005F76ED"/>
    <w:rsid w:val="00600FA4"/>
    <w:rsid w:val="0060128E"/>
    <w:rsid w:val="00601ABC"/>
    <w:rsid w:val="006028B5"/>
    <w:rsid w:val="00602ACC"/>
    <w:rsid w:val="006031ED"/>
    <w:rsid w:val="006039D0"/>
    <w:rsid w:val="006042CE"/>
    <w:rsid w:val="006049D0"/>
    <w:rsid w:val="00604D23"/>
    <w:rsid w:val="006051B4"/>
    <w:rsid w:val="00606669"/>
    <w:rsid w:val="00610688"/>
    <w:rsid w:val="006108BC"/>
    <w:rsid w:val="006112FA"/>
    <w:rsid w:val="00611310"/>
    <w:rsid w:val="006113BD"/>
    <w:rsid w:val="006129B2"/>
    <w:rsid w:val="00613157"/>
    <w:rsid w:val="00613F91"/>
    <w:rsid w:val="006156B4"/>
    <w:rsid w:val="00615745"/>
    <w:rsid w:val="0061671B"/>
    <w:rsid w:val="006210D0"/>
    <w:rsid w:val="00621A51"/>
    <w:rsid w:val="00621FF0"/>
    <w:rsid w:val="006222CF"/>
    <w:rsid w:val="00622B0F"/>
    <w:rsid w:val="00623262"/>
    <w:rsid w:val="00624A93"/>
    <w:rsid w:val="006250E8"/>
    <w:rsid w:val="0062535F"/>
    <w:rsid w:val="00626C5B"/>
    <w:rsid w:val="00626DD4"/>
    <w:rsid w:val="00630254"/>
    <w:rsid w:val="00631ACE"/>
    <w:rsid w:val="006322B1"/>
    <w:rsid w:val="00632BC8"/>
    <w:rsid w:val="006348F1"/>
    <w:rsid w:val="00635116"/>
    <w:rsid w:val="0063617F"/>
    <w:rsid w:val="006366B4"/>
    <w:rsid w:val="00636793"/>
    <w:rsid w:val="006369A3"/>
    <w:rsid w:val="00636F02"/>
    <w:rsid w:val="00637E20"/>
    <w:rsid w:val="006409A6"/>
    <w:rsid w:val="00641A8F"/>
    <w:rsid w:val="00642988"/>
    <w:rsid w:val="00642C42"/>
    <w:rsid w:val="006446B6"/>
    <w:rsid w:val="006446FD"/>
    <w:rsid w:val="00644FC4"/>
    <w:rsid w:val="00645EB8"/>
    <w:rsid w:val="006473B3"/>
    <w:rsid w:val="006500E8"/>
    <w:rsid w:val="00650640"/>
    <w:rsid w:val="00651215"/>
    <w:rsid w:val="00651C87"/>
    <w:rsid w:val="0065255C"/>
    <w:rsid w:val="00652602"/>
    <w:rsid w:val="006531B4"/>
    <w:rsid w:val="00653405"/>
    <w:rsid w:val="00654D89"/>
    <w:rsid w:val="00654E11"/>
    <w:rsid w:val="00654F78"/>
    <w:rsid w:val="0065579F"/>
    <w:rsid w:val="00656E18"/>
    <w:rsid w:val="00657501"/>
    <w:rsid w:val="006601B4"/>
    <w:rsid w:val="00661B33"/>
    <w:rsid w:val="006621E1"/>
    <w:rsid w:val="00662320"/>
    <w:rsid w:val="0066449C"/>
    <w:rsid w:val="00665AFD"/>
    <w:rsid w:val="00665F2C"/>
    <w:rsid w:val="00666847"/>
    <w:rsid w:val="00666CD2"/>
    <w:rsid w:val="00666D41"/>
    <w:rsid w:val="00672740"/>
    <w:rsid w:val="006737DB"/>
    <w:rsid w:val="00673F9A"/>
    <w:rsid w:val="0067552B"/>
    <w:rsid w:val="00675FC9"/>
    <w:rsid w:val="006761BA"/>
    <w:rsid w:val="00680036"/>
    <w:rsid w:val="00680163"/>
    <w:rsid w:val="00680363"/>
    <w:rsid w:val="0068063F"/>
    <w:rsid w:val="006826BF"/>
    <w:rsid w:val="00682C44"/>
    <w:rsid w:val="00683841"/>
    <w:rsid w:val="006841A2"/>
    <w:rsid w:val="0068693F"/>
    <w:rsid w:val="006869E4"/>
    <w:rsid w:val="0068707B"/>
    <w:rsid w:val="00690F7D"/>
    <w:rsid w:val="00694E60"/>
    <w:rsid w:val="00696434"/>
    <w:rsid w:val="006966FD"/>
    <w:rsid w:val="00697768"/>
    <w:rsid w:val="006A56E0"/>
    <w:rsid w:val="006A5A94"/>
    <w:rsid w:val="006A6555"/>
    <w:rsid w:val="006A725F"/>
    <w:rsid w:val="006B0D4C"/>
    <w:rsid w:val="006B1809"/>
    <w:rsid w:val="006B1A9B"/>
    <w:rsid w:val="006B2492"/>
    <w:rsid w:val="006B250A"/>
    <w:rsid w:val="006B3324"/>
    <w:rsid w:val="006B3D52"/>
    <w:rsid w:val="006B45A0"/>
    <w:rsid w:val="006B5D8D"/>
    <w:rsid w:val="006B5F56"/>
    <w:rsid w:val="006B6B52"/>
    <w:rsid w:val="006B7D7E"/>
    <w:rsid w:val="006C18AA"/>
    <w:rsid w:val="006C18F8"/>
    <w:rsid w:val="006C2A3E"/>
    <w:rsid w:val="006C2F9C"/>
    <w:rsid w:val="006C340A"/>
    <w:rsid w:val="006C35D8"/>
    <w:rsid w:val="006C3ECE"/>
    <w:rsid w:val="006C6919"/>
    <w:rsid w:val="006C7659"/>
    <w:rsid w:val="006D0190"/>
    <w:rsid w:val="006D039A"/>
    <w:rsid w:val="006D13D0"/>
    <w:rsid w:val="006D1CF5"/>
    <w:rsid w:val="006D36BF"/>
    <w:rsid w:val="006D3D3C"/>
    <w:rsid w:val="006D453E"/>
    <w:rsid w:val="006D6A1D"/>
    <w:rsid w:val="006D7477"/>
    <w:rsid w:val="006D772D"/>
    <w:rsid w:val="006E0D73"/>
    <w:rsid w:val="006E1A44"/>
    <w:rsid w:val="006E2702"/>
    <w:rsid w:val="006E272A"/>
    <w:rsid w:val="006E30EA"/>
    <w:rsid w:val="006E32B1"/>
    <w:rsid w:val="006E3F3C"/>
    <w:rsid w:val="006E49AB"/>
    <w:rsid w:val="006E6BEC"/>
    <w:rsid w:val="006E6C6A"/>
    <w:rsid w:val="006E6E63"/>
    <w:rsid w:val="006E703F"/>
    <w:rsid w:val="006E72B8"/>
    <w:rsid w:val="006F1073"/>
    <w:rsid w:val="006F3639"/>
    <w:rsid w:val="006F4584"/>
    <w:rsid w:val="006F49E7"/>
    <w:rsid w:val="006F6642"/>
    <w:rsid w:val="006F69AF"/>
    <w:rsid w:val="006F6B2E"/>
    <w:rsid w:val="006F7BFA"/>
    <w:rsid w:val="00700518"/>
    <w:rsid w:val="007014A2"/>
    <w:rsid w:val="007033D3"/>
    <w:rsid w:val="0071014D"/>
    <w:rsid w:val="00711441"/>
    <w:rsid w:val="00711ED1"/>
    <w:rsid w:val="00712F4C"/>
    <w:rsid w:val="00714A1B"/>
    <w:rsid w:val="0071576B"/>
    <w:rsid w:val="0071585F"/>
    <w:rsid w:val="00722ED1"/>
    <w:rsid w:val="0072330B"/>
    <w:rsid w:val="00724489"/>
    <w:rsid w:val="00724B0F"/>
    <w:rsid w:val="00725187"/>
    <w:rsid w:val="00727E54"/>
    <w:rsid w:val="0073010A"/>
    <w:rsid w:val="007305D1"/>
    <w:rsid w:val="007305F0"/>
    <w:rsid w:val="00730AF4"/>
    <w:rsid w:val="00730FD9"/>
    <w:rsid w:val="00731FA7"/>
    <w:rsid w:val="007333E2"/>
    <w:rsid w:val="00733B49"/>
    <w:rsid w:val="00733CCB"/>
    <w:rsid w:val="00734193"/>
    <w:rsid w:val="00734590"/>
    <w:rsid w:val="00734B54"/>
    <w:rsid w:val="0074057E"/>
    <w:rsid w:val="007410C5"/>
    <w:rsid w:val="007412FD"/>
    <w:rsid w:val="00741975"/>
    <w:rsid w:val="00743731"/>
    <w:rsid w:val="00745002"/>
    <w:rsid w:val="0074512A"/>
    <w:rsid w:val="0074615B"/>
    <w:rsid w:val="0074783F"/>
    <w:rsid w:val="0074784C"/>
    <w:rsid w:val="00747A62"/>
    <w:rsid w:val="00752077"/>
    <w:rsid w:val="0075355D"/>
    <w:rsid w:val="0075477A"/>
    <w:rsid w:val="007550B3"/>
    <w:rsid w:val="007558DB"/>
    <w:rsid w:val="007568F9"/>
    <w:rsid w:val="00757F92"/>
    <w:rsid w:val="00760116"/>
    <w:rsid w:val="00760572"/>
    <w:rsid w:val="0076170A"/>
    <w:rsid w:val="0076192F"/>
    <w:rsid w:val="00761BBB"/>
    <w:rsid w:val="007638C6"/>
    <w:rsid w:val="00763C73"/>
    <w:rsid w:val="007640AE"/>
    <w:rsid w:val="00764B75"/>
    <w:rsid w:val="0076568C"/>
    <w:rsid w:val="00766933"/>
    <w:rsid w:val="00770474"/>
    <w:rsid w:val="007704D5"/>
    <w:rsid w:val="007708AE"/>
    <w:rsid w:val="00771DA4"/>
    <w:rsid w:val="00772728"/>
    <w:rsid w:val="007738D7"/>
    <w:rsid w:val="00773B00"/>
    <w:rsid w:val="00773F59"/>
    <w:rsid w:val="007741A7"/>
    <w:rsid w:val="007742D3"/>
    <w:rsid w:val="007747F1"/>
    <w:rsid w:val="00774FA2"/>
    <w:rsid w:val="00775CD2"/>
    <w:rsid w:val="007802D1"/>
    <w:rsid w:val="007808A7"/>
    <w:rsid w:val="0078125B"/>
    <w:rsid w:val="00781BF9"/>
    <w:rsid w:val="00782E82"/>
    <w:rsid w:val="00783476"/>
    <w:rsid w:val="0078401F"/>
    <w:rsid w:val="00784878"/>
    <w:rsid w:val="00784889"/>
    <w:rsid w:val="00785166"/>
    <w:rsid w:val="007859D6"/>
    <w:rsid w:val="00786661"/>
    <w:rsid w:val="00786CC8"/>
    <w:rsid w:val="00787689"/>
    <w:rsid w:val="007908F5"/>
    <w:rsid w:val="007919CB"/>
    <w:rsid w:val="007927C5"/>
    <w:rsid w:val="00792D0E"/>
    <w:rsid w:val="00793771"/>
    <w:rsid w:val="00796333"/>
    <w:rsid w:val="00797188"/>
    <w:rsid w:val="007A00AE"/>
    <w:rsid w:val="007A134D"/>
    <w:rsid w:val="007A1604"/>
    <w:rsid w:val="007A2005"/>
    <w:rsid w:val="007A2080"/>
    <w:rsid w:val="007A307F"/>
    <w:rsid w:val="007A38FF"/>
    <w:rsid w:val="007A4B30"/>
    <w:rsid w:val="007A517C"/>
    <w:rsid w:val="007A5692"/>
    <w:rsid w:val="007A78A8"/>
    <w:rsid w:val="007B02EC"/>
    <w:rsid w:val="007B0EC6"/>
    <w:rsid w:val="007B1CAE"/>
    <w:rsid w:val="007B29EC"/>
    <w:rsid w:val="007B37D4"/>
    <w:rsid w:val="007B383D"/>
    <w:rsid w:val="007B4260"/>
    <w:rsid w:val="007B4542"/>
    <w:rsid w:val="007B4F8D"/>
    <w:rsid w:val="007B64E4"/>
    <w:rsid w:val="007B67C5"/>
    <w:rsid w:val="007B75C7"/>
    <w:rsid w:val="007BCCB8"/>
    <w:rsid w:val="007C096E"/>
    <w:rsid w:val="007C0F1D"/>
    <w:rsid w:val="007C1310"/>
    <w:rsid w:val="007C2985"/>
    <w:rsid w:val="007C4408"/>
    <w:rsid w:val="007C4685"/>
    <w:rsid w:val="007C4845"/>
    <w:rsid w:val="007C4FC1"/>
    <w:rsid w:val="007C61D2"/>
    <w:rsid w:val="007C667C"/>
    <w:rsid w:val="007C6DEE"/>
    <w:rsid w:val="007C74F6"/>
    <w:rsid w:val="007C7A9B"/>
    <w:rsid w:val="007D02AE"/>
    <w:rsid w:val="007D11BD"/>
    <w:rsid w:val="007D1E7E"/>
    <w:rsid w:val="007D29BA"/>
    <w:rsid w:val="007D4542"/>
    <w:rsid w:val="007D4EB8"/>
    <w:rsid w:val="007D5354"/>
    <w:rsid w:val="007D5628"/>
    <w:rsid w:val="007D643D"/>
    <w:rsid w:val="007D67B4"/>
    <w:rsid w:val="007E0E73"/>
    <w:rsid w:val="007E2849"/>
    <w:rsid w:val="007E320C"/>
    <w:rsid w:val="007E3371"/>
    <w:rsid w:val="007E3925"/>
    <w:rsid w:val="007E6DE7"/>
    <w:rsid w:val="007E784C"/>
    <w:rsid w:val="007F08D8"/>
    <w:rsid w:val="007F0E0B"/>
    <w:rsid w:val="007F287E"/>
    <w:rsid w:val="007F2D7B"/>
    <w:rsid w:val="007F3D8C"/>
    <w:rsid w:val="007F50CD"/>
    <w:rsid w:val="007F53F5"/>
    <w:rsid w:val="007F65BC"/>
    <w:rsid w:val="007F65F2"/>
    <w:rsid w:val="00800A12"/>
    <w:rsid w:val="008015F5"/>
    <w:rsid w:val="0080279D"/>
    <w:rsid w:val="008030CD"/>
    <w:rsid w:val="008034E7"/>
    <w:rsid w:val="008041C0"/>
    <w:rsid w:val="00804E26"/>
    <w:rsid w:val="0080572E"/>
    <w:rsid w:val="00806E4C"/>
    <w:rsid w:val="008073F0"/>
    <w:rsid w:val="00807A5E"/>
    <w:rsid w:val="00807A81"/>
    <w:rsid w:val="0081126B"/>
    <w:rsid w:val="00811641"/>
    <w:rsid w:val="00811EC9"/>
    <w:rsid w:val="0081272D"/>
    <w:rsid w:val="00812F97"/>
    <w:rsid w:val="00813299"/>
    <w:rsid w:val="00813AA1"/>
    <w:rsid w:val="00814558"/>
    <w:rsid w:val="0081477B"/>
    <w:rsid w:val="00814CAE"/>
    <w:rsid w:val="00815609"/>
    <w:rsid w:val="00815871"/>
    <w:rsid w:val="00815FDC"/>
    <w:rsid w:val="00816583"/>
    <w:rsid w:val="00816CA4"/>
    <w:rsid w:val="008218FB"/>
    <w:rsid w:val="0082215A"/>
    <w:rsid w:val="0082351F"/>
    <w:rsid w:val="00825DF9"/>
    <w:rsid w:val="00826036"/>
    <w:rsid w:val="00827904"/>
    <w:rsid w:val="00830188"/>
    <w:rsid w:val="008301A5"/>
    <w:rsid w:val="00831B83"/>
    <w:rsid w:val="00832338"/>
    <w:rsid w:val="00832B2C"/>
    <w:rsid w:val="0083356F"/>
    <w:rsid w:val="00834780"/>
    <w:rsid w:val="00836B34"/>
    <w:rsid w:val="008401D3"/>
    <w:rsid w:val="0084031D"/>
    <w:rsid w:val="00840944"/>
    <w:rsid w:val="00840BC0"/>
    <w:rsid w:val="00840D9E"/>
    <w:rsid w:val="0084193E"/>
    <w:rsid w:val="00842A13"/>
    <w:rsid w:val="00845614"/>
    <w:rsid w:val="00851BE0"/>
    <w:rsid w:val="00852D57"/>
    <w:rsid w:val="00852DA7"/>
    <w:rsid w:val="00852E06"/>
    <w:rsid w:val="008548E3"/>
    <w:rsid w:val="00855BFB"/>
    <w:rsid w:val="00855DAA"/>
    <w:rsid w:val="008562C7"/>
    <w:rsid w:val="00860647"/>
    <w:rsid w:val="008621A8"/>
    <w:rsid w:val="00863133"/>
    <w:rsid w:val="00863367"/>
    <w:rsid w:val="00863974"/>
    <w:rsid w:val="00863E93"/>
    <w:rsid w:val="00865215"/>
    <w:rsid w:val="008653A2"/>
    <w:rsid w:val="00865A21"/>
    <w:rsid w:val="00866048"/>
    <w:rsid w:val="008665BC"/>
    <w:rsid w:val="0086681C"/>
    <w:rsid w:val="0087170F"/>
    <w:rsid w:val="00871A4A"/>
    <w:rsid w:val="00871BB2"/>
    <w:rsid w:val="00872170"/>
    <w:rsid w:val="008722D9"/>
    <w:rsid w:val="00872C99"/>
    <w:rsid w:val="00872EF5"/>
    <w:rsid w:val="00873006"/>
    <w:rsid w:val="008748D2"/>
    <w:rsid w:val="00874EC8"/>
    <w:rsid w:val="00875E72"/>
    <w:rsid w:val="008808E0"/>
    <w:rsid w:val="00881E3E"/>
    <w:rsid w:val="0088316B"/>
    <w:rsid w:val="00883FC7"/>
    <w:rsid w:val="008858A8"/>
    <w:rsid w:val="0088593A"/>
    <w:rsid w:val="00885ADA"/>
    <w:rsid w:val="008867D2"/>
    <w:rsid w:val="00887014"/>
    <w:rsid w:val="00887144"/>
    <w:rsid w:val="008879F7"/>
    <w:rsid w:val="00890421"/>
    <w:rsid w:val="00891DFA"/>
    <w:rsid w:val="008921CE"/>
    <w:rsid w:val="008939EA"/>
    <w:rsid w:val="00893BE0"/>
    <w:rsid w:val="0089404D"/>
    <w:rsid w:val="00896D9B"/>
    <w:rsid w:val="00897618"/>
    <w:rsid w:val="008A07BB"/>
    <w:rsid w:val="008A118B"/>
    <w:rsid w:val="008A26D6"/>
    <w:rsid w:val="008A3C62"/>
    <w:rsid w:val="008A5509"/>
    <w:rsid w:val="008A55CB"/>
    <w:rsid w:val="008B0268"/>
    <w:rsid w:val="008B121E"/>
    <w:rsid w:val="008B1CFA"/>
    <w:rsid w:val="008B1F0B"/>
    <w:rsid w:val="008B20F6"/>
    <w:rsid w:val="008B2227"/>
    <w:rsid w:val="008B2E20"/>
    <w:rsid w:val="008B3046"/>
    <w:rsid w:val="008B3A9D"/>
    <w:rsid w:val="008B401B"/>
    <w:rsid w:val="008B60E0"/>
    <w:rsid w:val="008B698E"/>
    <w:rsid w:val="008C0289"/>
    <w:rsid w:val="008C0CAD"/>
    <w:rsid w:val="008C174E"/>
    <w:rsid w:val="008C1DCD"/>
    <w:rsid w:val="008C2747"/>
    <w:rsid w:val="008C4C3C"/>
    <w:rsid w:val="008C5292"/>
    <w:rsid w:val="008C612B"/>
    <w:rsid w:val="008C666A"/>
    <w:rsid w:val="008C6DA8"/>
    <w:rsid w:val="008C7E1C"/>
    <w:rsid w:val="008C7E2D"/>
    <w:rsid w:val="008D0936"/>
    <w:rsid w:val="008D29E1"/>
    <w:rsid w:val="008D3248"/>
    <w:rsid w:val="008D349E"/>
    <w:rsid w:val="008D511E"/>
    <w:rsid w:val="008D67A4"/>
    <w:rsid w:val="008D69D7"/>
    <w:rsid w:val="008E0A81"/>
    <w:rsid w:val="008E1F6D"/>
    <w:rsid w:val="008E2E6A"/>
    <w:rsid w:val="008E4C46"/>
    <w:rsid w:val="008E5135"/>
    <w:rsid w:val="008F0C3E"/>
    <w:rsid w:val="008F0C41"/>
    <w:rsid w:val="008F0D8F"/>
    <w:rsid w:val="008F101D"/>
    <w:rsid w:val="008F1335"/>
    <w:rsid w:val="008F1F86"/>
    <w:rsid w:val="008F24AC"/>
    <w:rsid w:val="008F3DA4"/>
    <w:rsid w:val="008F5176"/>
    <w:rsid w:val="008F55B4"/>
    <w:rsid w:val="008F55E7"/>
    <w:rsid w:val="008F578B"/>
    <w:rsid w:val="008F5818"/>
    <w:rsid w:val="008F5A22"/>
    <w:rsid w:val="00900D4C"/>
    <w:rsid w:val="00901F45"/>
    <w:rsid w:val="009022D6"/>
    <w:rsid w:val="00902BA8"/>
    <w:rsid w:val="00905735"/>
    <w:rsid w:val="00906D6C"/>
    <w:rsid w:val="00910413"/>
    <w:rsid w:val="00911003"/>
    <w:rsid w:val="00912E2D"/>
    <w:rsid w:val="00913BD2"/>
    <w:rsid w:val="00914016"/>
    <w:rsid w:val="0091431F"/>
    <w:rsid w:val="00914585"/>
    <w:rsid w:val="00916583"/>
    <w:rsid w:val="0091679A"/>
    <w:rsid w:val="00916B81"/>
    <w:rsid w:val="0091767C"/>
    <w:rsid w:val="009209B3"/>
    <w:rsid w:val="009211CB"/>
    <w:rsid w:val="00921BE6"/>
    <w:rsid w:val="00924418"/>
    <w:rsid w:val="00925227"/>
    <w:rsid w:val="00925269"/>
    <w:rsid w:val="009255A4"/>
    <w:rsid w:val="009256C2"/>
    <w:rsid w:val="00925A7E"/>
    <w:rsid w:val="009265D9"/>
    <w:rsid w:val="00927B63"/>
    <w:rsid w:val="009308AF"/>
    <w:rsid w:val="00930A6C"/>
    <w:rsid w:val="0093196E"/>
    <w:rsid w:val="0093236B"/>
    <w:rsid w:val="00932459"/>
    <w:rsid w:val="009324CD"/>
    <w:rsid w:val="0093262C"/>
    <w:rsid w:val="0093381D"/>
    <w:rsid w:val="00934974"/>
    <w:rsid w:val="00934B20"/>
    <w:rsid w:val="009353C2"/>
    <w:rsid w:val="00935804"/>
    <w:rsid w:val="009374EA"/>
    <w:rsid w:val="00940377"/>
    <w:rsid w:val="0094083E"/>
    <w:rsid w:val="009416D3"/>
    <w:rsid w:val="00941CE9"/>
    <w:rsid w:val="009421C1"/>
    <w:rsid w:val="00942767"/>
    <w:rsid w:val="00942833"/>
    <w:rsid w:val="00944232"/>
    <w:rsid w:val="009450C7"/>
    <w:rsid w:val="00945661"/>
    <w:rsid w:val="0094655B"/>
    <w:rsid w:val="009475A7"/>
    <w:rsid w:val="00947862"/>
    <w:rsid w:val="00950089"/>
    <w:rsid w:val="009508DA"/>
    <w:rsid w:val="00950AA5"/>
    <w:rsid w:val="00950EA4"/>
    <w:rsid w:val="009510B7"/>
    <w:rsid w:val="00951187"/>
    <w:rsid w:val="00953534"/>
    <w:rsid w:val="009543FB"/>
    <w:rsid w:val="009545C7"/>
    <w:rsid w:val="0095547D"/>
    <w:rsid w:val="00955908"/>
    <w:rsid w:val="00955C51"/>
    <w:rsid w:val="00955FCC"/>
    <w:rsid w:val="0095640D"/>
    <w:rsid w:val="009568C5"/>
    <w:rsid w:val="0095756B"/>
    <w:rsid w:val="0096072B"/>
    <w:rsid w:val="00961067"/>
    <w:rsid w:val="00961F94"/>
    <w:rsid w:val="0096236D"/>
    <w:rsid w:val="00962735"/>
    <w:rsid w:val="00962DBB"/>
    <w:rsid w:val="00963D5F"/>
    <w:rsid w:val="00965CB2"/>
    <w:rsid w:val="00965CFE"/>
    <w:rsid w:val="00965E25"/>
    <w:rsid w:val="00965E4F"/>
    <w:rsid w:val="00966576"/>
    <w:rsid w:val="0096674E"/>
    <w:rsid w:val="00966A80"/>
    <w:rsid w:val="00967C3E"/>
    <w:rsid w:val="00967CE2"/>
    <w:rsid w:val="00967E63"/>
    <w:rsid w:val="00970027"/>
    <w:rsid w:val="00970644"/>
    <w:rsid w:val="00971BE9"/>
    <w:rsid w:val="00971D2F"/>
    <w:rsid w:val="009725A2"/>
    <w:rsid w:val="00972879"/>
    <w:rsid w:val="00972E6C"/>
    <w:rsid w:val="0097338E"/>
    <w:rsid w:val="00976108"/>
    <w:rsid w:val="0097724E"/>
    <w:rsid w:val="0097743D"/>
    <w:rsid w:val="00977998"/>
    <w:rsid w:val="00980EBB"/>
    <w:rsid w:val="00986F59"/>
    <w:rsid w:val="0098745A"/>
    <w:rsid w:val="0099029B"/>
    <w:rsid w:val="00990A9F"/>
    <w:rsid w:val="00990BE6"/>
    <w:rsid w:val="00991518"/>
    <w:rsid w:val="00991B6D"/>
    <w:rsid w:val="0099255D"/>
    <w:rsid w:val="0099360E"/>
    <w:rsid w:val="00993FD4"/>
    <w:rsid w:val="009945C0"/>
    <w:rsid w:val="009956C7"/>
    <w:rsid w:val="00995A1F"/>
    <w:rsid w:val="00996C03"/>
    <w:rsid w:val="00996F46"/>
    <w:rsid w:val="00997161"/>
    <w:rsid w:val="0099743E"/>
    <w:rsid w:val="00997657"/>
    <w:rsid w:val="00997982"/>
    <w:rsid w:val="009A146F"/>
    <w:rsid w:val="009A37AB"/>
    <w:rsid w:val="009A3F8D"/>
    <w:rsid w:val="009A5585"/>
    <w:rsid w:val="009A76A7"/>
    <w:rsid w:val="009A7F70"/>
    <w:rsid w:val="009B1DAE"/>
    <w:rsid w:val="009B1E9B"/>
    <w:rsid w:val="009B2FC7"/>
    <w:rsid w:val="009B4035"/>
    <w:rsid w:val="009B4064"/>
    <w:rsid w:val="009B5AD9"/>
    <w:rsid w:val="009B5FDA"/>
    <w:rsid w:val="009B622C"/>
    <w:rsid w:val="009C00E8"/>
    <w:rsid w:val="009C2178"/>
    <w:rsid w:val="009C2BB4"/>
    <w:rsid w:val="009C2CD1"/>
    <w:rsid w:val="009C3D27"/>
    <w:rsid w:val="009C52AC"/>
    <w:rsid w:val="009D0C10"/>
    <w:rsid w:val="009D1B2A"/>
    <w:rsid w:val="009D2626"/>
    <w:rsid w:val="009D38D5"/>
    <w:rsid w:val="009D4281"/>
    <w:rsid w:val="009D4534"/>
    <w:rsid w:val="009D4561"/>
    <w:rsid w:val="009D4DDD"/>
    <w:rsid w:val="009D58B8"/>
    <w:rsid w:val="009D5D1C"/>
    <w:rsid w:val="009D7ACF"/>
    <w:rsid w:val="009E077F"/>
    <w:rsid w:val="009E1083"/>
    <w:rsid w:val="009E13F7"/>
    <w:rsid w:val="009E1D38"/>
    <w:rsid w:val="009E24E8"/>
    <w:rsid w:val="009E3AB0"/>
    <w:rsid w:val="009E3BA6"/>
    <w:rsid w:val="009E495D"/>
    <w:rsid w:val="009E511E"/>
    <w:rsid w:val="009E6B25"/>
    <w:rsid w:val="009E777A"/>
    <w:rsid w:val="009F176D"/>
    <w:rsid w:val="009F3A09"/>
    <w:rsid w:val="009F42C3"/>
    <w:rsid w:val="009F44A7"/>
    <w:rsid w:val="009F461E"/>
    <w:rsid w:val="00A00051"/>
    <w:rsid w:val="00A00DAD"/>
    <w:rsid w:val="00A02265"/>
    <w:rsid w:val="00A037C9"/>
    <w:rsid w:val="00A03E17"/>
    <w:rsid w:val="00A0497C"/>
    <w:rsid w:val="00A04E1D"/>
    <w:rsid w:val="00A0511E"/>
    <w:rsid w:val="00A0530C"/>
    <w:rsid w:val="00A053AA"/>
    <w:rsid w:val="00A0551A"/>
    <w:rsid w:val="00A07E05"/>
    <w:rsid w:val="00A10B88"/>
    <w:rsid w:val="00A11150"/>
    <w:rsid w:val="00A11579"/>
    <w:rsid w:val="00A15C51"/>
    <w:rsid w:val="00A17337"/>
    <w:rsid w:val="00A2021C"/>
    <w:rsid w:val="00A217DC"/>
    <w:rsid w:val="00A21F42"/>
    <w:rsid w:val="00A2405E"/>
    <w:rsid w:val="00A251D2"/>
    <w:rsid w:val="00A261FC"/>
    <w:rsid w:val="00A26B14"/>
    <w:rsid w:val="00A274B3"/>
    <w:rsid w:val="00A330AB"/>
    <w:rsid w:val="00A33A91"/>
    <w:rsid w:val="00A34C99"/>
    <w:rsid w:val="00A35B6B"/>
    <w:rsid w:val="00A3725F"/>
    <w:rsid w:val="00A406C7"/>
    <w:rsid w:val="00A415AE"/>
    <w:rsid w:val="00A4292A"/>
    <w:rsid w:val="00A43F0D"/>
    <w:rsid w:val="00A43FC8"/>
    <w:rsid w:val="00A4556E"/>
    <w:rsid w:val="00A45A2E"/>
    <w:rsid w:val="00A50DFE"/>
    <w:rsid w:val="00A520DE"/>
    <w:rsid w:val="00A529B5"/>
    <w:rsid w:val="00A52E71"/>
    <w:rsid w:val="00A550B6"/>
    <w:rsid w:val="00A5537B"/>
    <w:rsid w:val="00A55431"/>
    <w:rsid w:val="00A55437"/>
    <w:rsid w:val="00A55F2D"/>
    <w:rsid w:val="00A5613E"/>
    <w:rsid w:val="00A56D76"/>
    <w:rsid w:val="00A576F9"/>
    <w:rsid w:val="00A6014D"/>
    <w:rsid w:val="00A615F5"/>
    <w:rsid w:val="00A61B00"/>
    <w:rsid w:val="00A61F8A"/>
    <w:rsid w:val="00A62B33"/>
    <w:rsid w:val="00A63CAC"/>
    <w:rsid w:val="00A65B68"/>
    <w:rsid w:val="00A66B5D"/>
    <w:rsid w:val="00A70F0D"/>
    <w:rsid w:val="00A71243"/>
    <w:rsid w:val="00A7309D"/>
    <w:rsid w:val="00A73777"/>
    <w:rsid w:val="00A746CA"/>
    <w:rsid w:val="00A7525F"/>
    <w:rsid w:val="00A7648A"/>
    <w:rsid w:val="00A764F8"/>
    <w:rsid w:val="00A80221"/>
    <w:rsid w:val="00A80333"/>
    <w:rsid w:val="00A803B5"/>
    <w:rsid w:val="00A81009"/>
    <w:rsid w:val="00A81A19"/>
    <w:rsid w:val="00A83873"/>
    <w:rsid w:val="00A84426"/>
    <w:rsid w:val="00A86BE1"/>
    <w:rsid w:val="00A902DF"/>
    <w:rsid w:val="00A90936"/>
    <w:rsid w:val="00A9095B"/>
    <w:rsid w:val="00A912A6"/>
    <w:rsid w:val="00A91303"/>
    <w:rsid w:val="00A9147D"/>
    <w:rsid w:val="00A9149A"/>
    <w:rsid w:val="00A93C70"/>
    <w:rsid w:val="00A93F61"/>
    <w:rsid w:val="00A94FD0"/>
    <w:rsid w:val="00A95AFD"/>
    <w:rsid w:val="00A96DEC"/>
    <w:rsid w:val="00AA0935"/>
    <w:rsid w:val="00AA0B94"/>
    <w:rsid w:val="00AA1B24"/>
    <w:rsid w:val="00AA20E1"/>
    <w:rsid w:val="00AA2E31"/>
    <w:rsid w:val="00AA3E91"/>
    <w:rsid w:val="00AA4AD3"/>
    <w:rsid w:val="00AA5522"/>
    <w:rsid w:val="00AA5F4E"/>
    <w:rsid w:val="00AA6282"/>
    <w:rsid w:val="00AA7629"/>
    <w:rsid w:val="00AA7A7E"/>
    <w:rsid w:val="00AB08B6"/>
    <w:rsid w:val="00AB2163"/>
    <w:rsid w:val="00AB467A"/>
    <w:rsid w:val="00AB4F0F"/>
    <w:rsid w:val="00AB5299"/>
    <w:rsid w:val="00AB72FA"/>
    <w:rsid w:val="00AB7869"/>
    <w:rsid w:val="00AB7E68"/>
    <w:rsid w:val="00AC0EC7"/>
    <w:rsid w:val="00AC1409"/>
    <w:rsid w:val="00AC2A58"/>
    <w:rsid w:val="00AC2EF3"/>
    <w:rsid w:val="00AC34B8"/>
    <w:rsid w:val="00AC3792"/>
    <w:rsid w:val="00AC39F0"/>
    <w:rsid w:val="00AC3D8E"/>
    <w:rsid w:val="00AC4C5F"/>
    <w:rsid w:val="00AC51ED"/>
    <w:rsid w:val="00AC5320"/>
    <w:rsid w:val="00AC7577"/>
    <w:rsid w:val="00AC7FBF"/>
    <w:rsid w:val="00AD12FE"/>
    <w:rsid w:val="00AD234A"/>
    <w:rsid w:val="00AD24DF"/>
    <w:rsid w:val="00AD2624"/>
    <w:rsid w:val="00AD2803"/>
    <w:rsid w:val="00AD2811"/>
    <w:rsid w:val="00AD2F94"/>
    <w:rsid w:val="00AD3C17"/>
    <w:rsid w:val="00AD3E33"/>
    <w:rsid w:val="00AD5EC8"/>
    <w:rsid w:val="00AD68DA"/>
    <w:rsid w:val="00AD6A94"/>
    <w:rsid w:val="00AD6D71"/>
    <w:rsid w:val="00AD70E1"/>
    <w:rsid w:val="00AE0199"/>
    <w:rsid w:val="00AE08EF"/>
    <w:rsid w:val="00AE1A27"/>
    <w:rsid w:val="00AE1EFF"/>
    <w:rsid w:val="00AE23F3"/>
    <w:rsid w:val="00AE36C2"/>
    <w:rsid w:val="00AE4069"/>
    <w:rsid w:val="00AE4AA2"/>
    <w:rsid w:val="00AE61EF"/>
    <w:rsid w:val="00AE67F9"/>
    <w:rsid w:val="00AE700F"/>
    <w:rsid w:val="00AE712F"/>
    <w:rsid w:val="00AE73A1"/>
    <w:rsid w:val="00AE743C"/>
    <w:rsid w:val="00AF1EB5"/>
    <w:rsid w:val="00AF275E"/>
    <w:rsid w:val="00AF2E57"/>
    <w:rsid w:val="00AF2FAC"/>
    <w:rsid w:val="00AF36CC"/>
    <w:rsid w:val="00AF3E88"/>
    <w:rsid w:val="00AF7147"/>
    <w:rsid w:val="00AF7E71"/>
    <w:rsid w:val="00B0123E"/>
    <w:rsid w:val="00B02078"/>
    <w:rsid w:val="00B02923"/>
    <w:rsid w:val="00B0319E"/>
    <w:rsid w:val="00B03292"/>
    <w:rsid w:val="00B0514A"/>
    <w:rsid w:val="00B1109D"/>
    <w:rsid w:val="00B116E4"/>
    <w:rsid w:val="00B125CD"/>
    <w:rsid w:val="00B12854"/>
    <w:rsid w:val="00B134D3"/>
    <w:rsid w:val="00B13937"/>
    <w:rsid w:val="00B145F6"/>
    <w:rsid w:val="00B15D91"/>
    <w:rsid w:val="00B16439"/>
    <w:rsid w:val="00B17F6E"/>
    <w:rsid w:val="00B2002B"/>
    <w:rsid w:val="00B21B0F"/>
    <w:rsid w:val="00B225DC"/>
    <w:rsid w:val="00B235D3"/>
    <w:rsid w:val="00B24C5F"/>
    <w:rsid w:val="00B24DF9"/>
    <w:rsid w:val="00B25718"/>
    <w:rsid w:val="00B25847"/>
    <w:rsid w:val="00B27875"/>
    <w:rsid w:val="00B305B1"/>
    <w:rsid w:val="00B30AB9"/>
    <w:rsid w:val="00B30C86"/>
    <w:rsid w:val="00B30CE3"/>
    <w:rsid w:val="00B3209F"/>
    <w:rsid w:val="00B336AE"/>
    <w:rsid w:val="00B342C5"/>
    <w:rsid w:val="00B34904"/>
    <w:rsid w:val="00B34A40"/>
    <w:rsid w:val="00B34A57"/>
    <w:rsid w:val="00B35DBC"/>
    <w:rsid w:val="00B365C4"/>
    <w:rsid w:val="00B36B10"/>
    <w:rsid w:val="00B406F7"/>
    <w:rsid w:val="00B42A4F"/>
    <w:rsid w:val="00B43F6B"/>
    <w:rsid w:val="00B450F4"/>
    <w:rsid w:val="00B4527E"/>
    <w:rsid w:val="00B459A8"/>
    <w:rsid w:val="00B45C16"/>
    <w:rsid w:val="00B46643"/>
    <w:rsid w:val="00B5243B"/>
    <w:rsid w:val="00B529E7"/>
    <w:rsid w:val="00B53592"/>
    <w:rsid w:val="00B54465"/>
    <w:rsid w:val="00B54DA0"/>
    <w:rsid w:val="00B56C41"/>
    <w:rsid w:val="00B56D14"/>
    <w:rsid w:val="00B60159"/>
    <w:rsid w:val="00B60889"/>
    <w:rsid w:val="00B610AB"/>
    <w:rsid w:val="00B616D0"/>
    <w:rsid w:val="00B629D6"/>
    <w:rsid w:val="00B63191"/>
    <w:rsid w:val="00B63A66"/>
    <w:rsid w:val="00B63E5A"/>
    <w:rsid w:val="00B643C5"/>
    <w:rsid w:val="00B64E77"/>
    <w:rsid w:val="00B66153"/>
    <w:rsid w:val="00B66A07"/>
    <w:rsid w:val="00B671F2"/>
    <w:rsid w:val="00B67667"/>
    <w:rsid w:val="00B70504"/>
    <w:rsid w:val="00B70BD6"/>
    <w:rsid w:val="00B70DF1"/>
    <w:rsid w:val="00B71FE8"/>
    <w:rsid w:val="00B74E7E"/>
    <w:rsid w:val="00B750DE"/>
    <w:rsid w:val="00B7548A"/>
    <w:rsid w:val="00B75A1C"/>
    <w:rsid w:val="00B76089"/>
    <w:rsid w:val="00B76142"/>
    <w:rsid w:val="00B762D0"/>
    <w:rsid w:val="00B77F22"/>
    <w:rsid w:val="00B8098C"/>
    <w:rsid w:val="00B80C02"/>
    <w:rsid w:val="00B81C4A"/>
    <w:rsid w:val="00B81C70"/>
    <w:rsid w:val="00B82681"/>
    <w:rsid w:val="00B849BF"/>
    <w:rsid w:val="00B85545"/>
    <w:rsid w:val="00B85644"/>
    <w:rsid w:val="00B86EDA"/>
    <w:rsid w:val="00B90468"/>
    <w:rsid w:val="00B907F5"/>
    <w:rsid w:val="00B90918"/>
    <w:rsid w:val="00B90982"/>
    <w:rsid w:val="00B90D89"/>
    <w:rsid w:val="00B91AE4"/>
    <w:rsid w:val="00B93DD7"/>
    <w:rsid w:val="00B94BB9"/>
    <w:rsid w:val="00B96055"/>
    <w:rsid w:val="00BA0760"/>
    <w:rsid w:val="00BA087D"/>
    <w:rsid w:val="00BA2766"/>
    <w:rsid w:val="00BA4981"/>
    <w:rsid w:val="00BA4E05"/>
    <w:rsid w:val="00BA5667"/>
    <w:rsid w:val="00BA62B6"/>
    <w:rsid w:val="00BA6831"/>
    <w:rsid w:val="00BA7795"/>
    <w:rsid w:val="00BA7873"/>
    <w:rsid w:val="00BB3551"/>
    <w:rsid w:val="00BB4555"/>
    <w:rsid w:val="00BB5CF8"/>
    <w:rsid w:val="00BB69B1"/>
    <w:rsid w:val="00BB72ED"/>
    <w:rsid w:val="00BC11DE"/>
    <w:rsid w:val="00BC2130"/>
    <w:rsid w:val="00BC2437"/>
    <w:rsid w:val="00BC2707"/>
    <w:rsid w:val="00BC2DE0"/>
    <w:rsid w:val="00BC37AF"/>
    <w:rsid w:val="00BC405B"/>
    <w:rsid w:val="00BC45AC"/>
    <w:rsid w:val="00BC48D0"/>
    <w:rsid w:val="00BC5A74"/>
    <w:rsid w:val="00BC5C3F"/>
    <w:rsid w:val="00BC612F"/>
    <w:rsid w:val="00BC6369"/>
    <w:rsid w:val="00BC67AF"/>
    <w:rsid w:val="00BC68CF"/>
    <w:rsid w:val="00BC7F6C"/>
    <w:rsid w:val="00BD0D74"/>
    <w:rsid w:val="00BD0E99"/>
    <w:rsid w:val="00BD3316"/>
    <w:rsid w:val="00BD49B0"/>
    <w:rsid w:val="00BD6A5D"/>
    <w:rsid w:val="00BD717F"/>
    <w:rsid w:val="00BD7307"/>
    <w:rsid w:val="00BD79EB"/>
    <w:rsid w:val="00BE04AE"/>
    <w:rsid w:val="00BE2A00"/>
    <w:rsid w:val="00BE35E5"/>
    <w:rsid w:val="00BE5131"/>
    <w:rsid w:val="00BE6A12"/>
    <w:rsid w:val="00BE7489"/>
    <w:rsid w:val="00BF033A"/>
    <w:rsid w:val="00BF039E"/>
    <w:rsid w:val="00BF1711"/>
    <w:rsid w:val="00BF2007"/>
    <w:rsid w:val="00BF2A14"/>
    <w:rsid w:val="00BF494F"/>
    <w:rsid w:val="00BF49BE"/>
    <w:rsid w:val="00BF4B1F"/>
    <w:rsid w:val="00BF4CC4"/>
    <w:rsid w:val="00BF68E9"/>
    <w:rsid w:val="00BF6C99"/>
    <w:rsid w:val="00BF79C8"/>
    <w:rsid w:val="00C0027B"/>
    <w:rsid w:val="00C01A85"/>
    <w:rsid w:val="00C01EA4"/>
    <w:rsid w:val="00C02ECE"/>
    <w:rsid w:val="00C02F5C"/>
    <w:rsid w:val="00C055FD"/>
    <w:rsid w:val="00C0642C"/>
    <w:rsid w:val="00C07171"/>
    <w:rsid w:val="00C07A11"/>
    <w:rsid w:val="00C1184F"/>
    <w:rsid w:val="00C12E3F"/>
    <w:rsid w:val="00C12FA4"/>
    <w:rsid w:val="00C13147"/>
    <w:rsid w:val="00C13CAA"/>
    <w:rsid w:val="00C145F6"/>
    <w:rsid w:val="00C14A3A"/>
    <w:rsid w:val="00C14B02"/>
    <w:rsid w:val="00C14BF2"/>
    <w:rsid w:val="00C1625B"/>
    <w:rsid w:val="00C171A2"/>
    <w:rsid w:val="00C178EE"/>
    <w:rsid w:val="00C20391"/>
    <w:rsid w:val="00C21C83"/>
    <w:rsid w:val="00C23273"/>
    <w:rsid w:val="00C23831"/>
    <w:rsid w:val="00C23A18"/>
    <w:rsid w:val="00C243C4"/>
    <w:rsid w:val="00C24E3B"/>
    <w:rsid w:val="00C257DE"/>
    <w:rsid w:val="00C25F84"/>
    <w:rsid w:val="00C2696E"/>
    <w:rsid w:val="00C26F94"/>
    <w:rsid w:val="00C26FB6"/>
    <w:rsid w:val="00C31038"/>
    <w:rsid w:val="00C35E66"/>
    <w:rsid w:val="00C3645C"/>
    <w:rsid w:val="00C36729"/>
    <w:rsid w:val="00C36873"/>
    <w:rsid w:val="00C409C1"/>
    <w:rsid w:val="00C40FC4"/>
    <w:rsid w:val="00C41624"/>
    <w:rsid w:val="00C41987"/>
    <w:rsid w:val="00C41BA7"/>
    <w:rsid w:val="00C41C2A"/>
    <w:rsid w:val="00C43FC0"/>
    <w:rsid w:val="00C45440"/>
    <w:rsid w:val="00C470CC"/>
    <w:rsid w:val="00C4762A"/>
    <w:rsid w:val="00C51114"/>
    <w:rsid w:val="00C5117C"/>
    <w:rsid w:val="00C51865"/>
    <w:rsid w:val="00C51B5C"/>
    <w:rsid w:val="00C5281D"/>
    <w:rsid w:val="00C5282D"/>
    <w:rsid w:val="00C52D56"/>
    <w:rsid w:val="00C5370B"/>
    <w:rsid w:val="00C53752"/>
    <w:rsid w:val="00C555FD"/>
    <w:rsid w:val="00C5575D"/>
    <w:rsid w:val="00C5646A"/>
    <w:rsid w:val="00C56BBF"/>
    <w:rsid w:val="00C57227"/>
    <w:rsid w:val="00C60576"/>
    <w:rsid w:val="00C6092B"/>
    <w:rsid w:val="00C6211B"/>
    <w:rsid w:val="00C624B8"/>
    <w:rsid w:val="00C63073"/>
    <w:rsid w:val="00C6307A"/>
    <w:rsid w:val="00C6365B"/>
    <w:rsid w:val="00C63C68"/>
    <w:rsid w:val="00C645C9"/>
    <w:rsid w:val="00C64EB2"/>
    <w:rsid w:val="00C652C3"/>
    <w:rsid w:val="00C65D62"/>
    <w:rsid w:val="00C65E9F"/>
    <w:rsid w:val="00C65F86"/>
    <w:rsid w:val="00C664CF"/>
    <w:rsid w:val="00C66B68"/>
    <w:rsid w:val="00C66C19"/>
    <w:rsid w:val="00C66DF0"/>
    <w:rsid w:val="00C6790D"/>
    <w:rsid w:val="00C704B9"/>
    <w:rsid w:val="00C7075E"/>
    <w:rsid w:val="00C7112E"/>
    <w:rsid w:val="00C72805"/>
    <w:rsid w:val="00C736E7"/>
    <w:rsid w:val="00C74332"/>
    <w:rsid w:val="00C76352"/>
    <w:rsid w:val="00C76428"/>
    <w:rsid w:val="00C76452"/>
    <w:rsid w:val="00C766C0"/>
    <w:rsid w:val="00C770B0"/>
    <w:rsid w:val="00C8143C"/>
    <w:rsid w:val="00C82E2A"/>
    <w:rsid w:val="00C82F4A"/>
    <w:rsid w:val="00C842B1"/>
    <w:rsid w:val="00C84973"/>
    <w:rsid w:val="00C85378"/>
    <w:rsid w:val="00C86063"/>
    <w:rsid w:val="00C901D7"/>
    <w:rsid w:val="00C90D01"/>
    <w:rsid w:val="00C912E5"/>
    <w:rsid w:val="00C919D3"/>
    <w:rsid w:val="00C93EBD"/>
    <w:rsid w:val="00C9465E"/>
    <w:rsid w:val="00C947D4"/>
    <w:rsid w:val="00C955B6"/>
    <w:rsid w:val="00C95FD9"/>
    <w:rsid w:val="00C97B5C"/>
    <w:rsid w:val="00CA389A"/>
    <w:rsid w:val="00CA3F07"/>
    <w:rsid w:val="00CA5FD3"/>
    <w:rsid w:val="00CA619F"/>
    <w:rsid w:val="00CA6EC0"/>
    <w:rsid w:val="00CA7787"/>
    <w:rsid w:val="00CB05C3"/>
    <w:rsid w:val="00CB0E8B"/>
    <w:rsid w:val="00CB18F5"/>
    <w:rsid w:val="00CB1F5E"/>
    <w:rsid w:val="00CB212C"/>
    <w:rsid w:val="00CB316F"/>
    <w:rsid w:val="00CB3196"/>
    <w:rsid w:val="00CB3D32"/>
    <w:rsid w:val="00CB5131"/>
    <w:rsid w:val="00CB516D"/>
    <w:rsid w:val="00CB59FB"/>
    <w:rsid w:val="00CB6ADE"/>
    <w:rsid w:val="00CB757E"/>
    <w:rsid w:val="00CC3D16"/>
    <w:rsid w:val="00CC4454"/>
    <w:rsid w:val="00CC468D"/>
    <w:rsid w:val="00CC4FB2"/>
    <w:rsid w:val="00CC5E2E"/>
    <w:rsid w:val="00CC7288"/>
    <w:rsid w:val="00CC76E7"/>
    <w:rsid w:val="00CC7BA8"/>
    <w:rsid w:val="00CD0764"/>
    <w:rsid w:val="00CD090B"/>
    <w:rsid w:val="00CD1997"/>
    <w:rsid w:val="00CD224D"/>
    <w:rsid w:val="00CD4A92"/>
    <w:rsid w:val="00CD5E75"/>
    <w:rsid w:val="00CD5FDC"/>
    <w:rsid w:val="00CD621E"/>
    <w:rsid w:val="00CD6D3F"/>
    <w:rsid w:val="00CD7073"/>
    <w:rsid w:val="00CD7566"/>
    <w:rsid w:val="00CE05F7"/>
    <w:rsid w:val="00CE077A"/>
    <w:rsid w:val="00CE11C8"/>
    <w:rsid w:val="00CE1E17"/>
    <w:rsid w:val="00CE21D8"/>
    <w:rsid w:val="00CE2203"/>
    <w:rsid w:val="00CE4A91"/>
    <w:rsid w:val="00CE6D1A"/>
    <w:rsid w:val="00CE776A"/>
    <w:rsid w:val="00CE7DFB"/>
    <w:rsid w:val="00CF0385"/>
    <w:rsid w:val="00CF06B6"/>
    <w:rsid w:val="00CF0B21"/>
    <w:rsid w:val="00CF122D"/>
    <w:rsid w:val="00CF1B96"/>
    <w:rsid w:val="00CF2390"/>
    <w:rsid w:val="00CF2BF0"/>
    <w:rsid w:val="00CF37E6"/>
    <w:rsid w:val="00CF3A3A"/>
    <w:rsid w:val="00CF46D6"/>
    <w:rsid w:val="00CF4C39"/>
    <w:rsid w:val="00CF6327"/>
    <w:rsid w:val="00CF6BC5"/>
    <w:rsid w:val="00D00A4F"/>
    <w:rsid w:val="00D01321"/>
    <w:rsid w:val="00D017CD"/>
    <w:rsid w:val="00D01F53"/>
    <w:rsid w:val="00D02BA3"/>
    <w:rsid w:val="00D0326C"/>
    <w:rsid w:val="00D03A14"/>
    <w:rsid w:val="00D05761"/>
    <w:rsid w:val="00D1073A"/>
    <w:rsid w:val="00D10A4D"/>
    <w:rsid w:val="00D111CF"/>
    <w:rsid w:val="00D137DE"/>
    <w:rsid w:val="00D15319"/>
    <w:rsid w:val="00D159F8"/>
    <w:rsid w:val="00D16E2F"/>
    <w:rsid w:val="00D17C8C"/>
    <w:rsid w:val="00D22D34"/>
    <w:rsid w:val="00D2419C"/>
    <w:rsid w:val="00D24618"/>
    <w:rsid w:val="00D24846"/>
    <w:rsid w:val="00D24CDE"/>
    <w:rsid w:val="00D272AF"/>
    <w:rsid w:val="00D30059"/>
    <w:rsid w:val="00D302B1"/>
    <w:rsid w:val="00D304A8"/>
    <w:rsid w:val="00D3083E"/>
    <w:rsid w:val="00D31CAE"/>
    <w:rsid w:val="00D32963"/>
    <w:rsid w:val="00D330B5"/>
    <w:rsid w:val="00D33620"/>
    <w:rsid w:val="00D3385E"/>
    <w:rsid w:val="00D37E79"/>
    <w:rsid w:val="00D41801"/>
    <w:rsid w:val="00D42004"/>
    <w:rsid w:val="00D42841"/>
    <w:rsid w:val="00D4374B"/>
    <w:rsid w:val="00D45916"/>
    <w:rsid w:val="00D45F27"/>
    <w:rsid w:val="00D50EB0"/>
    <w:rsid w:val="00D50F0A"/>
    <w:rsid w:val="00D50F8E"/>
    <w:rsid w:val="00D52013"/>
    <w:rsid w:val="00D5225D"/>
    <w:rsid w:val="00D54F13"/>
    <w:rsid w:val="00D55374"/>
    <w:rsid w:val="00D55A2E"/>
    <w:rsid w:val="00D565AE"/>
    <w:rsid w:val="00D56C32"/>
    <w:rsid w:val="00D56E52"/>
    <w:rsid w:val="00D575AB"/>
    <w:rsid w:val="00D60105"/>
    <w:rsid w:val="00D61CA0"/>
    <w:rsid w:val="00D6226E"/>
    <w:rsid w:val="00D6406D"/>
    <w:rsid w:val="00D647CB"/>
    <w:rsid w:val="00D658B2"/>
    <w:rsid w:val="00D65944"/>
    <w:rsid w:val="00D65F18"/>
    <w:rsid w:val="00D66D8F"/>
    <w:rsid w:val="00D6718E"/>
    <w:rsid w:val="00D67BF3"/>
    <w:rsid w:val="00D7039E"/>
    <w:rsid w:val="00D70BF3"/>
    <w:rsid w:val="00D7131B"/>
    <w:rsid w:val="00D71762"/>
    <w:rsid w:val="00D724B5"/>
    <w:rsid w:val="00D72A2B"/>
    <w:rsid w:val="00D74C05"/>
    <w:rsid w:val="00D75029"/>
    <w:rsid w:val="00D75045"/>
    <w:rsid w:val="00D775C5"/>
    <w:rsid w:val="00D823DD"/>
    <w:rsid w:val="00D824AA"/>
    <w:rsid w:val="00D83902"/>
    <w:rsid w:val="00D83AA5"/>
    <w:rsid w:val="00D847FB"/>
    <w:rsid w:val="00D84938"/>
    <w:rsid w:val="00D860C9"/>
    <w:rsid w:val="00D860D9"/>
    <w:rsid w:val="00D903F8"/>
    <w:rsid w:val="00D9044F"/>
    <w:rsid w:val="00D90BED"/>
    <w:rsid w:val="00D91986"/>
    <w:rsid w:val="00D93078"/>
    <w:rsid w:val="00D9404B"/>
    <w:rsid w:val="00D9546D"/>
    <w:rsid w:val="00D95B32"/>
    <w:rsid w:val="00D96955"/>
    <w:rsid w:val="00D97CC0"/>
    <w:rsid w:val="00DA04D9"/>
    <w:rsid w:val="00DA3262"/>
    <w:rsid w:val="00DA3D65"/>
    <w:rsid w:val="00DA5556"/>
    <w:rsid w:val="00DA6DA6"/>
    <w:rsid w:val="00DA753A"/>
    <w:rsid w:val="00DB189B"/>
    <w:rsid w:val="00DB254B"/>
    <w:rsid w:val="00DB2A29"/>
    <w:rsid w:val="00DB2A99"/>
    <w:rsid w:val="00DB346F"/>
    <w:rsid w:val="00DB3A3E"/>
    <w:rsid w:val="00DB3BAC"/>
    <w:rsid w:val="00DB4387"/>
    <w:rsid w:val="00DB4D7D"/>
    <w:rsid w:val="00DB55F4"/>
    <w:rsid w:val="00DB6679"/>
    <w:rsid w:val="00DB6F2F"/>
    <w:rsid w:val="00DC09A9"/>
    <w:rsid w:val="00DC0CFC"/>
    <w:rsid w:val="00DC1A6C"/>
    <w:rsid w:val="00DC2FEC"/>
    <w:rsid w:val="00DC3071"/>
    <w:rsid w:val="00DC328E"/>
    <w:rsid w:val="00DC3734"/>
    <w:rsid w:val="00DC4490"/>
    <w:rsid w:val="00DC51C0"/>
    <w:rsid w:val="00DC6A37"/>
    <w:rsid w:val="00DC70C1"/>
    <w:rsid w:val="00DC7104"/>
    <w:rsid w:val="00DC7BAF"/>
    <w:rsid w:val="00DD22B7"/>
    <w:rsid w:val="00DD23B3"/>
    <w:rsid w:val="00DD3B20"/>
    <w:rsid w:val="00DD3EC1"/>
    <w:rsid w:val="00DD4854"/>
    <w:rsid w:val="00DD488A"/>
    <w:rsid w:val="00DD4D59"/>
    <w:rsid w:val="00DD5708"/>
    <w:rsid w:val="00DD57D7"/>
    <w:rsid w:val="00DD6373"/>
    <w:rsid w:val="00DE0DCF"/>
    <w:rsid w:val="00DE141E"/>
    <w:rsid w:val="00DE1C55"/>
    <w:rsid w:val="00DE38C9"/>
    <w:rsid w:val="00DE4543"/>
    <w:rsid w:val="00DE4CAA"/>
    <w:rsid w:val="00DE5AED"/>
    <w:rsid w:val="00DE63BD"/>
    <w:rsid w:val="00DE63EB"/>
    <w:rsid w:val="00DE74E1"/>
    <w:rsid w:val="00DE7C4A"/>
    <w:rsid w:val="00DE7D4D"/>
    <w:rsid w:val="00DF00BB"/>
    <w:rsid w:val="00DF0269"/>
    <w:rsid w:val="00DF052F"/>
    <w:rsid w:val="00DF1960"/>
    <w:rsid w:val="00DF2623"/>
    <w:rsid w:val="00DF35DD"/>
    <w:rsid w:val="00DF4787"/>
    <w:rsid w:val="00DF49CF"/>
    <w:rsid w:val="00DF4BEC"/>
    <w:rsid w:val="00DF5413"/>
    <w:rsid w:val="00DF5F0C"/>
    <w:rsid w:val="00DF6A33"/>
    <w:rsid w:val="00DF753B"/>
    <w:rsid w:val="00DF7D86"/>
    <w:rsid w:val="00E00293"/>
    <w:rsid w:val="00E0129E"/>
    <w:rsid w:val="00E01E3B"/>
    <w:rsid w:val="00E03BAD"/>
    <w:rsid w:val="00E03EC3"/>
    <w:rsid w:val="00E047B8"/>
    <w:rsid w:val="00E04DF4"/>
    <w:rsid w:val="00E05965"/>
    <w:rsid w:val="00E05E93"/>
    <w:rsid w:val="00E06335"/>
    <w:rsid w:val="00E06805"/>
    <w:rsid w:val="00E06BAE"/>
    <w:rsid w:val="00E07295"/>
    <w:rsid w:val="00E07528"/>
    <w:rsid w:val="00E0766C"/>
    <w:rsid w:val="00E10D73"/>
    <w:rsid w:val="00E10FE1"/>
    <w:rsid w:val="00E11357"/>
    <w:rsid w:val="00E11D35"/>
    <w:rsid w:val="00E11E22"/>
    <w:rsid w:val="00E11F73"/>
    <w:rsid w:val="00E1267A"/>
    <w:rsid w:val="00E15F02"/>
    <w:rsid w:val="00E20784"/>
    <w:rsid w:val="00E214AD"/>
    <w:rsid w:val="00E2151C"/>
    <w:rsid w:val="00E21D1A"/>
    <w:rsid w:val="00E22222"/>
    <w:rsid w:val="00E22357"/>
    <w:rsid w:val="00E22673"/>
    <w:rsid w:val="00E22DA9"/>
    <w:rsid w:val="00E30044"/>
    <w:rsid w:val="00E31E4A"/>
    <w:rsid w:val="00E32411"/>
    <w:rsid w:val="00E3297A"/>
    <w:rsid w:val="00E32AB6"/>
    <w:rsid w:val="00E32E76"/>
    <w:rsid w:val="00E33F1D"/>
    <w:rsid w:val="00E34F1E"/>
    <w:rsid w:val="00E36DC5"/>
    <w:rsid w:val="00E409E6"/>
    <w:rsid w:val="00E40CE9"/>
    <w:rsid w:val="00E40EB1"/>
    <w:rsid w:val="00E41161"/>
    <w:rsid w:val="00E41B71"/>
    <w:rsid w:val="00E426E5"/>
    <w:rsid w:val="00E42941"/>
    <w:rsid w:val="00E430A1"/>
    <w:rsid w:val="00E43342"/>
    <w:rsid w:val="00E433BA"/>
    <w:rsid w:val="00E438AF"/>
    <w:rsid w:val="00E43C1F"/>
    <w:rsid w:val="00E4414B"/>
    <w:rsid w:val="00E448F1"/>
    <w:rsid w:val="00E4522D"/>
    <w:rsid w:val="00E45A92"/>
    <w:rsid w:val="00E46880"/>
    <w:rsid w:val="00E46C96"/>
    <w:rsid w:val="00E47112"/>
    <w:rsid w:val="00E50573"/>
    <w:rsid w:val="00E508C8"/>
    <w:rsid w:val="00E51C98"/>
    <w:rsid w:val="00E52350"/>
    <w:rsid w:val="00E52F7E"/>
    <w:rsid w:val="00E5399D"/>
    <w:rsid w:val="00E5453C"/>
    <w:rsid w:val="00E54DE4"/>
    <w:rsid w:val="00E555F7"/>
    <w:rsid w:val="00E562A9"/>
    <w:rsid w:val="00E5853D"/>
    <w:rsid w:val="00E6014D"/>
    <w:rsid w:val="00E638C1"/>
    <w:rsid w:val="00E63A81"/>
    <w:rsid w:val="00E6419D"/>
    <w:rsid w:val="00E64383"/>
    <w:rsid w:val="00E6539D"/>
    <w:rsid w:val="00E656D1"/>
    <w:rsid w:val="00E66E93"/>
    <w:rsid w:val="00E67A25"/>
    <w:rsid w:val="00E67E3C"/>
    <w:rsid w:val="00E70F50"/>
    <w:rsid w:val="00E72667"/>
    <w:rsid w:val="00E73A9B"/>
    <w:rsid w:val="00E73AD8"/>
    <w:rsid w:val="00E756C0"/>
    <w:rsid w:val="00E76A55"/>
    <w:rsid w:val="00E772C6"/>
    <w:rsid w:val="00E83AB6"/>
    <w:rsid w:val="00E84036"/>
    <w:rsid w:val="00E84FE3"/>
    <w:rsid w:val="00E85F72"/>
    <w:rsid w:val="00E86B2E"/>
    <w:rsid w:val="00E86FEB"/>
    <w:rsid w:val="00E87584"/>
    <w:rsid w:val="00E87B94"/>
    <w:rsid w:val="00E901D7"/>
    <w:rsid w:val="00E91D95"/>
    <w:rsid w:val="00E927A0"/>
    <w:rsid w:val="00E9340D"/>
    <w:rsid w:val="00E94737"/>
    <w:rsid w:val="00E9496E"/>
    <w:rsid w:val="00E94D87"/>
    <w:rsid w:val="00E94E99"/>
    <w:rsid w:val="00E95892"/>
    <w:rsid w:val="00E958F8"/>
    <w:rsid w:val="00E95A72"/>
    <w:rsid w:val="00EA0AFA"/>
    <w:rsid w:val="00EA1860"/>
    <w:rsid w:val="00EA1FF3"/>
    <w:rsid w:val="00EA3A68"/>
    <w:rsid w:val="00EA3A95"/>
    <w:rsid w:val="00EA5BED"/>
    <w:rsid w:val="00EA6C4C"/>
    <w:rsid w:val="00EA6E67"/>
    <w:rsid w:val="00EA7310"/>
    <w:rsid w:val="00EA7582"/>
    <w:rsid w:val="00EA7676"/>
    <w:rsid w:val="00EA7900"/>
    <w:rsid w:val="00EB2D1E"/>
    <w:rsid w:val="00EB341E"/>
    <w:rsid w:val="00EB4076"/>
    <w:rsid w:val="00EB493E"/>
    <w:rsid w:val="00EB5E25"/>
    <w:rsid w:val="00EB6575"/>
    <w:rsid w:val="00EC0242"/>
    <w:rsid w:val="00EC0823"/>
    <w:rsid w:val="00EC1731"/>
    <w:rsid w:val="00EC1EF3"/>
    <w:rsid w:val="00EC245C"/>
    <w:rsid w:val="00EC2C1A"/>
    <w:rsid w:val="00EC2E4C"/>
    <w:rsid w:val="00EC3DC4"/>
    <w:rsid w:val="00EC5081"/>
    <w:rsid w:val="00EC658F"/>
    <w:rsid w:val="00EC6952"/>
    <w:rsid w:val="00EC766E"/>
    <w:rsid w:val="00EC788F"/>
    <w:rsid w:val="00EC7A58"/>
    <w:rsid w:val="00ED17E6"/>
    <w:rsid w:val="00ED264E"/>
    <w:rsid w:val="00ED378D"/>
    <w:rsid w:val="00ED4188"/>
    <w:rsid w:val="00ED5202"/>
    <w:rsid w:val="00ED5C7B"/>
    <w:rsid w:val="00ED642B"/>
    <w:rsid w:val="00ED71AB"/>
    <w:rsid w:val="00ED73C6"/>
    <w:rsid w:val="00ED7C02"/>
    <w:rsid w:val="00EE193A"/>
    <w:rsid w:val="00EE23FF"/>
    <w:rsid w:val="00EE3577"/>
    <w:rsid w:val="00EE569E"/>
    <w:rsid w:val="00EE56CB"/>
    <w:rsid w:val="00EE5B4A"/>
    <w:rsid w:val="00EE6BC3"/>
    <w:rsid w:val="00EF1093"/>
    <w:rsid w:val="00EF360D"/>
    <w:rsid w:val="00EF5C30"/>
    <w:rsid w:val="00EF61D8"/>
    <w:rsid w:val="00EF6B34"/>
    <w:rsid w:val="00EF7525"/>
    <w:rsid w:val="00EF772E"/>
    <w:rsid w:val="00EF7C32"/>
    <w:rsid w:val="00F006B8"/>
    <w:rsid w:val="00F01DB3"/>
    <w:rsid w:val="00F020B8"/>
    <w:rsid w:val="00F050E1"/>
    <w:rsid w:val="00F0749C"/>
    <w:rsid w:val="00F07B36"/>
    <w:rsid w:val="00F11324"/>
    <w:rsid w:val="00F1154B"/>
    <w:rsid w:val="00F115F5"/>
    <w:rsid w:val="00F11A4A"/>
    <w:rsid w:val="00F12904"/>
    <w:rsid w:val="00F12CA6"/>
    <w:rsid w:val="00F15425"/>
    <w:rsid w:val="00F1614E"/>
    <w:rsid w:val="00F1657E"/>
    <w:rsid w:val="00F16754"/>
    <w:rsid w:val="00F20832"/>
    <w:rsid w:val="00F226CB"/>
    <w:rsid w:val="00F235B3"/>
    <w:rsid w:val="00F23730"/>
    <w:rsid w:val="00F23873"/>
    <w:rsid w:val="00F23EA4"/>
    <w:rsid w:val="00F257B5"/>
    <w:rsid w:val="00F25819"/>
    <w:rsid w:val="00F25947"/>
    <w:rsid w:val="00F27479"/>
    <w:rsid w:val="00F31C08"/>
    <w:rsid w:val="00F31E71"/>
    <w:rsid w:val="00F32723"/>
    <w:rsid w:val="00F32D0B"/>
    <w:rsid w:val="00F33152"/>
    <w:rsid w:val="00F33F4C"/>
    <w:rsid w:val="00F34B28"/>
    <w:rsid w:val="00F4079A"/>
    <w:rsid w:val="00F40C32"/>
    <w:rsid w:val="00F4206B"/>
    <w:rsid w:val="00F4214D"/>
    <w:rsid w:val="00F42601"/>
    <w:rsid w:val="00F42F65"/>
    <w:rsid w:val="00F43799"/>
    <w:rsid w:val="00F43E88"/>
    <w:rsid w:val="00F43EBC"/>
    <w:rsid w:val="00F44504"/>
    <w:rsid w:val="00F464C0"/>
    <w:rsid w:val="00F46FBB"/>
    <w:rsid w:val="00F4700F"/>
    <w:rsid w:val="00F475AA"/>
    <w:rsid w:val="00F5037E"/>
    <w:rsid w:val="00F50C61"/>
    <w:rsid w:val="00F50D15"/>
    <w:rsid w:val="00F5200C"/>
    <w:rsid w:val="00F52A51"/>
    <w:rsid w:val="00F52AFA"/>
    <w:rsid w:val="00F531FA"/>
    <w:rsid w:val="00F5379A"/>
    <w:rsid w:val="00F554C2"/>
    <w:rsid w:val="00F5588A"/>
    <w:rsid w:val="00F55FA3"/>
    <w:rsid w:val="00F5643C"/>
    <w:rsid w:val="00F5678A"/>
    <w:rsid w:val="00F56960"/>
    <w:rsid w:val="00F56E54"/>
    <w:rsid w:val="00F5712C"/>
    <w:rsid w:val="00F5739F"/>
    <w:rsid w:val="00F576CF"/>
    <w:rsid w:val="00F578AB"/>
    <w:rsid w:val="00F607F1"/>
    <w:rsid w:val="00F620CA"/>
    <w:rsid w:val="00F62681"/>
    <w:rsid w:val="00F62C72"/>
    <w:rsid w:val="00F64063"/>
    <w:rsid w:val="00F64A41"/>
    <w:rsid w:val="00F64F87"/>
    <w:rsid w:val="00F65A6D"/>
    <w:rsid w:val="00F65BFB"/>
    <w:rsid w:val="00F705D0"/>
    <w:rsid w:val="00F70D65"/>
    <w:rsid w:val="00F72925"/>
    <w:rsid w:val="00F72C28"/>
    <w:rsid w:val="00F731D3"/>
    <w:rsid w:val="00F73409"/>
    <w:rsid w:val="00F7437A"/>
    <w:rsid w:val="00F770E5"/>
    <w:rsid w:val="00F77651"/>
    <w:rsid w:val="00F80C86"/>
    <w:rsid w:val="00F816A1"/>
    <w:rsid w:val="00F8522B"/>
    <w:rsid w:val="00F85F5A"/>
    <w:rsid w:val="00F863E5"/>
    <w:rsid w:val="00F87C40"/>
    <w:rsid w:val="00F87CF0"/>
    <w:rsid w:val="00F9120F"/>
    <w:rsid w:val="00F912B0"/>
    <w:rsid w:val="00F913C6"/>
    <w:rsid w:val="00F9192E"/>
    <w:rsid w:val="00F91FC5"/>
    <w:rsid w:val="00F92756"/>
    <w:rsid w:val="00F92C58"/>
    <w:rsid w:val="00F92E79"/>
    <w:rsid w:val="00F93071"/>
    <w:rsid w:val="00F93098"/>
    <w:rsid w:val="00F93620"/>
    <w:rsid w:val="00F94FE0"/>
    <w:rsid w:val="00F96F39"/>
    <w:rsid w:val="00FA0502"/>
    <w:rsid w:val="00FA08A2"/>
    <w:rsid w:val="00FA09B4"/>
    <w:rsid w:val="00FA0CF5"/>
    <w:rsid w:val="00FA0EDD"/>
    <w:rsid w:val="00FA154A"/>
    <w:rsid w:val="00FA1DB4"/>
    <w:rsid w:val="00FA1E8A"/>
    <w:rsid w:val="00FA2C39"/>
    <w:rsid w:val="00FA2D2A"/>
    <w:rsid w:val="00FA34DA"/>
    <w:rsid w:val="00FA3E3C"/>
    <w:rsid w:val="00FA423C"/>
    <w:rsid w:val="00FA5D11"/>
    <w:rsid w:val="00FA6454"/>
    <w:rsid w:val="00FA664B"/>
    <w:rsid w:val="00FA6E8E"/>
    <w:rsid w:val="00FA7388"/>
    <w:rsid w:val="00FA7903"/>
    <w:rsid w:val="00FB1539"/>
    <w:rsid w:val="00FB16CF"/>
    <w:rsid w:val="00FB1D30"/>
    <w:rsid w:val="00FB26C5"/>
    <w:rsid w:val="00FB2F48"/>
    <w:rsid w:val="00FB339D"/>
    <w:rsid w:val="00FB4966"/>
    <w:rsid w:val="00FB4AA4"/>
    <w:rsid w:val="00FB5706"/>
    <w:rsid w:val="00FB604A"/>
    <w:rsid w:val="00FB654F"/>
    <w:rsid w:val="00FB69C4"/>
    <w:rsid w:val="00FB6E5A"/>
    <w:rsid w:val="00FB6FBA"/>
    <w:rsid w:val="00FB7405"/>
    <w:rsid w:val="00FC159D"/>
    <w:rsid w:val="00FC28D4"/>
    <w:rsid w:val="00FC4B1F"/>
    <w:rsid w:val="00FC5061"/>
    <w:rsid w:val="00FC534B"/>
    <w:rsid w:val="00FC5360"/>
    <w:rsid w:val="00FC6519"/>
    <w:rsid w:val="00FC6F92"/>
    <w:rsid w:val="00FC7013"/>
    <w:rsid w:val="00FC72DC"/>
    <w:rsid w:val="00FC780C"/>
    <w:rsid w:val="00FD097B"/>
    <w:rsid w:val="00FD1E27"/>
    <w:rsid w:val="00FD1E6B"/>
    <w:rsid w:val="00FD298E"/>
    <w:rsid w:val="00FD3B35"/>
    <w:rsid w:val="00FD3B67"/>
    <w:rsid w:val="00FD447E"/>
    <w:rsid w:val="00FD4D08"/>
    <w:rsid w:val="00FD54C0"/>
    <w:rsid w:val="00FE0D24"/>
    <w:rsid w:val="00FE1571"/>
    <w:rsid w:val="00FE1E6C"/>
    <w:rsid w:val="00FE2863"/>
    <w:rsid w:val="00FE3BF6"/>
    <w:rsid w:val="00FE504E"/>
    <w:rsid w:val="00FE60C0"/>
    <w:rsid w:val="00FE669B"/>
    <w:rsid w:val="00FE71D2"/>
    <w:rsid w:val="00FF16F0"/>
    <w:rsid w:val="00FF1F5D"/>
    <w:rsid w:val="00FF2A0E"/>
    <w:rsid w:val="00FF2F6E"/>
    <w:rsid w:val="00FF4665"/>
    <w:rsid w:val="00FF4C3E"/>
    <w:rsid w:val="00FF6895"/>
    <w:rsid w:val="00FF70CE"/>
    <w:rsid w:val="014A50BE"/>
    <w:rsid w:val="022BA0E8"/>
    <w:rsid w:val="048D7DD0"/>
    <w:rsid w:val="05C50F2B"/>
    <w:rsid w:val="0755D175"/>
    <w:rsid w:val="08DBF66D"/>
    <w:rsid w:val="0B7E697F"/>
    <w:rsid w:val="112ADDC3"/>
    <w:rsid w:val="1277544A"/>
    <w:rsid w:val="167FC114"/>
    <w:rsid w:val="17BCE1FA"/>
    <w:rsid w:val="1A889828"/>
    <w:rsid w:val="1D869E77"/>
    <w:rsid w:val="1E670E84"/>
    <w:rsid w:val="217886FA"/>
    <w:rsid w:val="235C951E"/>
    <w:rsid w:val="25556E09"/>
    <w:rsid w:val="283D3CE4"/>
    <w:rsid w:val="2BF6615A"/>
    <w:rsid w:val="2D661F5C"/>
    <w:rsid w:val="2FE9A3EB"/>
    <w:rsid w:val="323DFE0D"/>
    <w:rsid w:val="329997DB"/>
    <w:rsid w:val="3477DA5F"/>
    <w:rsid w:val="34942ED1"/>
    <w:rsid w:val="357B6A22"/>
    <w:rsid w:val="35967B2E"/>
    <w:rsid w:val="35C8D497"/>
    <w:rsid w:val="364737DD"/>
    <w:rsid w:val="37B14782"/>
    <w:rsid w:val="37D9DA2D"/>
    <w:rsid w:val="38254AA7"/>
    <w:rsid w:val="38E305A8"/>
    <w:rsid w:val="3CCFD184"/>
    <w:rsid w:val="3CE03481"/>
    <w:rsid w:val="3CFB3EFC"/>
    <w:rsid w:val="3F360C1B"/>
    <w:rsid w:val="413CC3F2"/>
    <w:rsid w:val="4155D4E8"/>
    <w:rsid w:val="42258E6C"/>
    <w:rsid w:val="425B215B"/>
    <w:rsid w:val="43F76FB6"/>
    <w:rsid w:val="45F4C3E1"/>
    <w:rsid w:val="4656A028"/>
    <w:rsid w:val="48228BC9"/>
    <w:rsid w:val="4AAAE5F0"/>
    <w:rsid w:val="4BECC50F"/>
    <w:rsid w:val="4E4BA197"/>
    <w:rsid w:val="507E00AD"/>
    <w:rsid w:val="51C74E6A"/>
    <w:rsid w:val="51FA56AB"/>
    <w:rsid w:val="5273A1AD"/>
    <w:rsid w:val="561C1DA2"/>
    <w:rsid w:val="565A83D0"/>
    <w:rsid w:val="56810765"/>
    <w:rsid w:val="568EFC7F"/>
    <w:rsid w:val="5AF96158"/>
    <w:rsid w:val="60F3DF7B"/>
    <w:rsid w:val="61356DE4"/>
    <w:rsid w:val="63210BCF"/>
    <w:rsid w:val="64223398"/>
    <w:rsid w:val="644AA0C7"/>
    <w:rsid w:val="67DA36FD"/>
    <w:rsid w:val="6B75B50E"/>
    <w:rsid w:val="6D089AC3"/>
    <w:rsid w:val="6EAE60CF"/>
    <w:rsid w:val="6ED4105B"/>
    <w:rsid w:val="74B116C6"/>
    <w:rsid w:val="7613F057"/>
    <w:rsid w:val="77D0FFB4"/>
    <w:rsid w:val="7BF4DEED"/>
    <w:rsid w:val="7C72E224"/>
    <w:rsid w:val="7E4A694D"/>
    <w:rsid w:val="7EE226B4"/>
    <w:rsid w:val="7FABCB7C"/>
  </w:rsids>
  <m:mathPr>
    <m:mathFont m:val="Cambria Math"/>
    <m:brkBin m:val="before"/>
    <m:brkBinSub m:val="--"/>
    <m:smallFrac m:val="0"/>
    <m:dispDef/>
    <m:lMargin m:val="0"/>
    <m:rMargin m:val="0"/>
    <m:defJc m:val="centerGroup"/>
    <m:wrapIndent m:val="1440"/>
    <m:intLim m:val="subSup"/>
    <m:naryLim m:val="undOvr"/>
  </m:mathPr>
  <w:themeFontLang w:val="es-CL"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237403"/>
  <w15:docId w15:val="{EA5820E4-F40E-47CA-BF15-5B7CC5F1E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s" w:eastAsia="es-CL" w:bidi="ar-SA"/>
      </w:rPr>
    </w:rPrDefault>
    <w:pPrDefault>
      <w:pPr>
        <w:spacing w:before="300" w:after="3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4E05"/>
    <w:pPr>
      <w:spacing w:line="240" w:lineRule="auto"/>
    </w:pPr>
    <w:rPr>
      <w:rFonts w:ascii="Times New Roman" w:hAnsi="Times New Roman"/>
      <w:lang w:val="en-US"/>
    </w:rPr>
  </w:style>
  <w:style w:type="paragraph" w:styleId="Heading1">
    <w:name w:val="heading 1"/>
    <w:basedOn w:val="Normal"/>
    <w:next w:val="Normal"/>
    <w:link w:val="Heading1Char"/>
    <w:uiPriority w:val="9"/>
    <w:qFormat/>
    <w:pPr>
      <w:keepNext/>
      <w:keepLines/>
      <w:spacing w:before="480" w:after="0"/>
      <w:jc w:val="left"/>
      <w:outlineLvl w:val="0"/>
    </w:pPr>
    <w:rPr>
      <w:b/>
      <w:sz w:val="30"/>
      <w:szCs w:val="30"/>
    </w:rPr>
  </w:style>
  <w:style w:type="paragraph" w:styleId="Heading2">
    <w:name w:val="heading 2"/>
    <w:basedOn w:val="Normal"/>
    <w:next w:val="Normal"/>
    <w:uiPriority w:val="9"/>
    <w:unhideWhenUsed/>
    <w:qFormat/>
    <w:pPr>
      <w:keepNext/>
      <w:keepLines/>
      <w:spacing w:before="200" w:after="0"/>
      <w:outlineLvl w:val="1"/>
    </w:pPr>
    <w:rPr>
      <w:b/>
    </w:rPr>
  </w:style>
  <w:style w:type="paragraph" w:styleId="Heading3">
    <w:name w:val="heading 3"/>
    <w:basedOn w:val="Normal"/>
    <w:next w:val="Normal"/>
    <w:autoRedefine/>
    <w:uiPriority w:val="9"/>
    <w:unhideWhenUsed/>
    <w:qFormat/>
    <w:rsid w:val="007D5628"/>
    <w:pPr>
      <w:keepNext/>
      <w:keepLines/>
      <w:spacing w:before="200" w:after="0"/>
      <w:outlineLvl w:val="2"/>
    </w:pPr>
    <w:rPr>
      <w:rFonts w:ascii="Calibri" w:eastAsia="Calibri" w:hAnsi="Calibri" w:cs="Calibri"/>
      <w:b/>
      <w:sz w:val="28"/>
      <w:szCs w:val="28"/>
    </w:rPr>
  </w:style>
  <w:style w:type="paragraph" w:styleId="Heading4">
    <w:name w:val="heading 4"/>
    <w:basedOn w:val="Normal"/>
    <w:next w:val="Normal"/>
    <w:uiPriority w:val="9"/>
    <w:semiHidden/>
    <w:unhideWhenUsed/>
    <w:qFormat/>
    <w:pPr>
      <w:keepNext/>
      <w:keepLines/>
      <w:spacing w:before="200" w:after="0"/>
      <w:outlineLvl w:val="3"/>
    </w:pPr>
    <w:rPr>
      <w:rFonts w:ascii="Calibri" w:eastAsia="Calibri" w:hAnsi="Calibri" w:cs="Calibri"/>
      <w:b/>
      <w:color w:val="4F81BD"/>
    </w:rPr>
  </w:style>
  <w:style w:type="paragraph" w:styleId="Heading5">
    <w:name w:val="heading 5"/>
    <w:basedOn w:val="Normal"/>
    <w:next w:val="Normal"/>
    <w:uiPriority w:val="9"/>
    <w:semiHidden/>
    <w:unhideWhenUsed/>
    <w:qFormat/>
    <w:pPr>
      <w:keepNext/>
      <w:keepLines/>
      <w:spacing w:before="200" w:after="0"/>
      <w:outlineLvl w:val="4"/>
    </w:pPr>
    <w:rPr>
      <w:rFonts w:ascii="Calibri" w:eastAsia="Calibri" w:hAnsi="Calibri" w:cs="Calibri"/>
      <w:i/>
      <w:color w:val="4F81BD"/>
    </w:rPr>
  </w:style>
  <w:style w:type="paragraph" w:styleId="Heading6">
    <w:name w:val="heading 6"/>
    <w:basedOn w:val="Normal"/>
    <w:next w:val="Normal"/>
    <w:uiPriority w:val="9"/>
    <w:semiHidden/>
    <w:unhideWhenUsed/>
    <w:qFormat/>
    <w:pPr>
      <w:keepNext/>
      <w:keepLines/>
      <w:spacing w:before="200" w:after="0"/>
      <w:outlineLvl w:val="5"/>
    </w:pPr>
    <w:rPr>
      <w:rFonts w:ascii="Calibri" w:eastAsia="Calibri" w:hAnsi="Calibri" w:cs="Calibri"/>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autoRedefine/>
    <w:uiPriority w:val="10"/>
    <w:qFormat/>
    <w:rsid w:val="003D3B28"/>
    <w:pPr>
      <w:keepNext/>
      <w:keepLines/>
      <w:spacing w:before="480" w:after="240"/>
      <w:jc w:val="center"/>
    </w:pPr>
    <w:rPr>
      <w:rFonts w:eastAsia="Times New Roman" w:cs="Times New Roman"/>
      <w:b/>
      <w:bCs/>
      <w:sz w:val="36"/>
      <w:szCs w:val="36"/>
    </w:rPr>
  </w:style>
  <w:style w:type="paragraph" w:styleId="Subtitle">
    <w:name w:val="Subtitle"/>
    <w:basedOn w:val="Normal"/>
    <w:next w:val="Normal"/>
    <w:uiPriority w:val="11"/>
    <w:qFormat/>
    <w:pPr>
      <w:keepNext/>
      <w:keepLines/>
      <w:spacing w:before="240" w:after="240"/>
      <w:jc w:val="center"/>
    </w:pPr>
    <w:rPr>
      <w:rFonts w:eastAsia="Times New Roman" w:cs="Times New Roman"/>
      <w:b/>
      <w:sz w:val="30"/>
      <w:szCs w:val="3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autoRedefine/>
    <w:uiPriority w:val="37"/>
    <w:unhideWhenUsed/>
    <w:rsid w:val="00EA7310"/>
    <w:pPr>
      <w:spacing w:before="0" w:after="0"/>
      <w:ind w:left="720" w:hanging="720"/>
    </w:pPr>
  </w:style>
  <w:style w:type="paragraph" w:styleId="NoSpacing">
    <w:name w:val="No Spacing"/>
    <w:uiPriority w:val="1"/>
    <w:qFormat/>
    <w:rsid w:val="008A07BB"/>
    <w:pPr>
      <w:spacing w:before="0" w:after="0" w:line="240" w:lineRule="auto"/>
    </w:pPr>
  </w:style>
  <w:style w:type="paragraph" w:styleId="NormalWeb">
    <w:name w:val="Normal (Web)"/>
    <w:basedOn w:val="Normal"/>
    <w:uiPriority w:val="99"/>
    <w:unhideWhenUsed/>
    <w:rsid w:val="00C95FD9"/>
    <w:pPr>
      <w:spacing w:before="100" w:beforeAutospacing="1" w:after="100" w:afterAutospacing="1"/>
      <w:jc w:val="left"/>
    </w:pPr>
    <w:rPr>
      <w:rFonts w:eastAsia="Times New Roman" w:cs="Times New Roman"/>
      <w:lang w:val="es-CL"/>
    </w:rPr>
  </w:style>
  <w:style w:type="character" w:customStyle="1" w:styleId="highlight">
    <w:name w:val="highlight"/>
    <w:basedOn w:val="DefaultParagraphFont"/>
    <w:rsid w:val="00C95FD9"/>
  </w:style>
  <w:style w:type="character" w:customStyle="1" w:styleId="citation">
    <w:name w:val="citation"/>
    <w:basedOn w:val="DefaultParagraphFont"/>
    <w:rsid w:val="00C95FD9"/>
  </w:style>
  <w:style w:type="character" w:customStyle="1" w:styleId="citation-item">
    <w:name w:val="citation-item"/>
    <w:basedOn w:val="DefaultParagraphFont"/>
    <w:rsid w:val="00C95FD9"/>
  </w:style>
  <w:style w:type="paragraph" w:styleId="CommentSubject">
    <w:name w:val="annotation subject"/>
    <w:basedOn w:val="CommentText"/>
    <w:next w:val="CommentText"/>
    <w:link w:val="CommentSubjectChar"/>
    <w:uiPriority w:val="99"/>
    <w:semiHidden/>
    <w:unhideWhenUsed/>
    <w:rsid w:val="00FA6E8E"/>
    <w:rPr>
      <w:b/>
      <w:bCs/>
    </w:rPr>
  </w:style>
  <w:style w:type="character" w:customStyle="1" w:styleId="CommentSubjectChar">
    <w:name w:val="Comment Subject Char"/>
    <w:basedOn w:val="CommentTextChar"/>
    <w:link w:val="CommentSubject"/>
    <w:uiPriority w:val="99"/>
    <w:semiHidden/>
    <w:rsid w:val="00FA6E8E"/>
    <w:rPr>
      <w:b/>
      <w:bCs/>
      <w:sz w:val="20"/>
      <w:szCs w:val="20"/>
    </w:rPr>
  </w:style>
  <w:style w:type="paragraph" w:styleId="Header">
    <w:name w:val="header"/>
    <w:basedOn w:val="Normal"/>
    <w:link w:val="HeaderChar"/>
    <w:uiPriority w:val="99"/>
    <w:unhideWhenUsed/>
    <w:rsid w:val="0099255D"/>
    <w:pPr>
      <w:tabs>
        <w:tab w:val="center" w:pos="4419"/>
        <w:tab w:val="right" w:pos="8838"/>
      </w:tabs>
      <w:spacing w:before="0" w:after="0"/>
    </w:pPr>
  </w:style>
  <w:style w:type="character" w:customStyle="1" w:styleId="HeaderChar">
    <w:name w:val="Header Char"/>
    <w:basedOn w:val="DefaultParagraphFont"/>
    <w:link w:val="Header"/>
    <w:uiPriority w:val="99"/>
    <w:rsid w:val="0099255D"/>
  </w:style>
  <w:style w:type="paragraph" w:styleId="Footer">
    <w:name w:val="footer"/>
    <w:basedOn w:val="Normal"/>
    <w:link w:val="FooterChar"/>
    <w:uiPriority w:val="99"/>
    <w:unhideWhenUsed/>
    <w:rsid w:val="0099255D"/>
    <w:pPr>
      <w:tabs>
        <w:tab w:val="center" w:pos="4419"/>
        <w:tab w:val="right" w:pos="8838"/>
      </w:tabs>
      <w:spacing w:before="0" w:after="0"/>
    </w:pPr>
  </w:style>
  <w:style w:type="character" w:customStyle="1" w:styleId="FooterChar">
    <w:name w:val="Footer Char"/>
    <w:basedOn w:val="DefaultParagraphFont"/>
    <w:link w:val="Footer"/>
    <w:uiPriority w:val="99"/>
    <w:rsid w:val="0099255D"/>
  </w:style>
  <w:style w:type="character" w:customStyle="1" w:styleId="Heading1Char">
    <w:name w:val="Heading 1 Char"/>
    <w:basedOn w:val="DefaultParagraphFont"/>
    <w:link w:val="Heading1"/>
    <w:uiPriority w:val="9"/>
    <w:rsid w:val="00C5370B"/>
    <w:rPr>
      <w:b/>
      <w:sz w:val="30"/>
      <w:szCs w:val="30"/>
    </w:rPr>
  </w:style>
  <w:style w:type="character" w:styleId="Hyperlink">
    <w:name w:val="Hyperlink"/>
    <w:basedOn w:val="DefaultParagraphFont"/>
    <w:uiPriority w:val="99"/>
    <w:unhideWhenUsed/>
    <w:rsid w:val="00D24618"/>
    <w:rPr>
      <w:color w:val="0000FF" w:themeColor="hyperlink"/>
      <w:u w:val="single"/>
    </w:rPr>
  </w:style>
  <w:style w:type="character" w:customStyle="1" w:styleId="UnresolvedMention1">
    <w:name w:val="Unresolved Mention1"/>
    <w:basedOn w:val="DefaultParagraphFont"/>
    <w:uiPriority w:val="99"/>
    <w:semiHidden/>
    <w:unhideWhenUsed/>
    <w:rsid w:val="00D24618"/>
    <w:rPr>
      <w:color w:val="605E5C"/>
      <w:shd w:val="clear" w:color="auto" w:fill="E1DFDD"/>
    </w:rPr>
  </w:style>
  <w:style w:type="table" w:styleId="TableGrid">
    <w:name w:val="Table Grid"/>
    <w:basedOn w:val="TableNormal"/>
    <w:uiPriority w:val="39"/>
    <w:rsid w:val="006B7D7E"/>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679DD"/>
    <w:pPr>
      <w:spacing w:before="0" w:after="0"/>
    </w:pPr>
    <w:rPr>
      <w:sz w:val="20"/>
      <w:szCs w:val="20"/>
    </w:rPr>
  </w:style>
  <w:style w:type="character" w:customStyle="1" w:styleId="FootnoteTextChar">
    <w:name w:val="Footnote Text Char"/>
    <w:basedOn w:val="DefaultParagraphFont"/>
    <w:link w:val="FootnoteText"/>
    <w:uiPriority w:val="99"/>
    <w:semiHidden/>
    <w:rsid w:val="005679DD"/>
    <w:rPr>
      <w:sz w:val="20"/>
      <w:szCs w:val="20"/>
    </w:rPr>
  </w:style>
  <w:style w:type="character" w:styleId="FootnoteReference">
    <w:name w:val="footnote reference"/>
    <w:basedOn w:val="DefaultParagraphFont"/>
    <w:uiPriority w:val="99"/>
    <w:semiHidden/>
    <w:unhideWhenUsed/>
    <w:rsid w:val="005679DD"/>
    <w:rPr>
      <w:vertAlign w:val="superscript"/>
    </w:rPr>
  </w:style>
  <w:style w:type="paragraph" w:styleId="ListParagraph">
    <w:name w:val="List Paragraph"/>
    <w:basedOn w:val="Normal"/>
    <w:uiPriority w:val="34"/>
    <w:qFormat/>
    <w:rsid w:val="00344519"/>
    <w:pPr>
      <w:ind w:left="720"/>
      <w:contextualSpacing/>
    </w:p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306593"/>
    <w:rPr>
      <w:color w:val="666666"/>
    </w:rPr>
  </w:style>
  <w:style w:type="character" w:styleId="LineNumber">
    <w:name w:val="line number"/>
    <w:basedOn w:val="DefaultParagraphFont"/>
    <w:uiPriority w:val="99"/>
    <w:semiHidden/>
    <w:unhideWhenUsed/>
    <w:rsid w:val="00F235B3"/>
  </w:style>
  <w:style w:type="paragraph" w:styleId="BalloonText">
    <w:name w:val="Balloon Text"/>
    <w:basedOn w:val="Normal"/>
    <w:link w:val="BalloonTextChar"/>
    <w:uiPriority w:val="99"/>
    <w:semiHidden/>
    <w:unhideWhenUsed/>
    <w:rsid w:val="00334957"/>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4957"/>
    <w:rPr>
      <w:rFonts w:ascii="Segoe UI" w:hAnsi="Segoe UI" w:cs="Segoe UI"/>
      <w:sz w:val="18"/>
      <w:szCs w:val="18"/>
      <w:lang w:val="en-US"/>
    </w:rPr>
  </w:style>
  <w:style w:type="paragraph" w:styleId="Revision">
    <w:name w:val="Revision"/>
    <w:hidden/>
    <w:uiPriority w:val="99"/>
    <w:semiHidden/>
    <w:rsid w:val="004169B7"/>
    <w:pPr>
      <w:spacing w:before="0" w:after="0" w:line="240" w:lineRule="auto"/>
      <w:jc w:val="left"/>
    </w:pPr>
    <w:rPr>
      <w:rFonts w:ascii="Times New Roman" w:hAnsi="Times New Roman"/>
      <w:lang w:val="en-US"/>
    </w:rPr>
  </w:style>
  <w:style w:type="character" w:styleId="Strong">
    <w:name w:val="Strong"/>
    <w:basedOn w:val="DefaultParagraphFont"/>
    <w:uiPriority w:val="22"/>
    <w:qFormat/>
    <w:rsid w:val="00FF4C3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82260">
      <w:bodyDiv w:val="1"/>
      <w:marLeft w:val="0"/>
      <w:marRight w:val="0"/>
      <w:marTop w:val="0"/>
      <w:marBottom w:val="0"/>
      <w:divBdr>
        <w:top w:val="none" w:sz="0" w:space="0" w:color="auto"/>
        <w:left w:val="none" w:sz="0" w:space="0" w:color="auto"/>
        <w:bottom w:val="none" w:sz="0" w:space="0" w:color="auto"/>
        <w:right w:val="none" w:sz="0" w:space="0" w:color="auto"/>
      </w:divBdr>
      <w:divsChild>
        <w:div w:id="990981103">
          <w:marLeft w:val="0"/>
          <w:marRight w:val="0"/>
          <w:marTop w:val="0"/>
          <w:marBottom w:val="0"/>
          <w:divBdr>
            <w:top w:val="none" w:sz="0" w:space="0" w:color="auto"/>
            <w:left w:val="none" w:sz="0" w:space="0" w:color="auto"/>
            <w:bottom w:val="none" w:sz="0" w:space="0" w:color="auto"/>
            <w:right w:val="none" w:sz="0" w:space="0" w:color="auto"/>
          </w:divBdr>
          <w:divsChild>
            <w:div w:id="102348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06415">
      <w:bodyDiv w:val="1"/>
      <w:marLeft w:val="0"/>
      <w:marRight w:val="0"/>
      <w:marTop w:val="0"/>
      <w:marBottom w:val="0"/>
      <w:divBdr>
        <w:top w:val="none" w:sz="0" w:space="0" w:color="auto"/>
        <w:left w:val="none" w:sz="0" w:space="0" w:color="auto"/>
        <w:bottom w:val="none" w:sz="0" w:space="0" w:color="auto"/>
        <w:right w:val="none" w:sz="0" w:space="0" w:color="auto"/>
      </w:divBdr>
    </w:div>
    <w:div w:id="75325986">
      <w:bodyDiv w:val="1"/>
      <w:marLeft w:val="0"/>
      <w:marRight w:val="0"/>
      <w:marTop w:val="0"/>
      <w:marBottom w:val="0"/>
      <w:divBdr>
        <w:top w:val="none" w:sz="0" w:space="0" w:color="auto"/>
        <w:left w:val="none" w:sz="0" w:space="0" w:color="auto"/>
        <w:bottom w:val="none" w:sz="0" w:space="0" w:color="auto"/>
        <w:right w:val="none" w:sz="0" w:space="0" w:color="auto"/>
      </w:divBdr>
    </w:div>
    <w:div w:id="75904210">
      <w:bodyDiv w:val="1"/>
      <w:marLeft w:val="0"/>
      <w:marRight w:val="0"/>
      <w:marTop w:val="0"/>
      <w:marBottom w:val="0"/>
      <w:divBdr>
        <w:top w:val="none" w:sz="0" w:space="0" w:color="auto"/>
        <w:left w:val="none" w:sz="0" w:space="0" w:color="auto"/>
        <w:bottom w:val="none" w:sz="0" w:space="0" w:color="auto"/>
        <w:right w:val="none" w:sz="0" w:space="0" w:color="auto"/>
      </w:divBdr>
      <w:divsChild>
        <w:div w:id="1272205588">
          <w:marLeft w:val="0"/>
          <w:marRight w:val="0"/>
          <w:marTop w:val="0"/>
          <w:marBottom w:val="0"/>
          <w:divBdr>
            <w:top w:val="none" w:sz="0" w:space="0" w:color="auto"/>
            <w:left w:val="none" w:sz="0" w:space="0" w:color="auto"/>
            <w:bottom w:val="none" w:sz="0" w:space="0" w:color="auto"/>
            <w:right w:val="none" w:sz="0" w:space="0" w:color="auto"/>
          </w:divBdr>
          <w:divsChild>
            <w:div w:id="111740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8739">
      <w:bodyDiv w:val="1"/>
      <w:marLeft w:val="0"/>
      <w:marRight w:val="0"/>
      <w:marTop w:val="0"/>
      <w:marBottom w:val="0"/>
      <w:divBdr>
        <w:top w:val="none" w:sz="0" w:space="0" w:color="auto"/>
        <w:left w:val="none" w:sz="0" w:space="0" w:color="auto"/>
        <w:bottom w:val="none" w:sz="0" w:space="0" w:color="auto"/>
        <w:right w:val="none" w:sz="0" w:space="0" w:color="auto"/>
      </w:divBdr>
      <w:divsChild>
        <w:div w:id="38435629">
          <w:marLeft w:val="0"/>
          <w:marRight w:val="0"/>
          <w:marTop w:val="0"/>
          <w:marBottom w:val="0"/>
          <w:divBdr>
            <w:top w:val="none" w:sz="0" w:space="0" w:color="auto"/>
            <w:left w:val="none" w:sz="0" w:space="0" w:color="auto"/>
            <w:bottom w:val="none" w:sz="0" w:space="0" w:color="auto"/>
            <w:right w:val="none" w:sz="0" w:space="0" w:color="auto"/>
          </w:divBdr>
          <w:divsChild>
            <w:div w:id="11911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89095">
      <w:bodyDiv w:val="1"/>
      <w:marLeft w:val="0"/>
      <w:marRight w:val="0"/>
      <w:marTop w:val="0"/>
      <w:marBottom w:val="0"/>
      <w:divBdr>
        <w:top w:val="none" w:sz="0" w:space="0" w:color="auto"/>
        <w:left w:val="none" w:sz="0" w:space="0" w:color="auto"/>
        <w:bottom w:val="none" w:sz="0" w:space="0" w:color="auto"/>
        <w:right w:val="none" w:sz="0" w:space="0" w:color="auto"/>
      </w:divBdr>
    </w:div>
    <w:div w:id="155651905">
      <w:bodyDiv w:val="1"/>
      <w:marLeft w:val="0"/>
      <w:marRight w:val="0"/>
      <w:marTop w:val="0"/>
      <w:marBottom w:val="0"/>
      <w:divBdr>
        <w:top w:val="none" w:sz="0" w:space="0" w:color="auto"/>
        <w:left w:val="none" w:sz="0" w:space="0" w:color="auto"/>
        <w:bottom w:val="none" w:sz="0" w:space="0" w:color="auto"/>
        <w:right w:val="none" w:sz="0" w:space="0" w:color="auto"/>
      </w:divBdr>
    </w:div>
    <w:div w:id="158421564">
      <w:bodyDiv w:val="1"/>
      <w:marLeft w:val="0"/>
      <w:marRight w:val="0"/>
      <w:marTop w:val="0"/>
      <w:marBottom w:val="0"/>
      <w:divBdr>
        <w:top w:val="none" w:sz="0" w:space="0" w:color="auto"/>
        <w:left w:val="none" w:sz="0" w:space="0" w:color="auto"/>
        <w:bottom w:val="none" w:sz="0" w:space="0" w:color="auto"/>
        <w:right w:val="none" w:sz="0" w:space="0" w:color="auto"/>
      </w:divBdr>
      <w:divsChild>
        <w:div w:id="975372635">
          <w:marLeft w:val="0"/>
          <w:marRight w:val="0"/>
          <w:marTop w:val="0"/>
          <w:marBottom w:val="0"/>
          <w:divBdr>
            <w:top w:val="none" w:sz="0" w:space="0" w:color="auto"/>
            <w:left w:val="none" w:sz="0" w:space="0" w:color="auto"/>
            <w:bottom w:val="none" w:sz="0" w:space="0" w:color="auto"/>
            <w:right w:val="none" w:sz="0" w:space="0" w:color="auto"/>
          </w:divBdr>
          <w:divsChild>
            <w:div w:id="4472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862">
      <w:bodyDiv w:val="1"/>
      <w:marLeft w:val="0"/>
      <w:marRight w:val="0"/>
      <w:marTop w:val="0"/>
      <w:marBottom w:val="0"/>
      <w:divBdr>
        <w:top w:val="none" w:sz="0" w:space="0" w:color="auto"/>
        <w:left w:val="none" w:sz="0" w:space="0" w:color="auto"/>
        <w:bottom w:val="none" w:sz="0" w:space="0" w:color="auto"/>
        <w:right w:val="none" w:sz="0" w:space="0" w:color="auto"/>
      </w:divBdr>
    </w:div>
    <w:div w:id="204560204">
      <w:bodyDiv w:val="1"/>
      <w:marLeft w:val="0"/>
      <w:marRight w:val="0"/>
      <w:marTop w:val="0"/>
      <w:marBottom w:val="0"/>
      <w:divBdr>
        <w:top w:val="none" w:sz="0" w:space="0" w:color="auto"/>
        <w:left w:val="none" w:sz="0" w:space="0" w:color="auto"/>
        <w:bottom w:val="none" w:sz="0" w:space="0" w:color="auto"/>
        <w:right w:val="none" w:sz="0" w:space="0" w:color="auto"/>
      </w:divBdr>
      <w:divsChild>
        <w:div w:id="186791950">
          <w:marLeft w:val="0"/>
          <w:marRight w:val="0"/>
          <w:marTop w:val="0"/>
          <w:marBottom w:val="0"/>
          <w:divBdr>
            <w:top w:val="none" w:sz="0" w:space="0" w:color="auto"/>
            <w:left w:val="none" w:sz="0" w:space="0" w:color="auto"/>
            <w:bottom w:val="none" w:sz="0" w:space="0" w:color="auto"/>
            <w:right w:val="none" w:sz="0" w:space="0" w:color="auto"/>
          </w:divBdr>
          <w:divsChild>
            <w:div w:id="1483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48089">
      <w:bodyDiv w:val="1"/>
      <w:marLeft w:val="0"/>
      <w:marRight w:val="0"/>
      <w:marTop w:val="0"/>
      <w:marBottom w:val="0"/>
      <w:divBdr>
        <w:top w:val="none" w:sz="0" w:space="0" w:color="auto"/>
        <w:left w:val="none" w:sz="0" w:space="0" w:color="auto"/>
        <w:bottom w:val="none" w:sz="0" w:space="0" w:color="auto"/>
        <w:right w:val="none" w:sz="0" w:space="0" w:color="auto"/>
      </w:divBdr>
    </w:div>
    <w:div w:id="253975250">
      <w:bodyDiv w:val="1"/>
      <w:marLeft w:val="0"/>
      <w:marRight w:val="0"/>
      <w:marTop w:val="0"/>
      <w:marBottom w:val="0"/>
      <w:divBdr>
        <w:top w:val="none" w:sz="0" w:space="0" w:color="auto"/>
        <w:left w:val="none" w:sz="0" w:space="0" w:color="auto"/>
        <w:bottom w:val="none" w:sz="0" w:space="0" w:color="auto"/>
        <w:right w:val="none" w:sz="0" w:space="0" w:color="auto"/>
      </w:divBdr>
    </w:div>
    <w:div w:id="256253864">
      <w:bodyDiv w:val="1"/>
      <w:marLeft w:val="0"/>
      <w:marRight w:val="0"/>
      <w:marTop w:val="0"/>
      <w:marBottom w:val="0"/>
      <w:divBdr>
        <w:top w:val="none" w:sz="0" w:space="0" w:color="auto"/>
        <w:left w:val="none" w:sz="0" w:space="0" w:color="auto"/>
        <w:bottom w:val="none" w:sz="0" w:space="0" w:color="auto"/>
        <w:right w:val="none" w:sz="0" w:space="0" w:color="auto"/>
      </w:divBdr>
      <w:divsChild>
        <w:div w:id="1982925154">
          <w:marLeft w:val="0"/>
          <w:marRight w:val="0"/>
          <w:marTop w:val="0"/>
          <w:marBottom w:val="0"/>
          <w:divBdr>
            <w:top w:val="none" w:sz="0" w:space="0" w:color="auto"/>
            <w:left w:val="none" w:sz="0" w:space="0" w:color="auto"/>
            <w:bottom w:val="none" w:sz="0" w:space="0" w:color="auto"/>
            <w:right w:val="none" w:sz="0" w:space="0" w:color="auto"/>
          </w:divBdr>
          <w:divsChild>
            <w:div w:id="123227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630135">
      <w:bodyDiv w:val="1"/>
      <w:marLeft w:val="0"/>
      <w:marRight w:val="0"/>
      <w:marTop w:val="0"/>
      <w:marBottom w:val="0"/>
      <w:divBdr>
        <w:top w:val="none" w:sz="0" w:space="0" w:color="auto"/>
        <w:left w:val="none" w:sz="0" w:space="0" w:color="auto"/>
        <w:bottom w:val="none" w:sz="0" w:space="0" w:color="auto"/>
        <w:right w:val="none" w:sz="0" w:space="0" w:color="auto"/>
      </w:divBdr>
    </w:div>
    <w:div w:id="518159929">
      <w:bodyDiv w:val="1"/>
      <w:marLeft w:val="0"/>
      <w:marRight w:val="0"/>
      <w:marTop w:val="0"/>
      <w:marBottom w:val="0"/>
      <w:divBdr>
        <w:top w:val="none" w:sz="0" w:space="0" w:color="auto"/>
        <w:left w:val="none" w:sz="0" w:space="0" w:color="auto"/>
        <w:bottom w:val="none" w:sz="0" w:space="0" w:color="auto"/>
        <w:right w:val="none" w:sz="0" w:space="0" w:color="auto"/>
      </w:divBdr>
      <w:divsChild>
        <w:div w:id="1536117659">
          <w:marLeft w:val="0"/>
          <w:marRight w:val="0"/>
          <w:marTop w:val="0"/>
          <w:marBottom w:val="0"/>
          <w:divBdr>
            <w:top w:val="none" w:sz="0" w:space="0" w:color="auto"/>
            <w:left w:val="none" w:sz="0" w:space="0" w:color="auto"/>
            <w:bottom w:val="none" w:sz="0" w:space="0" w:color="auto"/>
            <w:right w:val="none" w:sz="0" w:space="0" w:color="auto"/>
          </w:divBdr>
          <w:divsChild>
            <w:div w:id="26234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356603">
      <w:bodyDiv w:val="1"/>
      <w:marLeft w:val="0"/>
      <w:marRight w:val="0"/>
      <w:marTop w:val="0"/>
      <w:marBottom w:val="0"/>
      <w:divBdr>
        <w:top w:val="none" w:sz="0" w:space="0" w:color="auto"/>
        <w:left w:val="none" w:sz="0" w:space="0" w:color="auto"/>
        <w:bottom w:val="none" w:sz="0" w:space="0" w:color="auto"/>
        <w:right w:val="none" w:sz="0" w:space="0" w:color="auto"/>
      </w:divBdr>
    </w:div>
    <w:div w:id="583760205">
      <w:bodyDiv w:val="1"/>
      <w:marLeft w:val="0"/>
      <w:marRight w:val="0"/>
      <w:marTop w:val="0"/>
      <w:marBottom w:val="0"/>
      <w:divBdr>
        <w:top w:val="none" w:sz="0" w:space="0" w:color="auto"/>
        <w:left w:val="none" w:sz="0" w:space="0" w:color="auto"/>
        <w:bottom w:val="none" w:sz="0" w:space="0" w:color="auto"/>
        <w:right w:val="none" w:sz="0" w:space="0" w:color="auto"/>
      </w:divBdr>
    </w:div>
    <w:div w:id="586308955">
      <w:bodyDiv w:val="1"/>
      <w:marLeft w:val="0"/>
      <w:marRight w:val="0"/>
      <w:marTop w:val="0"/>
      <w:marBottom w:val="0"/>
      <w:divBdr>
        <w:top w:val="none" w:sz="0" w:space="0" w:color="auto"/>
        <w:left w:val="none" w:sz="0" w:space="0" w:color="auto"/>
        <w:bottom w:val="none" w:sz="0" w:space="0" w:color="auto"/>
        <w:right w:val="none" w:sz="0" w:space="0" w:color="auto"/>
      </w:divBdr>
    </w:div>
    <w:div w:id="589777215">
      <w:bodyDiv w:val="1"/>
      <w:marLeft w:val="0"/>
      <w:marRight w:val="0"/>
      <w:marTop w:val="0"/>
      <w:marBottom w:val="0"/>
      <w:divBdr>
        <w:top w:val="none" w:sz="0" w:space="0" w:color="auto"/>
        <w:left w:val="none" w:sz="0" w:space="0" w:color="auto"/>
        <w:bottom w:val="none" w:sz="0" w:space="0" w:color="auto"/>
        <w:right w:val="none" w:sz="0" w:space="0" w:color="auto"/>
      </w:divBdr>
      <w:divsChild>
        <w:div w:id="984044731">
          <w:marLeft w:val="0"/>
          <w:marRight w:val="0"/>
          <w:marTop w:val="0"/>
          <w:marBottom w:val="0"/>
          <w:divBdr>
            <w:top w:val="none" w:sz="0" w:space="0" w:color="auto"/>
            <w:left w:val="none" w:sz="0" w:space="0" w:color="auto"/>
            <w:bottom w:val="none" w:sz="0" w:space="0" w:color="auto"/>
            <w:right w:val="none" w:sz="0" w:space="0" w:color="auto"/>
          </w:divBdr>
          <w:divsChild>
            <w:div w:id="13259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648713">
      <w:bodyDiv w:val="1"/>
      <w:marLeft w:val="0"/>
      <w:marRight w:val="0"/>
      <w:marTop w:val="0"/>
      <w:marBottom w:val="0"/>
      <w:divBdr>
        <w:top w:val="none" w:sz="0" w:space="0" w:color="auto"/>
        <w:left w:val="none" w:sz="0" w:space="0" w:color="auto"/>
        <w:bottom w:val="none" w:sz="0" w:space="0" w:color="auto"/>
        <w:right w:val="none" w:sz="0" w:space="0" w:color="auto"/>
      </w:divBdr>
    </w:div>
    <w:div w:id="681277199">
      <w:bodyDiv w:val="1"/>
      <w:marLeft w:val="0"/>
      <w:marRight w:val="0"/>
      <w:marTop w:val="0"/>
      <w:marBottom w:val="0"/>
      <w:divBdr>
        <w:top w:val="none" w:sz="0" w:space="0" w:color="auto"/>
        <w:left w:val="none" w:sz="0" w:space="0" w:color="auto"/>
        <w:bottom w:val="none" w:sz="0" w:space="0" w:color="auto"/>
        <w:right w:val="none" w:sz="0" w:space="0" w:color="auto"/>
      </w:divBdr>
    </w:div>
    <w:div w:id="719477999">
      <w:bodyDiv w:val="1"/>
      <w:marLeft w:val="0"/>
      <w:marRight w:val="0"/>
      <w:marTop w:val="0"/>
      <w:marBottom w:val="0"/>
      <w:divBdr>
        <w:top w:val="none" w:sz="0" w:space="0" w:color="auto"/>
        <w:left w:val="none" w:sz="0" w:space="0" w:color="auto"/>
        <w:bottom w:val="none" w:sz="0" w:space="0" w:color="auto"/>
        <w:right w:val="none" w:sz="0" w:space="0" w:color="auto"/>
      </w:divBdr>
      <w:divsChild>
        <w:div w:id="235365067">
          <w:marLeft w:val="0"/>
          <w:marRight w:val="0"/>
          <w:marTop w:val="0"/>
          <w:marBottom w:val="0"/>
          <w:divBdr>
            <w:top w:val="none" w:sz="0" w:space="0" w:color="auto"/>
            <w:left w:val="none" w:sz="0" w:space="0" w:color="auto"/>
            <w:bottom w:val="none" w:sz="0" w:space="0" w:color="auto"/>
            <w:right w:val="none" w:sz="0" w:space="0" w:color="auto"/>
          </w:divBdr>
          <w:divsChild>
            <w:div w:id="28974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175953">
      <w:bodyDiv w:val="1"/>
      <w:marLeft w:val="0"/>
      <w:marRight w:val="0"/>
      <w:marTop w:val="0"/>
      <w:marBottom w:val="0"/>
      <w:divBdr>
        <w:top w:val="none" w:sz="0" w:space="0" w:color="auto"/>
        <w:left w:val="none" w:sz="0" w:space="0" w:color="auto"/>
        <w:bottom w:val="none" w:sz="0" w:space="0" w:color="auto"/>
        <w:right w:val="none" w:sz="0" w:space="0" w:color="auto"/>
      </w:divBdr>
    </w:div>
    <w:div w:id="774058482">
      <w:bodyDiv w:val="1"/>
      <w:marLeft w:val="0"/>
      <w:marRight w:val="0"/>
      <w:marTop w:val="0"/>
      <w:marBottom w:val="0"/>
      <w:divBdr>
        <w:top w:val="none" w:sz="0" w:space="0" w:color="auto"/>
        <w:left w:val="none" w:sz="0" w:space="0" w:color="auto"/>
        <w:bottom w:val="none" w:sz="0" w:space="0" w:color="auto"/>
        <w:right w:val="none" w:sz="0" w:space="0" w:color="auto"/>
      </w:divBdr>
      <w:divsChild>
        <w:div w:id="877162415">
          <w:marLeft w:val="0"/>
          <w:marRight w:val="0"/>
          <w:marTop w:val="0"/>
          <w:marBottom w:val="0"/>
          <w:divBdr>
            <w:top w:val="none" w:sz="0" w:space="0" w:color="auto"/>
            <w:left w:val="none" w:sz="0" w:space="0" w:color="auto"/>
            <w:bottom w:val="none" w:sz="0" w:space="0" w:color="auto"/>
            <w:right w:val="none" w:sz="0" w:space="0" w:color="auto"/>
          </w:divBdr>
          <w:divsChild>
            <w:div w:id="11614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497529">
      <w:bodyDiv w:val="1"/>
      <w:marLeft w:val="0"/>
      <w:marRight w:val="0"/>
      <w:marTop w:val="0"/>
      <w:marBottom w:val="0"/>
      <w:divBdr>
        <w:top w:val="none" w:sz="0" w:space="0" w:color="auto"/>
        <w:left w:val="none" w:sz="0" w:space="0" w:color="auto"/>
        <w:bottom w:val="none" w:sz="0" w:space="0" w:color="auto"/>
        <w:right w:val="none" w:sz="0" w:space="0" w:color="auto"/>
      </w:divBdr>
    </w:div>
    <w:div w:id="894043088">
      <w:bodyDiv w:val="1"/>
      <w:marLeft w:val="0"/>
      <w:marRight w:val="0"/>
      <w:marTop w:val="0"/>
      <w:marBottom w:val="0"/>
      <w:divBdr>
        <w:top w:val="none" w:sz="0" w:space="0" w:color="auto"/>
        <w:left w:val="none" w:sz="0" w:space="0" w:color="auto"/>
        <w:bottom w:val="none" w:sz="0" w:space="0" w:color="auto"/>
        <w:right w:val="none" w:sz="0" w:space="0" w:color="auto"/>
      </w:divBdr>
      <w:divsChild>
        <w:div w:id="1638145331">
          <w:marLeft w:val="0"/>
          <w:marRight w:val="0"/>
          <w:marTop w:val="0"/>
          <w:marBottom w:val="0"/>
          <w:divBdr>
            <w:top w:val="none" w:sz="0" w:space="0" w:color="auto"/>
            <w:left w:val="none" w:sz="0" w:space="0" w:color="auto"/>
            <w:bottom w:val="none" w:sz="0" w:space="0" w:color="auto"/>
            <w:right w:val="none" w:sz="0" w:space="0" w:color="auto"/>
          </w:divBdr>
          <w:divsChild>
            <w:div w:id="118220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639976">
      <w:bodyDiv w:val="1"/>
      <w:marLeft w:val="0"/>
      <w:marRight w:val="0"/>
      <w:marTop w:val="0"/>
      <w:marBottom w:val="0"/>
      <w:divBdr>
        <w:top w:val="none" w:sz="0" w:space="0" w:color="auto"/>
        <w:left w:val="none" w:sz="0" w:space="0" w:color="auto"/>
        <w:bottom w:val="none" w:sz="0" w:space="0" w:color="auto"/>
        <w:right w:val="none" w:sz="0" w:space="0" w:color="auto"/>
      </w:divBdr>
      <w:divsChild>
        <w:div w:id="529026131">
          <w:marLeft w:val="0"/>
          <w:marRight w:val="0"/>
          <w:marTop w:val="0"/>
          <w:marBottom w:val="0"/>
          <w:divBdr>
            <w:top w:val="none" w:sz="0" w:space="0" w:color="auto"/>
            <w:left w:val="none" w:sz="0" w:space="0" w:color="auto"/>
            <w:bottom w:val="none" w:sz="0" w:space="0" w:color="auto"/>
            <w:right w:val="none" w:sz="0" w:space="0" w:color="auto"/>
          </w:divBdr>
          <w:divsChild>
            <w:div w:id="145752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729827">
      <w:bodyDiv w:val="1"/>
      <w:marLeft w:val="0"/>
      <w:marRight w:val="0"/>
      <w:marTop w:val="0"/>
      <w:marBottom w:val="0"/>
      <w:divBdr>
        <w:top w:val="none" w:sz="0" w:space="0" w:color="auto"/>
        <w:left w:val="none" w:sz="0" w:space="0" w:color="auto"/>
        <w:bottom w:val="none" w:sz="0" w:space="0" w:color="auto"/>
        <w:right w:val="none" w:sz="0" w:space="0" w:color="auto"/>
      </w:divBdr>
    </w:div>
    <w:div w:id="1009719391">
      <w:bodyDiv w:val="1"/>
      <w:marLeft w:val="0"/>
      <w:marRight w:val="0"/>
      <w:marTop w:val="0"/>
      <w:marBottom w:val="0"/>
      <w:divBdr>
        <w:top w:val="none" w:sz="0" w:space="0" w:color="auto"/>
        <w:left w:val="none" w:sz="0" w:space="0" w:color="auto"/>
        <w:bottom w:val="none" w:sz="0" w:space="0" w:color="auto"/>
        <w:right w:val="none" w:sz="0" w:space="0" w:color="auto"/>
      </w:divBdr>
      <w:divsChild>
        <w:div w:id="525144494">
          <w:marLeft w:val="0"/>
          <w:marRight w:val="0"/>
          <w:marTop w:val="0"/>
          <w:marBottom w:val="0"/>
          <w:divBdr>
            <w:top w:val="none" w:sz="0" w:space="0" w:color="auto"/>
            <w:left w:val="none" w:sz="0" w:space="0" w:color="auto"/>
            <w:bottom w:val="none" w:sz="0" w:space="0" w:color="auto"/>
            <w:right w:val="none" w:sz="0" w:space="0" w:color="auto"/>
          </w:divBdr>
          <w:divsChild>
            <w:div w:id="28897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906833">
      <w:bodyDiv w:val="1"/>
      <w:marLeft w:val="0"/>
      <w:marRight w:val="0"/>
      <w:marTop w:val="0"/>
      <w:marBottom w:val="0"/>
      <w:divBdr>
        <w:top w:val="none" w:sz="0" w:space="0" w:color="auto"/>
        <w:left w:val="none" w:sz="0" w:space="0" w:color="auto"/>
        <w:bottom w:val="none" w:sz="0" w:space="0" w:color="auto"/>
        <w:right w:val="none" w:sz="0" w:space="0" w:color="auto"/>
      </w:divBdr>
      <w:divsChild>
        <w:div w:id="220674804">
          <w:marLeft w:val="0"/>
          <w:marRight w:val="0"/>
          <w:marTop w:val="0"/>
          <w:marBottom w:val="0"/>
          <w:divBdr>
            <w:top w:val="none" w:sz="0" w:space="0" w:color="auto"/>
            <w:left w:val="none" w:sz="0" w:space="0" w:color="auto"/>
            <w:bottom w:val="none" w:sz="0" w:space="0" w:color="auto"/>
            <w:right w:val="none" w:sz="0" w:space="0" w:color="auto"/>
          </w:divBdr>
          <w:divsChild>
            <w:div w:id="123378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782437">
      <w:bodyDiv w:val="1"/>
      <w:marLeft w:val="0"/>
      <w:marRight w:val="0"/>
      <w:marTop w:val="0"/>
      <w:marBottom w:val="0"/>
      <w:divBdr>
        <w:top w:val="none" w:sz="0" w:space="0" w:color="auto"/>
        <w:left w:val="none" w:sz="0" w:space="0" w:color="auto"/>
        <w:bottom w:val="none" w:sz="0" w:space="0" w:color="auto"/>
        <w:right w:val="none" w:sz="0" w:space="0" w:color="auto"/>
      </w:divBdr>
    </w:div>
    <w:div w:id="1080299514">
      <w:bodyDiv w:val="1"/>
      <w:marLeft w:val="0"/>
      <w:marRight w:val="0"/>
      <w:marTop w:val="0"/>
      <w:marBottom w:val="0"/>
      <w:divBdr>
        <w:top w:val="none" w:sz="0" w:space="0" w:color="auto"/>
        <w:left w:val="none" w:sz="0" w:space="0" w:color="auto"/>
        <w:bottom w:val="none" w:sz="0" w:space="0" w:color="auto"/>
        <w:right w:val="none" w:sz="0" w:space="0" w:color="auto"/>
      </w:divBdr>
    </w:div>
    <w:div w:id="1081681880">
      <w:bodyDiv w:val="1"/>
      <w:marLeft w:val="0"/>
      <w:marRight w:val="0"/>
      <w:marTop w:val="0"/>
      <w:marBottom w:val="0"/>
      <w:divBdr>
        <w:top w:val="none" w:sz="0" w:space="0" w:color="auto"/>
        <w:left w:val="none" w:sz="0" w:space="0" w:color="auto"/>
        <w:bottom w:val="none" w:sz="0" w:space="0" w:color="auto"/>
        <w:right w:val="none" w:sz="0" w:space="0" w:color="auto"/>
      </w:divBdr>
    </w:div>
    <w:div w:id="1087072135">
      <w:bodyDiv w:val="1"/>
      <w:marLeft w:val="0"/>
      <w:marRight w:val="0"/>
      <w:marTop w:val="0"/>
      <w:marBottom w:val="0"/>
      <w:divBdr>
        <w:top w:val="none" w:sz="0" w:space="0" w:color="auto"/>
        <w:left w:val="none" w:sz="0" w:space="0" w:color="auto"/>
        <w:bottom w:val="none" w:sz="0" w:space="0" w:color="auto"/>
        <w:right w:val="none" w:sz="0" w:space="0" w:color="auto"/>
      </w:divBdr>
      <w:divsChild>
        <w:div w:id="1023288227">
          <w:marLeft w:val="0"/>
          <w:marRight w:val="0"/>
          <w:marTop w:val="0"/>
          <w:marBottom w:val="0"/>
          <w:divBdr>
            <w:top w:val="none" w:sz="0" w:space="0" w:color="auto"/>
            <w:left w:val="none" w:sz="0" w:space="0" w:color="auto"/>
            <w:bottom w:val="none" w:sz="0" w:space="0" w:color="auto"/>
            <w:right w:val="none" w:sz="0" w:space="0" w:color="auto"/>
          </w:divBdr>
          <w:divsChild>
            <w:div w:id="30023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33334">
      <w:bodyDiv w:val="1"/>
      <w:marLeft w:val="0"/>
      <w:marRight w:val="0"/>
      <w:marTop w:val="0"/>
      <w:marBottom w:val="0"/>
      <w:divBdr>
        <w:top w:val="none" w:sz="0" w:space="0" w:color="auto"/>
        <w:left w:val="none" w:sz="0" w:space="0" w:color="auto"/>
        <w:bottom w:val="none" w:sz="0" w:space="0" w:color="auto"/>
        <w:right w:val="none" w:sz="0" w:space="0" w:color="auto"/>
      </w:divBdr>
    </w:div>
    <w:div w:id="1095125639">
      <w:bodyDiv w:val="1"/>
      <w:marLeft w:val="0"/>
      <w:marRight w:val="0"/>
      <w:marTop w:val="0"/>
      <w:marBottom w:val="0"/>
      <w:divBdr>
        <w:top w:val="none" w:sz="0" w:space="0" w:color="auto"/>
        <w:left w:val="none" w:sz="0" w:space="0" w:color="auto"/>
        <w:bottom w:val="none" w:sz="0" w:space="0" w:color="auto"/>
        <w:right w:val="none" w:sz="0" w:space="0" w:color="auto"/>
      </w:divBdr>
      <w:divsChild>
        <w:div w:id="1057247136">
          <w:marLeft w:val="0"/>
          <w:marRight w:val="0"/>
          <w:marTop w:val="0"/>
          <w:marBottom w:val="0"/>
          <w:divBdr>
            <w:top w:val="none" w:sz="0" w:space="0" w:color="auto"/>
            <w:left w:val="none" w:sz="0" w:space="0" w:color="auto"/>
            <w:bottom w:val="none" w:sz="0" w:space="0" w:color="auto"/>
            <w:right w:val="none" w:sz="0" w:space="0" w:color="auto"/>
          </w:divBdr>
          <w:divsChild>
            <w:div w:id="114485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85030">
      <w:bodyDiv w:val="1"/>
      <w:marLeft w:val="0"/>
      <w:marRight w:val="0"/>
      <w:marTop w:val="0"/>
      <w:marBottom w:val="0"/>
      <w:divBdr>
        <w:top w:val="none" w:sz="0" w:space="0" w:color="auto"/>
        <w:left w:val="none" w:sz="0" w:space="0" w:color="auto"/>
        <w:bottom w:val="none" w:sz="0" w:space="0" w:color="auto"/>
        <w:right w:val="none" w:sz="0" w:space="0" w:color="auto"/>
      </w:divBdr>
    </w:div>
    <w:div w:id="1200357576">
      <w:bodyDiv w:val="1"/>
      <w:marLeft w:val="0"/>
      <w:marRight w:val="0"/>
      <w:marTop w:val="0"/>
      <w:marBottom w:val="0"/>
      <w:divBdr>
        <w:top w:val="none" w:sz="0" w:space="0" w:color="auto"/>
        <w:left w:val="none" w:sz="0" w:space="0" w:color="auto"/>
        <w:bottom w:val="none" w:sz="0" w:space="0" w:color="auto"/>
        <w:right w:val="none" w:sz="0" w:space="0" w:color="auto"/>
      </w:divBdr>
      <w:divsChild>
        <w:div w:id="1167938551">
          <w:marLeft w:val="0"/>
          <w:marRight w:val="0"/>
          <w:marTop w:val="0"/>
          <w:marBottom w:val="0"/>
          <w:divBdr>
            <w:top w:val="none" w:sz="0" w:space="0" w:color="auto"/>
            <w:left w:val="none" w:sz="0" w:space="0" w:color="auto"/>
            <w:bottom w:val="none" w:sz="0" w:space="0" w:color="auto"/>
            <w:right w:val="none" w:sz="0" w:space="0" w:color="auto"/>
          </w:divBdr>
          <w:divsChild>
            <w:div w:id="62203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820180">
      <w:bodyDiv w:val="1"/>
      <w:marLeft w:val="0"/>
      <w:marRight w:val="0"/>
      <w:marTop w:val="0"/>
      <w:marBottom w:val="0"/>
      <w:divBdr>
        <w:top w:val="none" w:sz="0" w:space="0" w:color="auto"/>
        <w:left w:val="none" w:sz="0" w:space="0" w:color="auto"/>
        <w:bottom w:val="none" w:sz="0" w:space="0" w:color="auto"/>
        <w:right w:val="none" w:sz="0" w:space="0" w:color="auto"/>
      </w:divBdr>
    </w:div>
    <w:div w:id="1338537210">
      <w:bodyDiv w:val="1"/>
      <w:marLeft w:val="0"/>
      <w:marRight w:val="0"/>
      <w:marTop w:val="0"/>
      <w:marBottom w:val="0"/>
      <w:divBdr>
        <w:top w:val="none" w:sz="0" w:space="0" w:color="auto"/>
        <w:left w:val="none" w:sz="0" w:space="0" w:color="auto"/>
        <w:bottom w:val="none" w:sz="0" w:space="0" w:color="auto"/>
        <w:right w:val="none" w:sz="0" w:space="0" w:color="auto"/>
      </w:divBdr>
      <w:divsChild>
        <w:div w:id="1026298316">
          <w:marLeft w:val="0"/>
          <w:marRight w:val="0"/>
          <w:marTop w:val="0"/>
          <w:marBottom w:val="0"/>
          <w:divBdr>
            <w:top w:val="none" w:sz="0" w:space="0" w:color="auto"/>
            <w:left w:val="none" w:sz="0" w:space="0" w:color="auto"/>
            <w:bottom w:val="none" w:sz="0" w:space="0" w:color="auto"/>
            <w:right w:val="none" w:sz="0" w:space="0" w:color="auto"/>
          </w:divBdr>
          <w:divsChild>
            <w:div w:id="18987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921415">
      <w:bodyDiv w:val="1"/>
      <w:marLeft w:val="0"/>
      <w:marRight w:val="0"/>
      <w:marTop w:val="0"/>
      <w:marBottom w:val="0"/>
      <w:divBdr>
        <w:top w:val="none" w:sz="0" w:space="0" w:color="auto"/>
        <w:left w:val="none" w:sz="0" w:space="0" w:color="auto"/>
        <w:bottom w:val="none" w:sz="0" w:space="0" w:color="auto"/>
        <w:right w:val="none" w:sz="0" w:space="0" w:color="auto"/>
      </w:divBdr>
    </w:div>
    <w:div w:id="1379932042">
      <w:bodyDiv w:val="1"/>
      <w:marLeft w:val="0"/>
      <w:marRight w:val="0"/>
      <w:marTop w:val="0"/>
      <w:marBottom w:val="0"/>
      <w:divBdr>
        <w:top w:val="none" w:sz="0" w:space="0" w:color="auto"/>
        <w:left w:val="none" w:sz="0" w:space="0" w:color="auto"/>
        <w:bottom w:val="none" w:sz="0" w:space="0" w:color="auto"/>
        <w:right w:val="none" w:sz="0" w:space="0" w:color="auto"/>
      </w:divBdr>
      <w:divsChild>
        <w:div w:id="742339750">
          <w:marLeft w:val="0"/>
          <w:marRight w:val="0"/>
          <w:marTop w:val="0"/>
          <w:marBottom w:val="0"/>
          <w:divBdr>
            <w:top w:val="none" w:sz="0" w:space="0" w:color="auto"/>
            <w:left w:val="none" w:sz="0" w:space="0" w:color="auto"/>
            <w:bottom w:val="none" w:sz="0" w:space="0" w:color="auto"/>
            <w:right w:val="none" w:sz="0" w:space="0" w:color="auto"/>
          </w:divBdr>
          <w:divsChild>
            <w:div w:id="16648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88884">
      <w:bodyDiv w:val="1"/>
      <w:marLeft w:val="0"/>
      <w:marRight w:val="0"/>
      <w:marTop w:val="0"/>
      <w:marBottom w:val="0"/>
      <w:divBdr>
        <w:top w:val="none" w:sz="0" w:space="0" w:color="auto"/>
        <w:left w:val="none" w:sz="0" w:space="0" w:color="auto"/>
        <w:bottom w:val="none" w:sz="0" w:space="0" w:color="auto"/>
        <w:right w:val="none" w:sz="0" w:space="0" w:color="auto"/>
      </w:divBdr>
    </w:div>
    <w:div w:id="1422528797">
      <w:bodyDiv w:val="1"/>
      <w:marLeft w:val="0"/>
      <w:marRight w:val="0"/>
      <w:marTop w:val="0"/>
      <w:marBottom w:val="0"/>
      <w:divBdr>
        <w:top w:val="none" w:sz="0" w:space="0" w:color="auto"/>
        <w:left w:val="none" w:sz="0" w:space="0" w:color="auto"/>
        <w:bottom w:val="none" w:sz="0" w:space="0" w:color="auto"/>
        <w:right w:val="none" w:sz="0" w:space="0" w:color="auto"/>
      </w:divBdr>
    </w:div>
    <w:div w:id="1429885570">
      <w:bodyDiv w:val="1"/>
      <w:marLeft w:val="0"/>
      <w:marRight w:val="0"/>
      <w:marTop w:val="0"/>
      <w:marBottom w:val="0"/>
      <w:divBdr>
        <w:top w:val="none" w:sz="0" w:space="0" w:color="auto"/>
        <w:left w:val="none" w:sz="0" w:space="0" w:color="auto"/>
        <w:bottom w:val="none" w:sz="0" w:space="0" w:color="auto"/>
        <w:right w:val="none" w:sz="0" w:space="0" w:color="auto"/>
      </w:divBdr>
      <w:divsChild>
        <w:div w:id="1351761456">
          <w:marLeft w:val="0"/>
          <w:marRight w:val="0"/>
          <w:marTop w:val="0"/>
          <w:marBottom w:val="0"/>
          <w:divBdr>
            <w:top w:val="none" w:sz="0" w:space="0" w:color="auto"/>
            <w:left w:val="none" w:sz="0" w:space="0" w:color="auto"/>
            <w:bottom w:val="none" w:sz="0" w:space="0" w:color="auto"/>
            <w:right w:val="none" w:sz="0" w:space="0" w:color="auto"/>
          </w:divBdr>
          <w:divsChild>
            <w:div w:id="10211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514515">
      <w:bodyDiv w:val="1"/>
      <w:marLeft w:val="0"/>
      <w:marRight w:val="0"/>
      <w:marTop w:val="0"/>
      <w:marBottom w:val="0"/>
      <w:divBdr>
        <w:top w:val="none" w:sz="0" w:space="0" w:color="auto"/>
        <w:left w:val="none" w:sz="0" w:space="0" w:color="auto"/>
        <w:bottom w:val="none" w:sz="0" w:space="0" w:color="auto"/>
        <w:right w:val="none" w:sz="0" w:space="0" w:color="auto"/>
      </w:divBdr>
      <w:divsChild>
        <w:div w:id="2046978321">
          <w:marLeft w:val="0"/>
          <w:marRight w:val="0"/>
          <w:marTop w:val="0"/>
          <w:marBottom w:val="0"/>
          <w:divBdr>
            <w:top w:val="none" w:sz="0" w:space="0" w:color="auto"/>
            <w:left w:val="none" w:sz="0" w:space="0" w:color="auto"/>
            <w:bottom w:val="none" w:sz="0" w:space="0" w:color="auto"/>
            <w:right w:val="none" w:sz="0" w:space="0" w:color="auto"/>
          </w:divBdr>
          <w:divsChild>
            <w:div w:id="51473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0653">
      <w:bodyDiv w:val="1"/>
      <w:marLeft w:val="0"/>
      <w:marRight w:val="0"/>
      <w:marTop w:val="0"/>
      <w:marBottom w:val="0"/>
      <w:divBdr>
        <w:top w:val="none" w:sz="0" w:space="0" w:color="auto"/>
        <w:left w:val="none" w:sz="0" w:space="0" w:color="auto"/>
        <w:bottom w:val="none" w:sz="0" w:space="0" w:color="auto"/>
        <w:right w:val="none" w:sz="0" w:space="0" w:color="auto"/>
      </w:divBdr>
    </w:div>
    <w:div w:id="1524171788">
      <w:bodyDiv w:val="1"/>
      <w:marLeft w:val="0"/>
      <w:marRight w:val="0"/>
      <w:marTop w:val="0"/>
      <w:marBottom w:val="0"/>
      <w:divBdr>
        <w:top w:val="none" w:sz="0" w:space="0" w:color="auto"/>
        <w:left w:val="none" w:sz="0" w:space="0" w:color="auto"/>
        <w:bottom w:val="none" w:sz="0" w:space="0" w:color="auto"/>
        <w:right w:val="none" w:sz="0" w:space="0" w:color="auto"/>
      </w:divBdr>
    </w:div>
    <w:div w:id="1546022374">
      <w:bodyDiv w:val="1"/>
      <w:marLeft w:val="0"/>
      <w:marRight w:val="0"/>
      <w:marTop w:val="0"/>
      <w:marBottom w:val="0"/>
      <w:divBdr>
        <w:top w:val="none" w:sz="0" w:space="0" w:color="auto"/>
        <w:left w:val="none" w:sz="0" w:space="0" w:color="auto"/>
        <w:bottom w:val="none" w:sz="0" w:space="0" w:color="auto"/>
        <w:right w:val="none" w:sz="0" w:space="0" w:color="auto"/>
      </w:divBdr>
    </w:div>
    <w:div w:id="1564752336">
      <w:bodyDiv w:val="1"/>
      <w:marLeft w:val="0"/>
      <w:marRight w:val="0"/>
      <w:marTop w:val="0"/>
      <w:marBottom w:val="0"/>
      <w:divBdr>
        <w:top w:val="none" w:sz="0" w:space="0" w:color="auto"/>
        <w:left w:val="none" w:sz="0" w:space="0" w:color="auto"/>
        <w:bottom w:val="none" w:sz="0" w:space="0" w:color="auto"/>
        <w:right w:val="none" w:sz="0" w:space="0" w:color="auto"/>
      </w:divBdr>
      <w:divsChild>
        <w:div w:id="886378172">
          <w:marLeft w:val="0"/>
          <w:marRight w:val="0"/>
          <w:marTop w:val="0"/>
          <w:marBottom w:val="0"/>
          <w:divBdr>
            <w:top w:val="none" w:sz="0" w:space="0" w:color="auto"/>
            <w:left w:val="none" w:sz="0" w:space="0" w:color="auto"/>
            <w:bottom w:val="none" w:sz="0" w:space="0" w:color="auto"/>
            <w:right w:val="none" w:sz="0" w:space="0" w:color="auto"/>
          </w:divBdr>
          <w:divsChild>
            <w:div w:id="171685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567106">
      <w:bodyDiv w:val="1"/>
      <w:marLeft w:val="0"/>
      <w:marRight w:val="0"/>
      <w:marTop w:val="0"/>
      <w:marBottom w:val="0"/>
      <w:divBdr>
        <w:top w:val="none" w:sz="0" w:space="0" w:color="auto"/>
        <w:left w:val="none" w:sz="0" w:space="0" w:color="auto"/>
        <w:bottom w:val="none" w:sz="0" w:space="0" w:color="auto"/>
        <w:right w:val="none" w:sz="0" w:space="0" w:color="auto"/>
      </w:divBdr>
    </w:div>
    <w:div w:id="1604726805">
      <w:bodyDiv w:val="1"/>
      <w:marLeft w:val="0"/>
      <w:marRight w:val="0"/>
      <w:marTop w:val="0"/>
      <w:marBottom w:val="0"/>
      <w:divBdr>
        <w:top w:val="none" w:sz="0" w:space="0" w:color="auto"/>
        <w:left w:val="none" w:sz="0" w:space="0" w:color="auto"/>
        <w:bottom w:val="none" w:sz="0" w:space="0" w:color="auto"/>
        <w:right w:val="none" w:sz="0" w:space="0" w:color="auto"/>
      </w:divBdr>
    </w:div>
    <w:div w:id="1614635352">
      <w:bodyDiv w:val="1"/>
      <w:marLeft w:val="0"/>
      <w:marRight w:val="0"/>
      <w:marTop w:val="0"/>
      <w:marBottom w:val="0"/>
      <w:divBdr>
        <w:top w:val="none" w:sz="0" w:space="0" w:color="auto"/>
        <w:left w:val="none" w:sz="0" w:space="0" w:color="auto"/>
        <w:bottom w:val="none" w:sz="0" w:space="0" w:color="auto"/>
        <w:right w:val="none" w:sz="0" w:space="0" w:color="auto"/>
      </w:divBdr>
    </w:div>
    <w:div w:id="1625698612">
      <w:bodyDiv w:val="1"/>
      <w:marLeft w:val="0"/>
      <w:marRight w:val="0"/>
      <w:marTop w:val="0"/>
      <w:marBottom w:val="0"/>
      <w:divBdr>
        <w:top w:val="none" w:sz="0" w:space="0" w:color="auto"/>
        <w:left w:val="none" w:sz="0" w:space="0" w:color="auto"/>
        <w:bottom w:val="none" w:sz="0" w:space="0" w:color="auto"/>
        <w:right w:val="none" w:sz="0" w:space="0" w:color="auto"/>
      </w:divBdr>
      <w:divsChild>
        <w:div w:id="2045861033">
          <w:marLeft w:val="0"/>
          <w:marRight w:val="0"/>
          <w:marTop w:val="0"/>
          <w:marBottom w:val="0"/>
          <w:divBdr>
            <w:top w:val="none" w:sz="0" w:space="0" w:color="auto"/>
            <w:left w:val="none" w:sz="0" w:space="0" w:color="auto"/>
            <w:bottom w:val="none" w:sz="0" w:space="0" w:color="auto"/>
            <w:right w:val="none" w:sz="0" w:space="0" w:color="auto"/>
          </w:divBdr>
          <w:divsChild>
            <w:div w:id="40530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725250">
      <w:bodyDiv w:val="1"/>
      <w:marLeft w:val="0"/>
      <w:marRight w:val="0"/>
      <w:marTop w:val="0"/>
      <w:marBottom w:val="0"/>
      <w:divBdr>
        <w:top w:val="none" w:sz="0" w:space="0" w:color="auto"/>
        <w:left w:val="none" w:sz="0" w:space="0" w:color="auto"/>
        <w:bottom w:val="none" w:sz="0" w:space="0" w:color="auto"/>
        <w:right w:val="none" w:sz="0" w:space="0" w:color="auto"/>
      </w:divBdr>
    </w:div>
    <w:div w:id="1656181150">
      <w:bodyDiv w:val="1"/>
      <w:marLeft w:val="0"/>
      <w:marRight w:val="0"/>
      <w:marTop w:val="0"/>
      <w:marBottom w:val="0"/>
      <w:divBdr>
        <w:top w:val="none" w:sz="0" w:space="0" w:color="auto"/>
        <w:left w:val="none" w:sz="0" w:space="0" w:color="auto"/>
        <w:bottom w:val="none" w:sz="0" w:space="0" w:color="auto"/>
        <w:right w:val="none" w:sz="0" w:space="0" w:color="auto"/>
      </w:divBdr>
    </w:div>
    <w:div w:id="1706982054">
      <w:bodyDiv w:val="1"/>
      <w:marLeft w:val="0"/>
      <w:marRight w:val="0"/>
      <w:marTop w:val="0"/>
      <w:marBottom w:val="0"/>
      <w:divBdr>
        <w:top w:val="none" w:sz="0" w:space="0" w:color="auto"/>
        <w:left w:val="none" w:sz="0" w:space="0" w:color="auto"/>
        <w:bottom w:val="none" w:sz="0" w:space="0" w:color="auto"/>
        <w:right w:val="none" w:sz="0" w:space="0" w:color="auto"/>
      </w:divBdr>
      <w:divsChild>
        <w:div w:id="457339508">
          <w:marLeft w:val="0"/>
          <w:marRight w:val="0"/>
          <w:marTop w:val="0"/>
          <w:marBottom w:val="0"/>
          <w:divBdr>
            <w:top w:val="none" w:sz="0" w:space="0" w:color="auto"/>
            <w:left w:val="none" w:sz="0" w:space="0" w:color="auto"/>
            <w:bottom w:val="none" w:sz="0" w:space="0" w:color="auto"/>
            <w:right w:val="none" w:sz="0" w:space="0" w:color="auto"/>
          </w:divBdr>
          <w:divsChild>
            <w:div w:id="196603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866463">
      <w:bodyDiv w:val="1"/>
      <w:marLeft w:val="0"/>
      <w:marRight w:val="0"/>
      <w:marTop w:val="0"/>
      <w:marBottom w:val="0"/>
      <w:divBdr>
        <w:top w:val="none" w:sz="0" w:space="0" w:color="auto"/>
        <w:left w:val="none" w:sz="0" w:space="0" w:color="auto"/>
        <w:bottom w:val="none" w:sz="0" w:space="0" w:color="auto"/>
        <w:right w:val="none" w:sz="0" w:space="0" w:color="auto"/>
      </w:divBdr>
    </w:div>
    <w:div w:id="1793286431">
      <w:bodyDiv w:val="1"/>
      <w:marLeft w:val="0"/>
      <w:marRight w:val="0"/>
      <w:marTop w:val="0"/>
      <w:marBottom w:val="0"/>
      <w:divBdr>
        <w:top w:val="none" w:sz="0" w:space="0" w:color="auto"/>
        <w:left w:val="none" w:sz="0" w:space="0" w:color="auto"/>
        <w:bottom w:val="none" w:sz="0" w:space="0" w:color="auto"/>
        <w:right w:val="none" w:sz="0" w:space="0" w:color="auto"/>
      </w:divBdr>
      <w:divsChild>
        <w:div w:id="68814998">
          <w:marLeft w:val="0"/>
          <w:marRight w:val="0"/>
          <w:marTop w:val="0"/>
          <w:marBottom w:val="0"/>
          <w:divBdr>
            <w:top w:val="none" w:sz="0" w:space="0" w:color="auto"/>
            <w:left w:val="none" w:sz="0" w:space="0" w:color="auto"/>
            <w:bottom w:val="none" w:sz="0" w:space="0" w:color="auto"/>
            <w:right w:val="none" w:sz="0" w:space="0" w:color="auto"/>
          </w:divBdr>
          <w:divsChild>
            <w:div w:id="156514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98006">
      <w:bodyDiv w:val="1"/>
      <w:marLeft w:val="0"/>
      <w:marRight w:val="0"/>
      <w:marTop w:val="0"/>
      <w:marBottom w:val="0"/>
      <w:divBdr>
        <w:top w:val="none" w:sz="0" w:space="0" w:color="auto"/>
        <w:left w:val="none" w:sz="0" w:space="0" w:color="auto"/>
        <w:bottom w:val="none" w:sz="0" w:space="0" w:color="auto"/>
        <w:right w:val="none" w:sz="0" w:space="0" w:color="auto"/>
      </w:divBdr>
      <w:divsChild>
        <w:div w:id="616644402">
          <w:marLeft w:val="0"/>
          <w:marRight w:val="0"/>
          <w:marTop w:val="0"/>
          <w:marBottom w:val="0"/>
          <w:divBdr>
            <w:top w:val="none" w:sz="0" w:space="0" w:color="auto"/>
            <w:left w:val="none" w:sz="0" w:space="0" w:color="auto"/>
            <w:bottom w:val="none" w:sz="0" w:space="0" w:color="auto"/>
            <w:right w:val="none" w:sz="0" w:space="0" w:color="auto"/>
          </w:divBdr>
          <w:divsChild>
            <w:div w:id="144469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190471">
      <w:bodyDiv w:val="1"/>
      <w:marLeft w:val="0"/>
      <w:marRight w:val="0"/>
      <w:marTop w:val="0"/>
      <w:marBottom w:val="0"/>
      <w:divBdr>
        <w:top w:val="none" w:sz="0" w:space="0" w:color="auto"/>
        <w:left w:val="none" w:sz="0" w:space="0" w:color="auto"/>
        <w:bottom w:val="none" w:sz="0" w:space="0" w:color="auto"/>
        <w:right w:val="none" w:sz="0" w:space="0" w:color="auto"/>
      </w:divBdr>
      <w:divsChild>
        <w:div w:id="1547987331">
          <w:marLeft w:val="0"/>
          <w:marRight w:val="0"/>
          <w:marTop w:val="0"/>
          <w:marBottom w:val="0"/>
          <w:divBdr>
            <w:top w:val="none" w:sz="0" w:space="0" w:color="auto"/>
            <w:left w:val="none" w:sz="0" w:space="0" w:color="auto"/>
            <w:bottom w:val="none" w:sz="0" w:space="0" w:color="auto"/>
            <w:right w:val="none" w:sz="0" w:space="0" w:color="auto"/>
          </w:divBdr>
          <w:divsChild>
            <w:div w:id="14701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276097">
      <w:bodyDiv w:val="1"/>
      <w:marLeft w:val="0"/>
      <w:marRight w:val="0"/>
      <w:marTop w:val="0"/>
      <w:marBottom w:val="0"/>
      <w:divBdr>
        <w:top w:val="none" w:sz="0" w:space="0" w:color="auto"/>
        <w:left w:val="none" w:sz="0" w:space="0" w:color="auto"/>
        <w:bottom w:val="none" w:sz="0" w:space="0" w:color="auto"/>
        <w:right w:val="none" w:sz="0" w:space="0" w:color="auto"/>
      </w:divBdr>
    </w:div>
    <w:div w:id="1961569563">
      <w:bodyDiv w:val="1"/>
      <w:marLeft w:val="0"/>
      <w:marRight w:val="0"/>
      <w:marTop w:val="0"/>
      <w:marBottom w:val="0"/>
      <w:divBdr>
        <w:top w:val="none" w:sz="0" w:space="0" w:color="auto"/>
        <w:left w:val="none" w:sz="0" w:space="0" w:color="auto"/>
        <w:bottom w:val="none" w:sz="0" w:space="0" w:color="auto"/>
        <w:right w:val="none" w:sz="0" w:space="0" w:color="auto"/>
      </w:divBdr>
    </w:div>
    <w:div w:id="1983263842">
      <w:bodyDiv w:val="1"/>
      <w:marLeft w:val="0"/>
      <w:marRight w:val="0"/>
      <w:marTop w:val="0"/>
      <w:marBottom w:val="0"/>
      <w:divBdr>
        <w:top w:val="none" w:sz="0" w:space="0" w:color="auto"/>
        <w:left w:val="none" w:sz="0" w:space="0" w:color="auto"/>
        <w:bottom w:val="none" w:sz="0" w:space="0" w:color="auto"/>
        <w:right w:val="none" w:sz="0" w:space="0" w:color="auto"/>
      </w:divBdr>
      <w:divsChild>
        <w:div w:id="465315339">
          <w:marLeft w:val="0"/>
          <w:marRight w:val="0"/>
          <w:marTop w:val="0"/>
          <w:marBottom w:val="0"/>
          <w:divBdr>
            <w:top w:val="none" w:sz="0" w:space="0" w:color="auto"/>
            <w:left w:val="none" w:sz="0" w:space="0" w:color="auto"/>
            <w:bottom w:val="none" w:sz="0" w:space="0" w:color="auto"/>
            <w:right w:val="none" w:sz="0" w:space="0" w:color="auto"/>
          </w:divBdr>
          <w:divsChild>
            <w:div w:id="4812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25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file:///C:\Users\Julio\OneDrive%20-%20Universidad%20Cat&#243;lica%20de%20Chile\papers\refgroup-social\output\images\figure1.pn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2CB52-7222-4515-B4D3-C7AC03B2F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TotalTime>
  <Pages>21</Pages>
  <Words>7816</Words>
  <Characters>263071</Characters>
  <Application>Microsoft Office Word</Application>
  <DocSecurity>0</DocSecurity>
  <Lines>5158</Lines>
  <Paragraphs>9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rra, Julio</dc:creator>
  <cp:keywords/>
  <cp:lastModifiedBy>Julio César Iturra Sanhueza</cp:lastModifiedBy>
  <cp:revision>1027</cp:revision>
  <cp:lastPrinted>2024-11-13T22:41:00Z</cp:lastPrinted>
  <dcterms:created xsi:type="dcterms:W3CDTF">2024-12-09T12:55:00Z</dcterms:created>
  <dcterms:modified xsi:type="dcterms:W3CDTF">2025-05-06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qswb2ts"/&gt;&lt;style id="http://www.zotero.org/styles/apa-no-doi-no-issu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DocumentId">
    <vt:lpwstr>498d0a34-3269-475b-966d-bec54eea73dc</vt:lpwstr>
  </property>
</Properties>
</file>